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4FB1" w:rsidRPr="00B8276F" w:rsidRDefault="00C74FB1" w:rsidP="00C74FB1">
      <w:pPr>
        <w:rPr>
          <w:rFonts w:ascii="Arial" w:hAnsi="Arial" w:cs="Arial"/>
          <w:b/>
          <w:sz w:val="28"/>
          <w:szCs w:val="28"/>
          <w:lang w:val="en-US" w:eastAsia="zh-CN"/>
        </w:rPr>
      </w:pPr>
      <w:r w:rsidRPr="00B8276F">
        <w:rPr>
          <w:rFonts w:ascii="Arial" w:hAnsi="Arial" w:cs="Arial"/>
          <w:b/>
          <w:sz w:val="28"/>
          <w:szCs w:val="28"/>
          <w:lang w:val="en-US" w:eastAsia="zh-CN"/>
        </w:rPr>
        <w:t>SUPPLEMENTARY MATERIAL</w:t>
      </w: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pStyle w:val="Textebrut"/>
        <w:spacing w:line="360" w:lineRule="auto"/>
        <w:rPr>
          <w:lang w:val="en-US"/>
        </w:rPr>
      </w:pPr>
      <w:r w:rsidRPr="00B8276F">
        <w:rPr>
          <w:b/>
          <w:sz w:val="24"/>
          <w:szCs w:val="24"/>
          <w:lang w:val="en-US"/>
        </w:rPr>
        <w:t>The prevalence of healthcare-associated infections in Mainland China</w:t>
      </w:r>
      <w:r w:rsidR="00427BC4" w:rsidRPr="00B8276F">
        <w:rPr>
          <w:b/>
          <w:sz w:val="24"/>
          <w:szCs w:val="24"/>
          <w:lang w:val="en-US"/>
        </w:rPr>
        <w:t xml:space="preserve"> – A</w:t>
      </w:r>
      <w:r w:rsidRPr="00B8276F">
        <w:rPr>
          <w:b/>
          <w:sz w:val="24"/>
          <w:szCs w:val="24"/>
          <w:lang w:val="en-US"/>
        </w:rPr>
        <w:t xml:space="preserve"> systematic review and meta-analysis </w:t>
      </w:r>
    </w:p>
    <w:p w:rsidR="00C74FB1" w:rsidRPr="00B8276F" w:rsidRDefault="00C74FB1" w:rsidP="00C74FB1">
      <w:pPr>
        <w:rPr>
          <w:rFonts w:ascii="Arial" w:hAnsi="Arial" w:cs="Arial"/>
          <w:lang w:val="en-US"/>
        </w:rPr>
        <w:sectPr w:rsidR="00C74FB1" w:rsidRPr="00B8276F" w:rsidSect="00AB637C">
          <w:pgSz w:w="16838" w:h="11906" w:orient="landscape"/>
          <w:pgMar w:top="1134" w:right="851" w:bottom="1134" w:left="851" w:header="709" w:footer="709" w:gutter="0"/>
          <w:cols w:space="708"/>
          <w:docGrid w:linePitch="360"/>
        </w:sect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  <w:proofErr w:type="gramStart"/>
      <w:r w:rsidRPr="00B8276F">
        <w:rPr>
          <w:rFonts w:ascii="Arial" w:hAnsi="Arial" w:cs="Arial"/>
          <w:b/>
          <w:lang w:val="en-US"/>
        </w:rPr>
        <w:lastRenderedPageBreak/>
        <w:t>Supplementary table 1A.</w:t>
      </w:r>
      <w:proofErr w:type="gramEnd"/>
      <w:r w:rsidRPr="00B8276F">
        <w:rPr>
          <w:rFonts w:ascii="Arial" w:hAnsi="Arial" w:cs="Arial"/>
          <w:b/>
          <w:lang w:val="en-US"/>
        </w:rPr>
        <w:t xml:space="preserve"> </w:t>
      </w:r>
      <w:r w:rsidRPr="00B8276F">
        <w:rPr>
          <w:rFonts w:ascii="Arial" w:hAnsi="Arial" w:cs="Arial"/>
          <w:bCs/>
          <w:lang w:val="en-US"/>
        </w:rPr>
        <w:t xml:space="preserve">Strengthening the Reporting of Observational Studies in Epidemiology (STROBE) checklist </w:t>
      </w:r>
      <w:hyperlink w:anchor="_ENREF_1" w:tooltip="von Elm,  #155" w:history="1">
        <w:r w:rsidR="00F06D7D" w:rsidRPr="00B8276F">
          <w:rPr>
            <w:rFonts w:ascii="Arial" w:hAnsi="Arial" w:cs="Arial"/>
            <w:bCs/>
            <w:lang w:val="en-US"/>
          </w:rPr>
          <w:fldChar w:fldCharType="begin"/>
        </w:r>
        <w:r w:rsidR="00106147">
          <w:rPr>
            <w:rFonts w:ascii="Arial" w:hAnsi="Arial" w:cs="Arial"/>
            <w:bCs/>
            <w:lang w:val="en-US"/>
          </w:rPr>
          <w:instrText xml:space="preserve"> ADDIN EN.CITE &lt;EndNote&gt;&lt;Cite ExcludeYear="1"&gt;&lt;Author&gt;von Elm&lt;/Author&gt;&lt;RecNum&gt;155&lt;/RecNum&gt;&lt;DisplayText&gt;&lt;style face="superscript"&gt;1&lt;/style&gt;&lt;/DisplayText&gt;&lt;record&gt;&lt;rec-number&gt;155&lt;/rec-number&gt;&lt;foreign-keys&gt;&lt;key app="EN" db-id="sazazvd5opv5fbezss9x0vp4ddxfad2stz0d"&gt;155&lt;/key&gt;&lt;/foreign-keys&gt;&lt;ref-type name="Journal Article"&gt;17&lt;/ref-type&gt;&lt;contributors&gt;&lt;authors&gt;&lt;author&gt;von Elm, Erik&lt;/author&gt;&lt;author&gt;Altman, Douglas G.&lt;/author&gt;&lt;author&gt;Egger, Matthias&lt;/author&gt;&lt;author&gt;Pocock, Stuart J.&lt;/author&gt;&lt;author&gt;Gøtzsche, Peter C.&lt;/author&gt;&lt;author&gt;Vandenbroucke, Jan P.&lt;/author&gt;&lt;/authors&gt;&lt;/contributors&gt;&lt;titles&gt;&lt;title&gt;The Strengthening the Reporting of Observational Studies in Epidemiology (STROBE) statement: guidelines for reporting observational studies&lt;/title&gt;&lt;secondary-title&gt;The Lancet&lt;/secondary-title&gt;&lt;/titles&gt;&lt;pages&gt;1453-1457&lt;/pages&gt;&lt;volume&gt;370&lt;/volume&gt;&lt;number&gt;9596&lt;/number&gt;&lt;dates&gt;&lt;/dates&gt;&lt;publisher&gt;Elsevier&lt;/publisher&gt;&lt;isbn&gt;0140-6736&lt;/isbn&gt;&lt;urls&gt;&lt;related-urls&gt;&lt;url&gt;http://dx.doi.org/10.1016/S0140-6736(07)61602-X&lt;/url&gt;&lt;/related-urls&gt;&lt;/urls&gt;&lt;electronic-resource-num&gt;10.1016/S0140-6736(07)61602-X&lt;/electronic-resource-num&gt;&lt;access-date&gt;2017/05/01&lt;/access-date&gt;&lt;/record&gt;&lt;/Cite&gt;&lt;/EndNote&gt;</w:instrText>
        </w:r>
        <w:r w:rsidR="00F06D7D" w:rsidRPr="00B8276F">
          <w:rPr>
            <w:rFonts w:ascii="Arial" w:hAnsi="Arial" w:cs="Arial"/>
            <w:bCs/>
            <w:lang w:val="en-US"/>
          </w:rPr>
          <w:fldChar w:fldCharType="separate"/>
        </w:r>
        <w:r w:rsidR="00106147" w:rsidRPr="00AB637C">
          <w:rPr>
            <w:rFonts w:ascii="Arial" w:hAnsi="Arial" w:cs="Arial"/>
            <w:bCs/>
            <w:noProof/>
            <w:vertAlign w:val="superscript"/>
            <w:lang w:val="en-US"/>
          </w:rPr>
          <w:t>1</w:t>
        </w:r>
        <w:r w:rsidR="00F06D7D" w:rsidRPr="00B8276F">
          <w:rPr>
            <w:rFonts w:ascii="Arial" w:hAnsi="Arial" w:cs="Arial"/>
            <w:bCs/>
            <w:lang w:val="en-US"/>
          </w:rPr>
          <w:fldChar w:fldCharType="end"/>
        </w:r>
      </w:hyperlink>
    </w:p>
    <w:tbl>
      <w:tblPr>
        <w:tblW w:w="9778" w:type="dxa"/>
        <w:jc w:val="center"/>
        <w:tblCellMar>
          <w:left w:w="70" w:type="dxa"/>
          <w:right w:w="70" w:type="dxa"/>
        </w:tblCellMar>
        <w:tblLook w:val="04A0"/>
      </w:tblPr>
      <w:tblGrid>
        <w:gridCol w:w="2220"/>
        <w:gridCol w:w="789"/>
        <w:gridCol w:w="5629"/>
        <w:gridCol w:w="1140"/>
      </w:tblGrid>
      <w:tr w:rsidR="00C74FB1" w:rsidRPr="00B8276F" w:rsidTr="00AB637C">
        <w:trPr>
          <w:trHeight w:val="540"/>
          <w:jc w:val="center"/>
        </w:trPr>
        <w:tc>
          <w:tcPr>
            <w:tcW w:w="2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Parameters</w:t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Item</w:t>
            </w:r>
          </w:p>
        </w:tc>
        <w:tc>
          <w:tcPr>
            <w:tcW w:w="5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Criteria</w:t>
            </w:r>
          </w:p>
        </w:tc>
        <w:tc>
          <w:tcPr>
            <w:tcW w:w="1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Yes/No</w:t>
            </w:r>
          </w:p>
        </w:tc>
      </w:tr>
      <w:tr w:rsidR="00C74FB1" w:rsidRPr="00B8276F" w:rsidTr="00AB637C">
        <w:trPr>
          <w:trHeight w:val="445"/>
          <w:jc w:val="center"/>
        </w:trPr>
        <w:tc>
          <w:tcPr>
            <w:tcW w:w="22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Introduction</w:t>
            </w:r>
          </w:p>
        </w:tc>
        <w:tc>
          <w:tcPr>
            <w:tcW w:w="78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562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4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Background/rationale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The study explains the specific background and rationale for HAI prevalence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337"/>
          <w:jc w:val="center"/>
        </w:trPr>
        <w:tc>
          <w:tcPr>
            <w:tcW w:w="222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Objectives</w:t>
            </w:r>
          </w:p>
        </w:tc>
        <w:tc>
          <w:tcPr>
            <w:tcW w:w="789" w:type="dxa"/>
            <w:tcBorders>
              <w:bottom w:val="single" w:sz="4" w:space="0" w:color="auto"/>
            </w:tcBorders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562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To assess the HAI prevalence in Chinese hospitals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B8276F" w:rsidTr="00AB637C">
        <w:trPr>
          <w:trHeight w:val="457"/>
          <w:jc w:val="center"/>
        </w:trPr>
        <w:tc>
          <w:tcPr>
            <w:tcW w:w="22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Methods</w:t>
            </w:r>
          </w:p>
        </w:tc>
        <w:tc>
          <w:tcPr>
            <w:tcW w:w="78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5629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4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tudy design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Point prevalence survey/cross-sectional study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4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ettings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General hospitals, children hospitals, hospitals for maternal and child health, and/or oncology hospitals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4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Participants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B8276F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Hospitalized</w:t>
            </w:r>
            <w:r w:rsidR="00C74FB1"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 adults, children and/or neonates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108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Variables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Author, publication year, timescale of study, number of hospitals in the study, patients with HAI, type of infection, *[isolated pathogens, MDROs, prevalence by department (ICU, internal medicine, surgery, </w:t>
            </w:r>
            <w:r w:rsidR="00B8276F"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pediatric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)]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4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Data sources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Investigator actively collected data from the patient’s (electronic) information system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4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Bias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The study provides information on assessment of bias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58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tudy sample size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The study reports sample sizes for the different hospital settings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B8276F" w:rsidTr="00AB637C">
        <w:trPr>
          <w:trHeight w:val="930"/>
          <w:jc w:val="center"/>
        </w:trPr>
        <w:tc>
          <w:tcPr>
            <w:tcW w:w="222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tatistical methods</w:t>
            </w:r>
          </w:p>
        </w:tc>
        <w:tc>
          <w:tcPr>
            <w:tcW w:w="789" w:type="dxa"/>
            <w:tcBorders>
              <w:bottom w:val="single" w:sz="4" w:space="0" w:color="auto"/>
            </w:tcBorders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0</w:t>
            </w:r>
          </w:p>
        </w:tc>
        <w:tc>
          <w:tcPr>
            <w:tcW w:w="562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The study explains applied statistical methods:</w:t>
            </w:r>
          </w:p>
          <w:p w:rsidR="00C74FB1" w:rsidRPr="00B8276F" w:rsidRDefault="00C74FB1" w:rsidP="00C74FB1">
            <w:pPr>
              <w:pStyle w:val="Paragraphedeliste"/>
              <w:numPr>
                <w:ilvl w:val="0"/>
                <w:numId w:val="23"/>
              </w:numPr>
              <w:spacing w:after="0" w:line="240" w:lineRule="auto"/>
              <w:ind w:left="259" w:hanging="259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Descriptive analysis of overall prevalence</w:t>
            </w:r>
          </w:p>
          <w:p w:rsidR="00C74FB1" w:rsidRPr="00B8276F" w:rsidRDefault="00C74FB1" w:rsidP="00C74FB1">
            <w:pPr>
              <w:pStyle w:val="Paragraphedeliste"/>
              <w:numPr>
                <w:ilvl w:val="0"/>
                <w:numId w:val="23"/>
              </w:numPr>
              <w:spacing w:after="0" w:line="240" w:lineRule="auto"/>
              <w:ind w:left="259" w:hanging="259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Distribution of HAIs</w:t>
            </w:r>
          </w:p>
          <w:p w:rsidR="00C74FB1" w:rsidRPr="00B8276F" w:rsidRDefault="00C74FB1" w:rsidP="00C74FB1">
            <w:pPr>
              <w:pStyle w:val="Paragraphedeliste"/>
              <w:numPr>
                <w:ilvl w:val="0"/>
                <w:numId w:val="23"/>
              </w:numPr>
              <w:spacing w:after="0" w:line="240" w:lineRule="auto"/>
              <w:ind w:left="259" w:hanging="259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Distribution of microorganism isolations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B8276F" w:rsidTr="00AB637C">
        <w:trPr>
          <w:trHeight w:val="512"/>
          <w:jc w:val="center"/>
        </w:trPr>
        <w:tc>
          <w:tcPr>
            <w:tcW w:w="22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Results</w:t>
            </w:r>
          </w:p>
        </w:tc>
        <w:tc>
          <w:tcPr>
            <w:tcW w:w="789" w:type="dxa"/>
            <w:tcBorders>
              <w:top w:val="single" w:sz="4" w:space="0" w:color="auto"/>
            </w:tcBorders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5629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B8276F" w:rsidTr="00AB637C">
        <w:trPr>
          <w:trHeight w:val="1553"/>
          <w:jc w:val="center"/>
        </w:trPr>
        <w:tc>
          <w:tcPr>
            <w:tcW w:w="222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Descriptive data</w:t>
            </w:r>
          </w:p>
        </w:tc>
        <w:tc>
          <w:tcPr>
            <w:tcW w:w="789" w:type="dxa"/>
            <w:tcBorders>
              <w:bottom w:val="single" w:sz="4" w:space="0" w:color="auto"/>
            </w:tcBorders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1</w:t>
            </w:r>
          </w:p>
        </w:tc>
        <w:tc>
          <w:tcPr>
            <w:tcW w:w="562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C74FB1">
            <w:pPr>
              <w:pStyle w:val="Paragraphedeliste"/>
              <w:numPr>
                <w:ilvl w:val="0"/>
                <w:numId w:val="24"/>
              </w:numPr>
              <w:spacing w:after="0" w:line="240" w:lineRule="auto"/>
              <w:ind w:left="254" w:hanging="254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Prevalence of HAI prevalence stratified by hospitals (e.g. General hospitals, children hospitals, hospitals for maternal and child health, and oncology hospitals)</w:t>
            </w:r>
          </w:p>
          <w:p w:rsidR="00C74FB1" w:rsidRPr="00B8276F" w:rsidRDefault="00C74FB1" w:rsidP="00C74FB1">
            <w:pPr>
              <w:pStyle w:val="Paragraphedeliste"/>
              <w:numPr>
                <w:ilvl w:val="0"/>
                <w:numId w:val="24"/>
              </w:numPr>
              <w:spacing w:after="0" w:line="240" w:lineRule="auto"/>
              <w:ind w:left="254" w:hanging="254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Type of infections (URTI, LRTI, UTI, SSI, BSI, GI, IA, STI, OTH)</w:t>
            </w:r>
          </w:p>
          <w:p w:rsidR="00C74FB1" w:rsidRPr="00B8276F" w:rsidRDefault="00C74FB1" w:rsidP="00C74FB1">
            <w:pPr>
              <w:pStyle w:val="Paragraphedeliste"/>
              <w:numPr>
                <w:ilvl w:val="0"/>
                <w:numId w:val="24"/>
              </w:numPr>
              <w:spacing w:after="0" w:line="240" w:lineRule="auto"/>
              <w:ind w:left="254" w:hanging="254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*(microorganism pathogens causing HAI)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Paragraphedeliste"/>
              <w:spacing w:after="0" w:line="240" w:lineRule="auto"/>
              <w:ind w:firstLine="440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B8276F" w:rsidTr="00AB637C">
        <w:trPr>
          <w:trHeight w:val="556"/>
          <w:jc w:val="center"/>
        </w:trPr>
        <w:tc>
          <w:tcPr>
            <w:tcW w:w="22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Discussion</w:t>
            </w:r>
          </w:p>
        </w:tc>
        <w:tc>
          <w:tcPr>
            <w:tcW w:w="789" w:type="dxa"/>
            <w:tcBorders>
              <w:top w:val="single" w:sz="4" w:space="0" w:color="auto"/>
            </w:tcBorders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5629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785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Key results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2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Key results are summarized with reference to study objectives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B8276F" w:rsidTr="00AB637C">
        <w:trPr>
          <w:trHeight w:val="426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Limitations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3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Limitations are sufficiently discussed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60"/>
          <w:jc w:val="center"/>
        </w:trPr>
        <w:tc>
          <w:tcPr>
            <w:tcW w:w="2220" w:type="dxa"/>
            <w:shd w:val="clear" w:color="auto" w:fill="auto"/>
            <w:noWrap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Interpretation</w:t>
            </w:r>
          </w:p>
        </w:tc>
        <w:tc>
          <w:tcPr>
            <w:tcW w:w="789" w:type="dxa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4</w:t>
            </w:r>
          </w:p>
        </w:tc>
        <w:tc>
          <w:tcPr>
            <w:tcW w:w="5629" w:type="dxa"/>
            <w:tcBorders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Overall interpretation of results is based on the findings and in the context of the evidence base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272C96" w:rsidTr="00AB637C">
        <w:trPr>
          <w:trHeight w:val="554"/>
          <w:jc w:val="center"/>
        </w:trPr>
        <w:tc>
          <w:tcPr>
            <w:tcW w:w="222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C74FB1" w:rsidRPr="00B8276F" w:rsidRDefault="00C74FB1" w:rsidP="00B827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Generali</w:t>
            </w:r>
            <w:r w:rsid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z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ability</w:t>
            </w:r>
            <w:proofErr w:type="spellEnd"/>
          </w:p>
        </w:tc>
        <w:tc>
          <w:tcPr>
            <w:tcW w:w="789" w:type="dxa"/>
            <w:tcBorders>
              <w:bottom w:val="single" w:sz="4" w:space="0" w:color="auto"/>
            </w:tcBorders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5</w:t>
            </w:r>
          </w:p>
        </w:tc>
        <w:tc>
          <w:tcPr>
            <w:tcW w:w="562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B8276F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Generali</w:t>
            </w:r>
            <w:r w:rsid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z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ability</w:t>
            </w:r>
            <w:proofErr w:type="spellEnd"/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 (external validity) of the study results is discussed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  <w:tr w:rsidR="00C74FB1" w:rsidRPr="00B8276F" w:rsidTr="00AB637C">
        <w:trPr>
          <w:trHeight w:val="554"/>
          <w:jc w:val="center"/>
        </w:trPr>
        <w:tc>
          <w:tcPr>
            <w:tcW w:w="2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Total</w:t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562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</w:tbl>
    <w:p w:rsidR="00C74FB1" w:rsidRPr="00B8276F" w:rsidRDefault="00C74FB1" w:rsidP="00C74FB1">
      <w:pPr>
        <w:rPr>
          <w:rFonts w:ascii="Arial" w:hAnsi="Arial" w:cs="Arial"/>
          <w:b/>
          <w:lang w:val="en-US"/>
        </w:rPr>
      </w:pPr>
    </w:p>
    <w:p w:rsidR="00C74FB1" w:rsidRPr="00B8276F" w:rsidRDefault="00C74FB1">
      <w:pPr>
        <w:spacing w:after="0" w:line="240" w:lineRule="auto"/>
        <w:rPr>
          <w:rFonts w:ascii="Arial" w:hAnsi="Arial" w:cs="Arial"/>
          <w:b/>
          <w:lang w:val="en-US"/>
        </w:rPr>
      </w:pPr>
      <w:r w:rsidRPr="00B8276F">
        <w:rPr>
          <w:rFonts w:ascii="Arial" w:hAnsi="Arial" w:cs="Arial"/>
          <w:b/>
          <w:lang w:val="en-US"/>
        </w:rPr>
        <w:br w:type="page"/>
      </w:r>
    </w:p>
    <w:p w:rsidR="00C74FB1" w:rsidRPr="00B8276F" w:rsidRDefault="00C74FB1" w:rsidP="00C74FB1">
      <w:pPr>
        <w:rPr>
          <w:rFonts w:ascii="Arial" w:hAnsi="Arial" w:cs="Arial"/>
          <w:lang w:val="en-US"/>
        </w:rPr>
      </w:pPr>
      <w:proofErr w:type="gramStart"/>
      <w:r w:rsidRPr="00B8276F">
        <w:rPr>
          <w:rFonts w:ascii="Arial" w:hAnsi="Arial" w:cs="Arial"/>
          <w:b/>
          <w:lang w:val="en-US"/>
        </w:rPr>
        <w:lastRenderedPageBreak/>
        <w:t>Supplementary table 1B.</w:t>
      </w:r>
      <w:proofErr w:type="gramEnd"/>
      <w:r w:rsidRPr="00B8276F">
        <w:rPr>
          <w:rFonts w:ascii="Arial" w:hAnsi="Arial" w:cs="Arial"/>
          <w:b/>
          <w:lang w:val="en-US"/>
        </w:rPr>
        <w:t xml:space="preserve"> </w:t>
      </w:r>
      <w:r w:rsidRPr="00B8276F">
        <w:rPr>
          <w:rFonts w:ascii="Arial" w:hAnsi="Arial" w:cs="Arial"/>
          <w:bCs/>
          <w:lang w:val="en-US"/>
        </w:rPr>
        <w:t xml:space="preserve">Strengthening the Reporting of Observational Studies in Epidemiology (STROBE) quality assessment criteria </w:t>
      </w:r>
      <w:hyperlink w:anchor="_ENREF_1" w:tooltip="von Elm,  #155" w:history="1">
        <w:r w:rsidR="00F06D7D" w:rsidRPr="00B8276F">
          <w:rPr>
            <w:rFonts w:ascii="Arial" w:hAnsi="Arial" w:cs="Arial"/>
            <w:bCs/>
            <w:lang w:val="en-US"/>
          </w:rPr>
          <w:fldChar w:fldCharType="begin"/>
        </w:r>
        <w:r w:rsidR="00106147">
          <w:rPr>
            <w:rFonts w:ascii="Arial" w:hAnsi="Arial" w:cs="Arial"/>
            <w:bCs/>
            <w:lang w:val="en-US"/>
          </w:rPr>
          <w:instrText xml:space="preserve"> ADDIN EN.CITE &lt;EndNote&gt;&lt;Cite ExcludeYear="1"&gt;&lt;Author&gt;von Elm&lt;/Author&gt;&lt;RecNum&gt;155&lt;/RecNum&gt;&lt;DisplayText&gt;&lt;style face="superscript"&gt;1&lt;/style&gt;&lt;/DisplayText&gt;&lt;record&gt;&lt;rec-number&gt;155&lt;/rec-number&gt;&lt;foreign-keys&gt;&lt;key app="EN" db-id="sazazvd5opv5fbezss9x0vp4ddxfad2stz0d"&gt;155&lt;/key&gt;&lt;/foreign-keys&gt;&lt;ref-type name="Journal Article"&gt;17&lt;/ref-type&gt;&lt;contributors&gt;&lt;authors&gt;&lt;author&gt;von Elm, Erik&lt;/author&gt;&lt;author&gt;Altman, Douglas G.&lt;/author&gt;&lt;author&gt;Egger, Matthias&lt;/author&gt;&lt;author&gt;Pocock, Stuart J.&lt;/author&gt;&lt;author&gt;Gøtzsche, Peter C.&lt;/author&gt;&lt;author&gt;Vandenbroucke, Jan P.&lt;/author&gt;&lt;/authors&gt;&lt;/contributors&gt;&lt;titles&gt;&lt;title&gt;The Strengthening the Reporting of Observational Studies in Epidemiology (STROBE) statement: guidelines for reporting observational studies&lt;/title&gt;&lt;secondary-title&gt;The Lancet&lt;/secondary-title&gt;&lt;/titles&gt;&lt;pages&gt;1453-1457&lt;/pages&gt;&lt;volume&gt;370&lt;/volume&gt;&lt;number&gt;9596&lt;/number&gt;&lt;dates&gt;&lt;/dates&gt;&lt;publisher&gt;Elsevier&lt;/publisher&gt;&lt;isbn&gt;0140-6736&lt;/isbn&gt;&lt;urls&gt;&lt;related-urls&gt;&lt;url&gt;http://dx.doi.org/10.1016/S0140-6736(07)61602-X&lt;/url&gt;&lt;/related-urls&gt;&lt;/urls&gt;&lt;electronic-resource-num&gt;10.1016/S0140-6736(07)61602-X&lt;/electronic-resource-num&gt;&lt;access-date&gt;2017/05/01&lt;/access-date&gt;&lt;/record&gt;&lt;/Cite&gt;&lt;/EndNote&gt;</w:instrText>
        </w:r>
        <w:r w:rsidR="00F06D7D" w:rsidRPr="00B8276F">
          <w:rPr>
            <w:rFonts w:ascii="Arial" w:hAnsi="Arial" w:cs="Arial"/>
            <w:bCs/>
            <w:lang w:val="en-US"/>
          </w:rPr>
          <w:fldChar w:fldCharType="separate"/>
        </w:r>
        <w:r w:rsidR="00106147" w:rsidRPr="00AB637C">
          <w:rPr>
            <w:rFonts w:ascii="Arial" w:hAnsi="Arial" w:cs="Arial"/>
            <w:bCs/>
            <w:noProof/>
            <w:vertAlign w:val="superscript"/>
            <w:lang w:val="en-US"/>
          </w:rPr>
          <w:t>1</w:t>
        </w:r>
        <w:r w:rsidR="00F06D7D" w:rsidRPr="00B8276F">
          <w:rPr>
            <w:rFonts w:ascii="Arial" w:hAnsi="Arial" w:cs="Arial"/>
            <w:bCs/>
            <w:lang w:val="en-US"/>
          </w:rPr>
          <w:fldChar w:fldCharType="end"/>
        </w:r>
      </w:hyperlink>
    </w:p>
    <w:tbl>
      <w:tblPr>
        <w:tblW w:w="9298" w:type="dxa"/>
        <w:tblInd w:w="58" w:type="dxa"/>
        <w:tblCellMar>
          <w:left w:w="70" w:type="dxa"/>
          <w:right w:w="70" w:type="dxa"/>
        </w:tblCellMar>
        <w:tblLook w:val="04A0"/>
      </w:tblPr>
      <w:tblGrid>
        <w:gridCol w:w="3912"/>
        <w:gridCol w:w="5386"/>
      </w:tblGrid>
      <w:tr w:rsidR="00C74FB1" w:rsidRPr="00B8276F" w:rsidTr="00AB637C">
        <w:trPr>
          <w:trHeight w:val="454"/>
        </w:trPr>
        <w:tc>
          <w:tcPr>
            <w:tcW w:w="39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Rating</w:t>
            </w:r>
          </w:p>
        </w:tc>
        <w:tc>
          <w:tcPr>
            <w:tcW w:w="53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Description</w:t>
            </w:r>
          </w:p>
        </w:tc>
      </w:tr>
      <w:tr w:rsidR="00C74FB1" w:rsidRPr="00B8276F" w:rsidTr="00AB637C">
        <w:trPr>
          <w:trHeight w:val="454"/>
        </w:trPr>
        <w:tc>
          <w:tcPr>
            <w:tcW w:w="3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High quality 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Fulfilled &gt;75% of STROBE criteria</w:t>
            </w:r>
          </w:p>
        </w:tc>
      </w:tr>
      <w:tr w:rsidR="00C74FB1" w:rsidRPr="00B8276F" w:rsidTr="00AB637C">
        <w:trPr>
          <w:trHeight w:val="454"/>
        </w:trPr>
        <w:tc>
          <w:tcPr>
            <w:tcW w:w="3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Moderate quality</w:t>
            </w:r>
          </w:p>
        </w:tc>
        <w:tc>
          <w:tcPr>
            <w:tcW w:w="5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Fulfilled 50-75% of STROBE criteria</w:t>
            </w:r>
          </w:p>
        </w:tc>
      </w:tr>
      <w:tr w:rsidR="00C74FB1" w:rsidRPr="00B8276F" w:rsidTr="00AB637C">
        <w:trPr>
          <w:trHeight w:val="454"/>
        </w:trPr>
        <w:tc>
          <w:tcPr>
            <w:tcW w:w="39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Low quality</w:t>
            </w:r>
          </w:p>
        </w:tc>
        <w:tc>
          <w:tcPr>
            <w:tcW w:w="53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Fulfilled &lt;50% of STROBE criteria</w:t>
            </w:r>
          </w:p>
        </w:tc>
      </w:tr>
    </w:tbl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spacing w:after="0" w:line="240" w:lineRule="auto"/>
        <w:rPr>
          <w:rFonts w:ascii="Arial" w:hAnsi="Arial" w:cs="Arial"/>
          <w:lang w:val="en-US"/>
        </w:rPr>
      </w:pPr>
      <w:r w:rsidRPr="00B8276F">
        <w:rPr>
          <w:rFonts w:ascii="Arial" w:hAnsi="Arial" w:cs="Arial"/>
          <w:lang w:val="en-US"/>
        </w:rPr>
        <w:br w:type="page"/>
      </w:r>
    </w:p>
    <w:p w:rsidR="00C74FB1" w:rsidRPr="00B8276F" w:rsidRDefault="00C74FB1" w:rsidP="00C74FB1">
      <w:pPr>
        <w:rPr>
          <w:rFonts w:ascii="Arial" w:hAnsi="Arial" w:cs="Arial"/>
          <w:bCs/>
          <w:lang w:val="en-US"/>
        </w:rPr>
      </w:pPr>
      <w:proofErr w:type="gramStart"/>
      <w:r w:rsidRPr="00B8276F">
        <w:rPr>
          <w:rFonts w:ascii="Arial" w:hAnsi="Arial" w:cs="Arial"/>
          <w:b/>
          <w:bCs/>
          <w:lang w:val="en-US"/>
        </w:rPr>
        <w:lastRenderedPageBreak/>
        <w:t>Supplementary table 2A.</w:t>
      </w:r>
      <w:proofErr w:type="gramEnd"/>
      <w:r w:rsidRPr="00B8276F">
        <w:rPr>
          <w:rFonts w:ascii="Arial" w:hAnsi="Arial" w:cs="Arial"/>
          <w:b/>
          <w:bCs/>
          <w:lang w:val="en-US"/>
        </w:rPr>
        <w:t xml:space="preserve"> </w:t>
      </w:r>
      <w:r w:rsidRPr="00B8276F">
        <w:rPr>
          <w:rFonts w:ascii="Arial" w:hAnsi="Arial" w:cs="Arial"/>
          <w:bCs/>
          <w:lang w:val="en-US"/>
        </w:rPr>
        <w:t xml:space="preserve">Summary of quality assessment </w:t>
      </w:r>
      <w:r w:rsidRPr="00B8276F">
        <w:rPr>
          <w:rFonts w:ascii="Arial" w:hAnsi="Arial" w:cs="Arial"/>
          <w:bCs/>
          <w:lang w:val="en-US" w:eastAsia="zh-CN"/>
        </w:rPr>
        <w:t>– Systematic review on healthcare-associated infections in Mainland China, 2006-2016</w:t>
      </w:r>
    </w:p>
    <w:tbl>
      <w:tblPr>
        <w:tblStyle w:val="Grilledutableau"/>
        <w:tblW w:w="776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518"/>
        <w:gridCol w:w="1378"/>
        <w:gridCol w:w="1068"/>
        <w:gridCol w:w="2799"/>
      </w:tblGrid>
      <w:tr w:rsidR="00C74FB1" w:rsidRPr="00B8276F" w:rsidTr="00AB637C">
        <w:trPr>
          <w:trHeight w:hRule="exact" w:val="647"/>
        </w:trPr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Healthcare setting</w:t>
            </w:r>
          </w:p>
        </w:tc>
        <w:tc>
          <w:tcPr>
            <w:tcW w:w="137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Level of quality</w:t>
            </w:r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Studies</w:t>
            </w:r>
          </w:p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(N)</w:t>
            </w:r>
          </w:p>
        </w:tc>
        <w:tc>
          <w:tcPr>
            <w:tcW w:w="279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Weighted prevalence</w:t>
            </w:r>
          </w:p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(95%CI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General hospitals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High </w:t>
            </w:r>
          </w:p>
        </w:tc>
        <w:tc>
          <w:tcPr>
            <w:tcW w:w="106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16</w:t>
            </w:r>
          </w:p>
        </w:tc>
        <w:tc>
          <w:tcPr>
            <w:tcW w:w="279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2.89 (2.52-3.27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</w:p>
        </w:tc>
        <w:tc>
          <w:tcPr>
            <w:tcW w:w="137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Moderate </w:t>
            </w:r>
          </w:p>
        </w:tc>
        <w:tc>
          <w:tcPr>
            <w:tcW w:w="106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26</w:t>
            </w:r>
          </w:p>
        </w:tc>
        <w:tc>
          <w:tcPr>
            <w:tcW w:w="279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3.11 (2.79-3.43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Children hospitals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High </w:t>
            </w:r>
          </w:p>
        </w:tc>
        <w:tc>
          <w:tcPr>
            <w:tcW w:w="106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279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4.60 (3.39-6.09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</w:p>
        </w:tc>
        <w:tc>
          <w:tcPr>
            <w:tcW w:w="1378" w:type="dxa"/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Moderate </w:t>
            </w:r>
          </w:p>
        </w:tc>
        <w:tc>
          <w:tcPr>
            <w:tcW w:w="1068" w:type="dxa"/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13</w:t>
            </w:r>
          </w:p>
        </w:tc>
        <w:tc>
          <w:tcPr>
            <w:tcW w:w="2799" w:type="dxa"/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4.35 (2.97-5.74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</w:p>
        </w:tc>
        <w:tc>
          <w:tcPr>
            <w:tcW w:w="137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Low </w:t>
            </w:r>
          </w:p>
        </w:tc>
        <w:tc>
          <w:tcPr>
            <w:tcW w:w="106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5</w:t>
            </w:r>
          </w:p>
        </w:tc>
        <w:tc>
          <w:tcPr>
            <w:tcW w:w="279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4.49 (2.68-6.29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 w:val="restart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Maternal and child health hospitals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Moderate </w:t>
            </w:r>
          </w:p>
        </w:tc>
        <w:tc>
          <w:tcPr>
            <w:tcW w:w="106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22</w:t>
            </w:r>
          </w:p>
        </w:tc>
        <w:tc>
          <w:tcPr>
            <w:tcW w:w="279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1.99 (1.53-2.46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</w:p>
        </w:tc>
        <w:tc>
          <w:tcPr>
            <w:tcW w:w="137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Low </w:t>
            </w:r>
          </w:p>
        </w:tc>
        <w:tc>
          <w:tcPr>
            <w:tcW w:w="106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5</w:t>
            </w:r>
          </w:p>
        </w:tc>
        <w:tc>
          <w:tcPr>
            <w:tcW w:w="279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1.34 (0.57-2.11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 w:val="restart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Oncology hospitals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Moderate </w:t>
            </w:r>
          </w:p>
        </w:tc>
        <w:tc>
          <w:tcPr>
            <w:tcW w:w="1068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23</w:t>
            </w:r>
          </w:p>
        </w:tc>
        <w:tc>
          <w:tcPr>
            <w:tcW w:w="279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4.28 (3.37-5.20)</w:t>
            </w:r>
          </w:p>
        </w:tc>
      </w:tr>
      <w:tr w:rsidR="00C74FB1" w:rsidRPr="00B8276F" w:rsidTr="00AB637C">
        <w:trPr>
          <w:trHeight w:hRule="exact" w:val="397"/>
        </w:trPr>
        <w:tc>
          <w:tcPr>
            <w:tcW w:w="2518" w:type="dxa"/>
            <w:vMerge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137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 xml:space="preserve">Low </w:t>
            </w:r>
          </w:p>
        </w:tc>
        <w:tc>
          <w:tcPr>
            <w:tcW w:w="1068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center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4</w:t>
            </w:r>
          </w:p>
        </w:tc>
        <w:tc>
          <w:tcPr>
            <w:tcW w:w="279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1.94 (1.04-2.84)</w:t>
            </w:r>
          </w:p>
        </w:tc>
      </w:tr>
    </w:tbl>
    <w:p w:rsidR="00C74FB1" w:rsidRPr="00B8276F" w:rsidRDefault="00C74FB1" w:rsidP="00C74FB1">
      <w:pPr>
        <w:rPr>
          <w:rFonts w:ascii="Arial" w:hAnsi="Arial" w:cs="Arial"/>
          <w:bCs/>
          <w:lang w:val="en-US"/>
        </w:rPr>
        <w:sectPr w:rsidR="00C74FB1" w:rsidRPr="00B8276F" w:rsidSect="00AB637C">
          <w:pgSz w:w="11906" w:h="16838"/>
          <w:pgMar w:top="851" w:right="1134" w:bottom="851" w:left="1134" w:header="709" w:footer="709" w:gutter="0"/>
          <w:cols w:space="708"/>
          <w:docGrid w:linePitch="360"/>
        </w:sectPr>
      </w:pPr>
    </w:p>
    <w:p w:rsidR="00C74FB1" w:rsidRPr="00B8276F" w:rsidRDefault="00C74FB1" w:rsidP="00C74FB1">
      <w:pPr>
        <w:rPr>
          <w:rFonts w:ascii="Arial" w:hAnsi="Arial" w:cs="Arial"/>
          <w:bCs/>
          <w:lang w:val="en-US" w:eastAsia="zh-CN"/>
        </w:rPr>
      </w:pPr>
      <w:proofErr w:type="gramStart"/>
      <w:r w:rsidRPr="00B8276F">
        <w:rPr>
          <w:rFonts w:ascii="Arial" w:hAnsi="Arial" w:cs="Arial"/>
          <w:b/>
          <w:bCs/>
          <w:lang w:val="en-US"/>
        </w:rPr>
        <w:lastRenderedPageBreak/>
        <w:t>Supplementary table 2B.</w:t>
      </w:r>
      <w:proofErr w:type="gramEnd"/>
      <w:r w:rsidRPr="00B8276F">
        <w:rPr>
          <w:rFonts w:ascii="Arial" w:hAnsi="Arial" w:cs="Arial"/>
          <w:b/>
          <w:bCs/>
          <w:lang w:val="en-US"/>
        </w:rPr>
        <w:t xml:space="preserve"> </w:t>
      </w:r>
      <w:r w:rsidRPr="00B8276F">
        <w:rPr>
          <w:rFonts w:ascii="Arial" w:hAnsi="Arial" w:cs="Arial"/>
          <w:bCs/>
          <w:lang w:val="en-US"/>
        </w:rPr>
        <w:t xml:space="preserve">Study quality assessment </w:t>
      </w:r>
      <w:r w:rsidRPr="00B8276F">
        <w:rPr>
          <w:rFonts w:ascii="Arial" w:hAnsi="Arial" w:cs="Arial"/>
          <w:bCs/>
          <w:lang w:val="en-US" w:eastAsia="zh-CN"/>
        </w:rPr>
        <w:t>– Systematic review on healthcare-associated infections in Mainland China, 2006-2016</w:t>
      </w:r>
      <w:r w:rsidRPr="00B8276F">
        <w:rPr>
          <w:rFonts w:ascii="Arial" w:hAnsi="Arial" w:cs="Arial"/>
          <w:b/>
          <w:lang w:val="en-US"/>
        </w:rPr>
        <w:br/>
      </w:r>
    </w:p>
    <w:tbl>
      <w:tblPr>
        <w:tblW w:w="9495" w:type="dxa"/>
        <w:tblInd w:w="55" w:type="dxa"/>
        <w:tblCellMar>
          <w:left w:w="70" w:type="dxa"/>
          <w:right w:w="70" w:type="dxa"/>
        </w:tblCellMar>
        <w:tblLook w:val="04A0"/>
      </w:tblPr>
      <w:tblGrid>
        <w:gridCol w:w="2000"/>
        <w:gridCol w:w="752"/>
        <w:gridCol w:w="1718"/>
        <w:gridCol w:w="1522"/>
        <w:gridCol w:w="1559"/>
        <w:gridCol w:w="752"/>
        <w:gridCol w:w="1192"/>
      </w:tblGrid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hAnsi="Arial" w:cs="Arial"/>
                <w:b/>
                <w:lang w:val="en-US" w:eastAsia="fr-CH"/>
              </w:rPr>
              <w:t>Author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hAnsi="Arial" w:cs="Arial"/>
                <w:b/>
                <w:lang w:val="en-US" w:eastAsia="fr-CH"/>
              </w:rPr>
              <w:t>Year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hAnsi="Arial" w:cs="Arial"/>
                <w:b/>
                <w:lang w:val="en-US" w:eastAsia="fr-CH"/>
              </w:rPr>
              <w:t>Province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hAnsi="Arial" w:cs="Arial"/>
                <w:b/>
                <w:lang w:val="en-US" w:eastAsia="fr-CH"/>
              </w:rPr>
              <w:t>Sample siz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hAnsi="Arial" w:cs="Arial"/>
                <w:b/>
                <w:lang w:val="en-US" w:eastAsia="fr-CH"/>
              </w:rPr>
              <w:t>HAI Patients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hAnsi="Arial" w:cs="Arial"/>
                <w:b/>
                <w:lang w:val="en-US" w:eastAsia="fr-CH"/>
              </w:rPr>
              <w:t>HAI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hAnsi="Arial" w:cs="Arial"/>
                <w:b/>
                <w:lang w:val="en-US" w:eastAsia="fr-CH"/>
              </w:rPr>
              <w:t>Quality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lang w:val="en-US" w:eastAsia="fr-CH"/>
              </w:rPr>
              <w:t>General hospitals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b/>
                <w:lang w:val="en-US" w:eastAsia="fr-CH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b/>
                <w:lang w:val="en-US" w:eastAsia="fr-CH"/>
              </w:rPr>
            </w:pP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jc w:val="right"/>
              <w:rPr>
                <w:rFonts w:ascii="Arial" w:hAnsi="Arial" w:cs="Arial"/>
                <w:b/>
                <w:lang w:val="en-US" w:eastAsia="fr-CH"/>
              </w:rPr>
            </w:pP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pStyle w:val="Sansinterligne"/>
              <w:rPr>
                <w:rFonts w:ascii="Arial" w:hAnsi="Arial" w:cs="Arial"/>
                <w:b/>
                <w:lang w:val="en-US" w:eastAsia="fr-CH"/>
              </w:rPr>
            </w:pP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Chen L</w:t>
            </w:r>
            <w:hyperlink w:anchor="_ENREF_2" w:tooltip="Chen, 2016 #4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Chen&lt;/Author&gt;&lt;Year&gt;2016&lt;/Year&gt;&lt;RecNum&gt;42&lt;/RecNum&gt;&lt;DisplayText&gt;&lt;style face="superscript"&gt;2&lt;/style&gt;&lt;/DisplayText&gt;&lt;record&gt;&lt;rec-number&gt;42&lt;/rec-number&gt;&lt;foreign-keys&gt;&lt;key app="EN" db-id="sazazvd5opv5fbezss9x0vp4ddxfad2stz0d"&gt;42&lt;/key&gt;&lt;/foreign-keys&gt;&lt;ref-type name="Journal Article"&gt;17&lt;/ref-type&gt;&lt;contributors&gt;&lt;authors&gt;&lt;author&gt;Chen, L.&lt;/author&gt;&lt;author&gt;Qiu, Z.&lt;/author&gt;&lt;author&gt;Yang, H.&lt;/author&gt;&lt;author&gt;Mu, X.&lt;/author&gt;&lt;author&gt;Xu, Y.&lt;/author&gt;&lt;author&gt;Chen, J.&lt;/author&gt;&lt;author&gt;Yang, T.&lt;/author&gt;&lt;author&gt;Zhang, M.&lt;/author&gt;&lt;author&gt;Zhang, M.&lt;/author&gt;&lt;author&gt;Wu, H.&lt;/author&gt;&lt;/authors&gt;&lt;/contributors&gt;&lt;titles&gt;&lt;title&gt;Cross-sectional survey on healthcare-associated infection in Miao and Dong Autonomous Prefecture of Guizhou province in 2014&lt;/title&gt;&lt;secondary-title&gt;Chin J Infect Control&lt;/secondary-title&gt;&lt;/titles&gt;&lt;pages&gt;10-14&lt;/pages&gt;&lt;volume&gt;15&lt;/volume&gt;&lt;number&gt;1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izhou</w:t>
            </w:r>
            <w:proofErr w:type="spellEnd"/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799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8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7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Chen L</w:t>
            </w:r>
            <w:hyperlink w:anchor="_ENREF_3" w:tooltip="Chen, 2016 #4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Chen&lt;/Author&gt;&lt;Year&gt;2016&lt;/Year&gt;&lt;RecNum&gt;43&lt;/RecNum&gt;&lt;DisplayText&gt;&lt;style face="superscript"&gt;3&lt;/style&gt;&lt;/DisplayText&gt;&lt;record&gt;&lt;rec-number&gt;43&lt;/rec-number&gt;&lt;foreign-keys&gt;&lt;key app="EN" db-id="sazazvd5opv5fbezss9x0vp4ddxfad2stz0d"&gt;43&lt;/key&gt;&lt;/foreign-keys&gt;&lt;ref-type name="Journal Article"&gt;17&lt;/ref-type&gt;&lt;contributors&gt;&lt;authors&gt;&lt;author&gt;Chen, L.&lt;/author&gt;&lt;author&gt;Qiu, Z.&lt;/author&gt;&lt;author&gt;Yang, H.&lt;/author&gt;&lt;author&gt;Mu, X.&lt;/author&gt;&lt;author&gt;Xu, Y.&lt;/author&gt;&lt;author&gt;Chen, J.&lt;/author&gt;&lt;author&gt;Yang, T.&lt;/author&gt;&lt;author&gt;Zhang, M.&lt;/author&gt;&lt;author&gt;Zhang, M.&lt;/author&gt;&lt;author&gt;Wu, H.&lt;/author&gt;&lt;/authors&gt;&lt;/contributors&gt;&lt;titles&gt;&lt;title&gt;Point prevalence of healthcare associated infection and antimicrobial use in Buyi autonomous prefecture hospitals in Guizhou province &lt;/title&gt;&lt;secondary-title&gt;Chin J Infect Control&lt;/secondary-title&gt;&lt;/titles&gt;&lt;pages&gt;155-159&lt;/pages&gt;&lt;volume&gt;15&lt;/volume&gt;&lt;number&gt;3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izhou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Chen P</w:t>
            </w:r>
            <w:hyperlink w:anchor="_ENREF_4" w:tooltip="Chen, 2011 #3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Chen&lt;/Author&gt;&lt;Year&gt;2011&lt;/Year&gt;&lt;RecNum&gt;33&lt;/RecNum&gt;&lt;DisplayText&gt;&lt;style face="superscript"&gt;4&lt;/style&gt;&lt;/DisplayText&gt;&lt;record&gt;&lt;rec-number&gt;33&lt;/rec-number&gt;&lt;foreign-keys&gt;&lt;key app="EN" db-id="sazazvd5opv5fbezss9x0vp4ddxfad2stz0d"&gt;33&lt;/key&gt;&lt;/foreign-keys&gt;&lt;ref-type name="Journal Article"&gt;17&lt;/ref-type&gt;&lt;contributors&gt;&lt;authors&gt;&lt;author&gt;Chen, P.&lt;/author&gt;&lt;author&gt;Liu, D.&lt;/author&gt;&lt;author&gt;Wang, H.&lt;/author&gt;&lt;author&gt;Wang, Z.&lt;/author&gt;&lt;author&gt;Cheng, Y.&lt;/author&gt;&lt;/authors&gt;&lt;/contributors&gt;&lt;titles&gt;&lt;title&gt;A survey of point prevalence rate of nosocomial infection in Chongqing area&lt;/title&gt;&lt;secondary-title&gt;Chongqing Medical&lt;/secondary-title&gt;&lt;/titles&gt;&lt;pages&gt;3660-3661&lt;/pages&gt;&lt;volume&gt;40&lt;/volume&gt;&lt;number&gt;36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Chongqi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4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8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7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Cui Y</w:t>
            </w:r>
            <w:hyperlink w:anchor="_ENREF_5" w:tooltip="Cui, 2010 #6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Cui&lt;/Author&gt;&lt;Year&gt;2010&lt;/Year&gt;&lt;RecNum&gt;61&lt;/RecNum&gt;&lt;DisplayText&gt;&lt;style face="superscript"&gt;5&lt;/style&gt;&lt;/DisplayText&gt;&lt;record&gt;&lt;rec-number&gt;61&lt;/rec-number&gt;&lt;foreign-keys&gt;&lt;key app="EN" db-id="sazazvd5opv5fbezss9x0vp4ddxfad2stz0d"&gt;61&lt;/key&gt;&lt;/foreign-keys&gt;&lt;ref-type name="Journal Article"&gt;17&lt;/ref-type&gt;&lt;contributors&gt;&lt;authors&gt;&lt;author&gt;Cui, Y.&lt;/author&gt;&lt;author&gt;Hu, B.&lt;/author&gt;&lt;author&gt;Gao, X.&lt;/author&gt;&lt;author&gt;Tao, L.&lt;/author&gt;&lt;author&gt;Zhou, Q.&lt;/author&gt;&lt;author&gt;He, L.&lt;/author&gt;&lt;/authors&gt;&lt;/contributors&gt;&lt;titles&gt;&lt;title&gt;Prevalence surveillance of healthcare associated infection in 70 Shanghai hospitals in 2009&lt;/title&gt;&lt;secondary-title&gt;Chin J Nosocomiol&lt;/secondary-title&gt;&lt;/titles&gt;&lt;pages&gt;1667-1669&lt;/pages&gt;&lt;volume&gt;20&lt;/volume&gt;&lt;number&gt;12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gha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945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19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u T</w:t>
            </w:r>
            <w:hyperlink w:anchor="_ENREF_6" w:tooltip="Fu, 2016 #4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Fu&lt;/Author&gt;&lt;Year&gt;2016&lt;/Year&gt;&lt;RecNum&gt;46&lt;/RecNum&gt;&lt;DisplayText&gt;&lt;style face="superscript"&gt;6&lt;/style&gt;&lt;/DisplayText&gt;&lt;record&gt;&lt;rec-number&gt;46&lt;/rec-number&gt;&lt;foreign-keys&gt;&lt;key app="EN" db-id="sazazvd5opv5fbezss9x0vp4ddxfad2stz0d"&gt;46&lt;/key&gt;&lt;/foreign-keys&gt;&lt;ref-type name="Journal Article"&gt;17&lt;/ref-type&gt;&lt;contributors&gt;&lt;authors&gt;&lt;author&gt;Fu, T.&lt;/author&gt;&lt;author&gt;Wei, S.&lt;/author&gt;&lt;author&gt;Huang, L.&lt;/author&gt;&lt;author&gt;Yang, J.&lt;/author&gt;&lt;author&gt;Zhan, C.&lt;/author&gt;&lt;/authors&gt;&lt;/contributors&gt;&lt;titles&gt;&lt;title&gt;Cross-sectional surveys of prevalence of nosocomial infections in tertiary hospitals of Sanya and analysis of risk factors&lt;/title&gt;&lt;secondary-title&gt;Chin J Nosocomiol&lt;/secondary-title&gt;&lt;/titles&gt;&lt;pages&gt;1159-1161&lt;/pages&gt;&lt;volume&gt;26&lt;/volume&gt;&lt;number&gt;5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ai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1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an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7" w:tooltip="Gan, 2011 #4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Gan&lt;/Author&gt;&lt;Year&gt;2011&lt;/Year&gt;&lt;RecNum&gt;40&lt;/RecNum&gt;&lt;DisplayText&gt;&lt;style face="superscript"&gt;7&lt;/style&gt;&lt;/DisplayText&gt;&lt;record&gt;&lt;rec-number&gt;40&lt;/rec-number&gt;&lt;foreign-keys&gt;&lt;key app="EN" db-id="sazazvd5opv5fbezss9x0vp4ddxfad2stz0d"&gt;40&lt;/key&gt;&lt;/foreign-keys&gt;&lt;ref-type name="Journal Article"&gt;17&lt;/ref-type&gt;&lt;contributors&gt;&lt;authors&gt;&lt;author&gt;Gan, Y.&lt;/author&gt;&lt;/authors&gt;&lt;/contributors&gt;&lt;titles&gt;&lt;title&gt;Prevalence survey of healthcare associated infection in Nanning, Guangxi, 2010&lt;/title&gt;&lt;secondary-title&gt;Chin Med info&lt;/secondary-title&gt;&lt;/titles&gt;&lt;pages&gt;4955-4957&lt;/pages&gt;&lt;volume&gt;24&lt;/volume&gt;&lt;number&gt;15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0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ang H</w:t>
            </w:r>
            <w:hyperlink w:anchor="_ENREF_8" w:tooltip="Huang, 2014 #3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ang&lt;/Author&gt;&lt;Year&gt;2014&lt;/Year&gt;&lt;RecNum&gt;38&lt;/RecNum&gt;&lt;DisplayText&gt;&lt;style face="superscript"&gt;8&lt;/style&gt;&lt;/DisplayText&gt;&lt;record&gt;&lt;rec-number&gt;38&lt;/rec-number&gt;&lt;foreign-keys&gt;&lt;key app="EN" db-id="sazazvd5opv5fbezss9x0vp4ddxfad2stz0d"&gt;38&lt;/key&gt;&lt;/foreign-keys&gt;&lt;ref-type name="Journal Article"&gt;17&lt;/ref-type&gt;&lt;contributors&gt;&lt;authors&gt;&lt;author&gt;Huang, H.&lt;/author&gt;&lt;author&gt;Zhang, S.&lt;/author&gt;&lt;author&gt;Qiu, L.&lt;/author&gt;&lt;author&gt;Ye, L.&lt;/author&gt;&lt;author&gt;Qin, W.&lt;/author&gt;&lt;author&gt;Lian, X.&lt;/author&gt;&lt;/authors&gt;&lt;/contributors&gt;&lt;titles&gt;&lt;title&gt;Prevalence rate of nosocomial infection in Xiamen&lt;/title&gt;&lt;secondary-title&gt;Chin J Nosocomiol&lt;/secondary-title&gt;&lt;/titles&gt;&lt;pages&gt;5291-5293&lt;/pages&gt;&lt;volume&gt;24&lt;/volume&gt;&lt;number&gt;21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uji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6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5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7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ang W</w:t>
            </w:r>
            <w:hyperlink w:anchor="_ENREF_9" w:tooltip="Huang, 2016 #6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ang&lt;/Author&gt;&lt;Year&gt;2016&lt;/Year&gt;&lt;RecNum&gt;66&lt;/RecNum&gt;&lt;DisplayText&gt;&lt;style face="superscript"&gt;9&lt;/style&gt;&lt;/DisplayText&gt;&lt;record&gt;&lt;rec-number&gt;66&lt;/rec-number&gt;&lt;foreign-keys&gt;&lt;key app="EN" db-id="sazazvd5opv5fbezss9x0vp4ddxfad2stz0d"&gt;66&lt;/key&gt;&lt;/foreign-keys&gt;&lt;ref-type name="Journal Article"&gt;17&lt;/ref-type&gt;&lt;contributors&gt;&lt;authors&gt;&lt;author&gt;Huang, W.&lt;/author&gt;&lt;author&gt;Zhuang, H.&lt;/author&gt;&lt;author&gt;Li, S.&lt;/author&gt;&lt;author&gt;Qiao, F.&lt;/author&gt;&lt;author&gt;Wang, Y.&lt;/author&gt;&lt;author&gt;Yin, W.&lt;/author&gt;&lt;author&gt;Zong, Z.&lt;/author&gt;&lt;/authors&gt;&lt;/contributors&gt;&lt;titles&gt;&lt;title&gt;Survey and analysis on prevalence of hospital-acquired infections in 23 hospitals from Sichuan Province on the day of June 25, 2011&lt;/title&gt;&lt;secondary-title&gt;Chin J Mult Organ Dis Elderly&lt;/secondary-title&gt;&lt;/titles&gt;&lt;pages&gt;657-661&lt;/pages&gt;&lt;volume&gt;15&lt;/volume&gt;&lt;number&gt;9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ichu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714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9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3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Ji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Z</w:t>
            </w:r>
            <w:hyperlink w:anchor="_ENREF_10" w:tooltip="Ji, 2013 #4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Ji&lt;/Author&gt;&lt;Year&gt;2013&lt;/Year&gt;&lt;RecNum&gt;48&lt;/RecNum&gt;&lt;DisplayText&gt;&lt;style face="superscript"&gt;10&lt;/style&gt;&lt;/DisplayText&gt;&lt;record&gt;&lt;rec-number&gt;48&lt;/rec-number&gt;&lt;foreign-keys&gt;&lt;key app="EN" db-id="sazazvd5opv5fbezss9x0vp4ddxfad2stz0d"&gt;48&lt;/key&gt;&lt;/foreign-keys&gt;&lt;ref-type name="Journal Article"&gt;17&lt;/ref-type&gt;&lt;contributors&gt;&lt;authors&gt;&lt;author&gt;Ji, Z.&lt;/author&gt;&lt;author&gt;Wang, M.&lt;/author&gt;&lt;/authors&gt;&lt;/contributors&gt;&lt;titles&gt;&lt;title&gt;Survey on hospital infection rate in the county hospital&lt;/title&gt;&lt;secondary-title&gt;Chin J Disinfection&lt;/secondary-title&gt;&lt;/titles&gt;&lt;pages&gt;1050-1051&lt;/pages&gt;&lt;volume&gt;30&lt;/volume&gt;&lt;number&gt;11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AB637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18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H</w:t>
            </w:r>
            <w:hyperlink w:anchor="_ENREF_11" w:tooltip="Li, 2013 #3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13&lt;/Year&gt;&lt;RecNum&gt;39&lt;/RecNum&gt;&lt;DisplayText&gt;&lt;style face="superscript"&gt;11&lt;/style&gt;&lt;/DisplayText&gt;&lt;record&gt;&lt;rec-number&gt;39&lt;/rec-number&gt;&lt;foreign-keys&gt;&lt;key app="EN" db-id="sazazvd5opv5fbezss9x0vp4ddxfad2stz0d"&gt;39&lt;/key&gt;&lt;/foreign-keys&gt;&lt;ref-type name="Journal Article"&gt;17&lt;/ref-type&gt;&lt;contributors&gt;&lt;authors&gt;&lt;author&gt;Li, H.&lt;/author&gt;&lt;author&gt;Zhong, Q.&lt;/author&gt;&lt;author&gt;Liang, Z.&lt;/author&gt;&lt;author&gt;Lu, J.&lt;/author&gt;&lt;author&gt;Dong, Q.&lt;/author&gt;&lt;author&gt;Yao, L.&lt;/author&gt;&lt;author&gt;Zheng, Q.&lt;/author&gt;&lt;author&gt;Wang, D.&lt;/author&gt;&lt;author&gt;Gong, R.&lt;/author&gt;&lt;/authors&gt;&lt;/contributors&gt;&lt;titles&gt;&lt;title&gt;Cross-sectional survey on nosocomial infections in 64 hospitals&lt;/title&gt;&lt;secondary-title&gt;Chin J Nosocomiol&lt;/secondary-title&gt;&lt;/titles&gt;&lt;pages&gt;5143-5145&lt;/pages&gt;&lt;volume&gt;23&lt;/volume&gt;&lt;number&gt;21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9E13E3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12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8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J</w:t>
            </w:r>
            <w:hyperlink w:anchor="_ENREF_12" w:tooltip="Liu, 2016 #2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>
                  <w:fldData xml:space="preserve">PEVuZE5vdGU+PENpdGU+PEF1dGhvcj5MaXU8L0F1dGhvcj48WWVhcj4yMDE2PC9ZZWFyPjxSZWNO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</w:fldData>
                </w:fldChar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>
                  <w:fldData xml:space="preserve">PEVuZE5vdGU+PENpdGU+PEF1dGhvcj5MaXU8L0F1dGhvcj48WWVhcj4yMDE2PC9ZZWFyPjxSZWNO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</w:fldData>
                </w:fldChar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.DATA 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9E13E3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Beiji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199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9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38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W</w:t>
            </w:r>
            <w:hyperlink w:anchor="_ENREF_13" w:tooltip="Liu, 2011 #5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1&lt;/Year&gt;&lt;RecNum&gt;55&lt;/RecNum&gt;&lt;DisplayText&gt;&lt;style face="superscript"&gt;13&lt;/style&gt;&lt;/DisplayText&gt;&lt;record&gt;&lt;rec-number&gt;55&lt;/rec-number&gt;&lt;foreign-keys&gt;&lt;key app="EN" db-id="sazazvd5opv5fbezss9x0vp4ddxfad2stz0d"&gt;55&lt;/key&gt;&lt;/foreign-keys&gt;&lt;ref-type name="Journal Article"&gt;17&lt;/ref-type&gt;&lt;contributors&gt;&lt;authors&gt;&lt;author&gt;Liu, W.&lt;/author&gt;&lt;author&gt;Xing, H.&lt;/author&gt;&lt;author&gt;Yang, X.&lt;/author&gt;&lt;author&gt;Su, R.&lt;/author&gt;&lt;author&gt;Yan, Z.&lt;/author&gt;&lt;/authors&gt;&lt;/contributors&gt;&lt;titles&gt;&lt;title&gt;Prevalence rate of nosocomial infection in 40 hospitals in Inner Mongolia Autonomous Region in 2010&lt;/title&gt;&lt;secondary-title&gt;Chin J Infect Control&lt;/secondary-title&gt;&lt;/titles&gt;&lt;pages&gt;445-448&lt;/pages&gt;&lt;volume&gt;10&lt;/volume&gt;&lt;number&gt;6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9E13E3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Inner Mongolia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817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7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W</w:t>
            </w:r>
            <w:hyperlink w:anchor="_ENREF_14" w:tooltip="Liu, 2014 #5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4&lt;/Year&gt;&lt;RecNum&gt;56&lt;/RecNum&gt;&lt;DisplayText&gt;&lt;style face="superscript"&gt;14&lt;/style&gt;&lt;/DisplayText&gt;&lt;record&gt;&lt;rec-number&gt;56&lt;/rec-number&gt;&lt;foreign-keys&gt;&lt;key app="EN" db-id="sazazvd5opv5fbezss9x0vp4ddxfad2stz0d"&gt;56&lt;/key&gt;&lt;/foreign-keys&gt;&lt;ref-type name="Journal Article"&gt;17&lt;/ref-type&gt;&lt;contributors&gt;&lt;authors&gt;&lt;author&gt;Liu, W.&lt;/author&gt;&lt;author&gt;Zhang, K.&lt;/author&gt;&lt;author&gt;Yan, Z.&lt;/author&gt;&lt;author&gt;Hai, Y.&lt;/author&gt;&lt;author&gt;Cao, Q.&lt;/author&gt;&lt;author&gt;Zheng, Z.&lt;/author&gt;&lt;/authors&gt;&lt;/contributors&gt;&lt;titles&gt;&lt;title&gt;Prevalence survey on healthcare associated infection in 91 hospitals of Inner Mongolia Autonomous Region in 2013&lt;/title&gt;&lt;secondary-title&gt;Chin J Infect Control&lt;/secondary-title&gt;&lt;/titles&gt;&lt;pages&gt;690-692&lt;/pages&gt;&lt;volume&gt;13&lt;/volume&gt;&lt;number&gt;11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9E13E3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Inner Mongolia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15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7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1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W</w:t>
            </w:r>
            <w:hyperlink w:anchor="_ENREF_15" w:tooltip="Liu, 2014 #5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4&lt;/Year&gt;&lt;RecNum&gt;57&lt;/RecNum&gt;&lt;DisplayText&gt;&lt;style face="superscript"&gt;15&lt;/style&gt;&lt;/DisplayText&gt;&lt;record&gt;&lt;rec-number&gt;57&lt;/rec-number&gt;&lt;foreign-keys&gt;&lt;key app="EN" db-id="sazazvd5opv5fbezss9x0vp4ddxfad2stz0d"&gt;57&lt;/key&gt;&lt;/foreign-keys&gt;&lt;ref-type name="Journal Article"&gt;17&lt;/ref-type&gt;&lt;contributors&gt;&lt;authors&gt;&lt;author&gt;Liu, W.&lt;/author&gt;&lt;author&gt;Xian, B.&lt;/author&gt;&lt;author&gt;Xing, H.&lt;/author&gt;&lt;author&gt;Yan, Z.&lt;/author&gt;&lt;author&gt;Su, R.&lt;/author&gt;&lt;/authors&gt;&lt;/contributors&gt;&lt;titles&gt;&lt;title&gt;Survey on inpatients hospital infection prevalence in Inner Mongolia Autonomous Region&lt;/title&gt;&lt;secondary-title&gt;Chin J Disinfection&lt;/secondary-title&gt;&lt;/titles&gt;&lt;pages&gt;1066-1067&lt;/pages&gt;&lt;volume&gt;31&lt;/volume&gt;&lt;number&gt;10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9E13E3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Inner Mongolia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9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5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8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W</w:t>
            </w:r>
            <w:hyperlink w:anchor="_ENREF_16" w:tooltip="Liu, 2015 #5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5&lt;/Year&gt;&lt;RecNum&gt;54&lt;/RecNum&gt;&lt;DisplayText&gt;&lt;style face="superscript"&gt;16&lt;/style&gt;&lt;/DisplayText&gt;&lt;record&gt;&lt;rec-number&gt;54&lt;/rec-number&gt;&lt;foreign-keys&gt;&lt;key app="EN" db-id="sazazvd5opv5fbezss9x0vp4ddxfad2stz0d"&gt;54&lt;/key&gt;&lt;/foreign-keys&gt;&lt;ref-type name="Journal Article"&gt;17&lt;/ref-type&gt;&lt;contributors&gt;&lt;authors&gt;&lt;author&gt;Liu, W.&lt;/author&gt;&lt;author&gt;Tian, Y.&lt;/author&gt;&lt;author&gt;Zheng, Z.&lt;/author&gt;&lt;author&gt;Li, Z.&lt;/author&gt;&lt;author&gt;Qin, L.&lt;/author&gt;&lt;/authors&gt;&lt;/contributors&gt;&lt;titles&gt;&lt;title&gt;Prevalence rate of nosocomial infection in 2014&lt;/title&gt;&lt;secondary-title&gt;Chin J Nosocomiol&lt;/secondary-title&gt;&lt;/titles&gt;&lt;pages&gt;4894-4896&lt;/pages&gt;&lt;volume&gt;25&lt;/volume&gt;&lt;number&gt;21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2F1FF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Inner Mongolia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346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7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1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X</w:t>
            </w:r>
            <w:hyperlink w:anchor="_ENREF_17" w:tooltip="Liu, 2012 #5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2&lt;/Year&gt;&lt;RecNum&gt;52&lt;/RecNum&gt;&lt;DisplayText&gt;&lt;style face="superscript"&gt;17&lt;/style&gt;&lt;/DisplayText&gt;&lt;record&gt;&lt;rec-number&gt;52&lt;/rec-number&gt;&lt;foreign-keys&gt;&lt;key app="EN" db-id="sazazvd5opv5fbezss9x0vp4ddxfad2stz0d"&gt;52&lt;/key&gt;&lt;/foreign-keys&gt;&lt;ref-type name="Journal Article"&gt;17&lt;/ref-type&gt;&lt;contributors&gt;&lt;authors&gt;&lt;author&gt;Liu, X.&lt;/author&gt;&lt;author&gt;Liang, J.&lt;/author&gt;&lt;author&gt;Deng, B.&lt;/author&gt;&lt;author&gt;Xu, G.&lt;/author&gt;&lt;/authors&gt;&lt;/contributors&gt;&lt;titles&gt;&lt;title&gt;Prevalence rate of nosocomial infections in Wuhan&lt;/title&gt;&lt;secondary-title&gt;Chin J Nosocomiol&lt;/secondary-title&gt;&lt;/titles&gt;&lt;pages&gt;4992-4994&lt;/pages&gt;&lt;volume&gt;22&lt;/volume&gt;&lt;number&gt;22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2F1FF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be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4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9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2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Shao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18" w:tooltip="Shao, 2007 #3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Shao&lt;/Author&gt;&lt;Year&gt;2007&lt;/Year&gt;&lt;RecNum&gt;32&lt;/RecNum&gt;&lt;DisplayText&gt;&lt;style face="superscript"&gt;18&lt;/style&gt;&lt;/DisplayText&gt;&lt;record&gt;&lt;rec-number&gt;32&lt;/rec-number&gt;&lt;foreign-keys&gt;&lt;key app="EN" db-id="sazazvd5opv5fbezss9x0vp4ddxfad2stz0d"&gt;32&lt;/key&gt;&lt;/foreign-keys&gt;&lt;ref-type name="Journal Article"&gt;17&lt;/ref-type&gt;&lt;contributors&gt;&lt;authors&gt;&lt;author&gt;Shao, Y.&lt;/author&gt;&lt;author&gt;Ma, H.&lt;/author&gt;&lt;author&gt;Wei, X.&lt;/author&gt;&lt;author&gt;Zhang, L.&lt;/author&gt;&lt;/authors&gt;&lt;/contributors&gt;&lt;titles&gt;&lt;title&gt;Investigation and analysis about the prevalence rate of nosocomial infections in fourty hospitals in Anhui province&lt;/title&gt;&lt;secondary-title&gt;China Medical Herald&lt;/secondary-title&gt;&lt;/titles&gt;&lt;pages&gt;35-36&lt;/pages&gt;&lt;volume&gt;4&lt;/volume&gt;&lt;number&gt;2&lt;/number&gt;&lt;dates&gt;&lt;year&gt;2007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2F1FF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7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Anhu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07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6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en Y</w:t>
            </w:r>
            <w:hyperlink w:anchor="_ENREF_19" w:tooltip="Shen, 2013 #6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Shen&lt;/Author&gt;&lt;Year&gt;2013&lt;/Year&gt;&lt;RecNum&gt;62&lt;/RecNum&gt;&lt;DisplayText&gt;&lt;style face="superscript"&gt;19&lt;/style&gt;&lt;/DisplayText&gt;&lt;record&gt;&lt;rec-number&gt;62&lt;/rec-number&gt;&lt;foreign-keys&gt;&lt;key app="EN" db-id="sazazvd5opv5fbezss9x0vp4ddxfad2stz0d"&gt;62&lt;/key&gt;&lt;/foreign-keys&gt;&lt;ref-type name="Journal Article"&gt;17&lt;/ref-type&gt;&lt;contributors&gt;&lt;authors&gt;&lt;author&gt;Shen, Y.&lt;/author&gt;&lt;author&gt;Hu, B.&lt;/author&gt;&lt;author&gt;Gao, X.&lt;/author&gt;&lt;author&gt;Zhou, Q.&lt;/author&gt;&lt;author&gt;Cui, Y.&lt;/author&gt;&lt;author&gt;Sun, W.&lt;/author&gt;&lt;/authors&gt;&lt;/contributors&gt;&lt;titles&gt;&lt;title&gt;Prevalence of healthcare associated infections in 72 hospitals of Shanghai&lt;/title&gt;&lt;secondary-title&gt;Chin J Nosocomiol&lt;/secondary-title&gt;&lt;/titles&gt;&lt;pages&gt;1503-1506&lt;/pages&gt;&lt;volume&gt;23&lt;/volume&gt;&lt;number&gt;7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gha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84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74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40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un S</w:t>
            </w:r>
            <w:hyperlink w:anchor="_ENREF_20" w:tooltip="Sun, 2012 #5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Sun&lt;/Author&gt;&lt;Year&gt;2012&lt;/Year&gt;&lt;RecNum&gt;53&lt;/RecNum&gt;&lt;DisplayText&gt;&lt;style face="superscript"&gt;20&lt;/style&gt;&lt;/DisplayText&gt;&lt;record&gt;&lt;rec-number&gt;53&lt;/rec-number&gt;&lt;foreign-keys&gt;&lt;key app="EN" db-id="sazazvd5opv5fbezss9x0vp4ddxfad2stz0d"&gt;53&lt;/key&gt;&lt;/foreign-keys&gt;&lt;ref-type name="Journal Article"&gt;17&lt;/ref-type&gt;&lt;contributors&gt;&lt;authors&gt;&lt;author&gt;Sun, S.&lt;/author&gt;&lt;author&gt;Ni, G.&lt;/author&gt;&lt;/authors&gt;&lt;/contributors&gt;&lt;titles&gt;&lt;title&gt;Investigation and analysis of prevalence of nosocomial infections&lt;/title&gt;&lt;secondary-title&gt;Chin J Nosocomiol&lt;/secondary-title&gt;&lt;/titles&gt;&lt;pages&gt;2026-2028&lt;/pages&gt;&lt;volume&gt;22&lt;/volume&gt;&lt;number&gt;10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be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36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9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5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ei X</w:t>
            </w:r>
            <w:hyperlink w:anchor="_ENREF_21" w:tooltip="Wei, 2015 #5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ei&lt;/Author&gt;&lt;Year&gt;2015&lt;/Year&gt;&lt;RecNum&gt;59&lt;/RecNum&gt;&lt;DisplayText&gt;&lt;style face="superscript"&gt;21&lt;/style&gt;&lt;/DisplayText&gt;&lt;record&gt;&lt;rec-number&gt;59&lt;/rec-number&gt;&lt;foreign-keys&gt;&lt;key app="EN" db-id="sazazvd5opv5fbezss9x0vp4ddxfad2stz0d"&gt;59&lt;/key&gt;&lt;/foreign-keys&gt;&lt;ref-type name="Journal Article"&gt;17&lt;/ref-type&gt;&lt;contributors&gt;&lt;authors&gt;&lt;author&gt;Wei, X.&lt;/author&gt;&lt;author&gt;Wang, X.&lt;/author&gt;&lt;author&gt;Yi, X.&lt;/author&gt;&lt;author&gt;Song, H.&lt;/author&gt;&lt;/authors&gt;&lt;/contributors&gt;&lt;titles&gt;&lt;title&gt;Investigation of prevalence rate of nosocomial infections in Xuzhou&lt;/title&gt;&lt;secondary-title&gt;Chin J Nosocomiol&lt;/secondary-title&gt;&lt;/titles&gt;&lt;pages&gt;1070-1072&lt;/pages&gt;&lt;volume&gt;25&lt;/volume&gt;&lt;number&gt;5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10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u X</w:t>
            </w:r>
            <w:hyperlink w:anchor="_ENREF_22" w:tooltip="Wu, 2011 #3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u&lt;/Author&gt;&lt;Year&gt;2011&lt;/Year&gt;&lt;RecNum&gt;36&lt;/RecNum&gt;&lt;DisplayText&gt;&lt;style face="superscript"&gt;22&lt;/style&gt;&lt;/DisplayText&gt;&lt;record&gt;&lt;rec-number&gt;36&lt;/rec-number&gt;&lt;foreign-keys&gt;&lt;key app="EN" db-id="sazazvd5opv5fbezss9x0vp4ddxfad2stz0d"&gt;36&lt;/key&gt;&lt;/foreign-keys&gt;&lt;ref-type name="Journal Article"&gt;17&lt;/ref-type&gt;&lt;contributors&gt;&lt;authors&gt;&lt;author&gt;Wu, X.&lt;/author&gt;&lt;author&gt;Zhan, R.&lt;/author&gt;&lt;author&gt;Zeng, B.&lt;/author&gt;&lt;author&gt;Chen, L.&lt;/author&gt;&lt;author&gt;Xu, X.&lt;/author&gt;&lt;author&gt;Nie, Y.&lt;/author&gt;&lt;author&gt;Chen, J.&lt;/author&gt;&lt;/authors&gt;&lt;/contributors&gt;&lt;titles&gt;&lt;title&gt;Prevalence survey on nosocomial infection and community-acquired infection in 116 hospitals in Fujian province&lt;/title&gt;&lt;secondary-title&gt;Chin J Infect Control&lt;/secondary-title&gt;&lt;/titles&gt;&lt;pages&gt;181-184&lt;/pages&gt;&lt;volume&gt;10&lt;/volume&gt;&lt;number&gt;3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uji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89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9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3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Xiang Q</w:t>
            </w:r>
            <w:hyperlink w:anchor="_ENREF_23" w:tooltip="Xiang, 2013 #6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iang&lt;/Author&gt;&lt;Year&gt;2013&lt;/Year&gt;&lt;RecNum&gt;64&lt;/RecNum&gt;&lt;DisplayText&gt;&lt;style face="superscript"&gt;23&lt;/style&gt;&lt;/DisplayText&gt;&lt;record&gt;&lt;rec-number&gt;64&lt;/rec-number&gt;&lt;foreign-keys&gt;&lt;key app="EN" db-id="sazazvd5opv5fbezss9x0vp4ddxfad2stz0d"&gt;64&lt;/key&gt;&lt;/foreign-keys&gt;&lt;ref-type name="Journal Article"&gt;17&lt;/ref-type&gt;&lt;contributors&gt;&lt;authors&gt;&lt;author&gt;Xiang, Q.&lt;/author&gt;&lt;author&gt;Wei, D.&lt;/author&gt;&lt;author&gt;Zhou, Z.&lt;/author&gt;&lt;author&gt;Liu, H.&lt;/author&gt;&lt;author&gt;Dai, M.&lt;/author&gt;&lt;author&gt;Chen, S.&lt;/author&gt;&lt;/authors&gt;&lt;/contributors&gt;&lt;titles&gt;&lt;title&gt;Cross-sectional survey on healthcare associated infection in 248 hospitals of Sichuan province in 2011&lt;/title&gt;&lt;secondary-title&gt;Chin J Infect Control&lt;/secondary-title&gt;&lt;/titles&gt;&lt;pages&gt;186-189&lt;/pages&gt;&lt;volume&gt;12&lt;/volume&gt;&lt;number&gt;3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ichu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445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6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ie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D</w:t>
            </w:r>
            <w:hyperlink w:anchor="_ENREF_24" w:tooltip="Xie, 2010 #2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>
                  <w:fldData xml:space="preserve">PEVuZE5vdGU+PENpdGU+PEF1dGhvcj5YaWU8L0F1dGhvcj48WWVhcj4yMDEwPC9ZZWFyPjxSZWNO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</w:fldData>
                </w:fldChar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>
                  <w:fldData xml:space="preserve">PEVuZE5vdGU+PENpdGU+PEF1dGhvcj5YaWU8L0F1dGhvcj48WWVhcj4yMDEwPC9ZZWFyPjxSZWNO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</w:fldData>
                </w:fldChar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.DATA 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be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3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9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3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iong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W</w:t>
            </w:r>
            <w:hyperlink w:anchor="_ENREF_25" w:tooltip="Xiong, 2010 #5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iong&lt;/Author&gt;&lt;Year&gt;2010&lt;/Year&gt;&lt;RecNum&gt;51&lt;/RecNum&gt;&lt;DisplayText&gt;&lt;style face="superscript"&gt;25&lt;/style&gt;&lt;/DisplayText&gt;&lt;record&gt;&lt;rec-number&gt;51&lt;/rec-number&gt;&lt;foreign-keys&gt;&lt;key app="EN" db-id="sazazvd5opv5fbezss9x0vp4ddxfad2stz0d"&gt;51&lt;/key&gt;&lt;/foreign-keys&gt;&lt;ref-type name="Journal Article"&gt;17&lt;/ref-type&gt;&lt;contributors&gt;&lt;authors&gt;&lt;author&gt;Xiong, W.&lt;/author&gt;&lt;author&gt;Xie, D.&lt;/author&gt;&lt;author&gt;Xu, M.&lt;/author&gt;&lt;author&gt;Wang, H.&lt;/author&gt;&lt;/authors&gt;&lt;/contributors&gt;&lt;titles&gt;&lt;title&gt;Prevalence rate of hospital associated infection in 6 university hospitals in Hubei province in 2008&lt;/title&gt;&lt;secondary-title&gt;Chin J Nosocomiol&lt;/secondary-title&gt;&lt;/titles&gt;&lt;pages&gt;3116-3118&lt;/pages&gt;&lt;volume&gt;20&lt;/volume&gt;&lt;number&gt;20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be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7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0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3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C</w:t>
            </w:r>
            <w:hyperlink w:anchor="_ENREF_26" w:tooltip="Xu, 2015 #5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u&lt;/Author&gt;&lt;Year&gt;2015&lt;/Year&gt;&lt;RecNum&gt;50&lt;/RecNum&gt;&lt;DisplayText&gt;&lt;style face="superscript"&gt;26&lt;/style&gt;&lt;/DisplayText&gt;&lt;record&gt;&lt;rec-number&gt;50&lt;/rec-number&gt;&lt;foreign-keys&gt;&lt;key app="EN" db-id="sazazvd5opv5fbezss9x0vp4ddxfad2stz0d"&gt;50&lt;/key&gt;&lt;/foreign-keys&gt;&lt;ref-type name="Journal Article"&gt;17&lt;/ref-type&gt;&lt;contributors&gt;&lt;authors&gt;&lt;author&gt;Xu, C.&lt;/author&gt;&lt;author&gt;Xu, M.&lt;/author&gt;&lt;author&gt;Liang, Y.&lt;/author&gt;&lt;author&gt;Xiong, W.&lt;/author&gt;&lt;/authors&gt;&lt;/contributors&gt;&lt;titles&gt;&lt;title&gt;Risk factors analysis of nosocomial infection in a prevalence survey of 75 hospitals&lt;/title&gt;&lt;secondary-title&gt;Modern Preventive Medicine&lt;/secondary-title&gt;&lt;/titles&gt;&lt;pages&gt;2266-2268&lt;/pages&gt;&lt;volume&gt;42&lt;/volume&gt;&lt;number&gt;12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be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33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5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F</w:t>
            </w:r>
            <w:hyperlink w:anchor="_ENREF_27" w:tooltip="Xu, 2011 #6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u&lt;/Author&gt;&lt;Year&gt;2011&lt;/Year&gt;&lt;RecNum&gt;60&lt;/RecNum&gt;&lt;DisplayText&gt;&lt;style face="superscript"&gt;27&lt;/style&gt;&lt;/DisplayText&gt;&lt;record&gt;&lt;rec-number&gt;60&lt;/rec-number&gt;&lt;foreign-keys&gt;&lt;key app="EN" db-id="sazazvd5opv5fbezss9x0vp4ddxfad2stz0d"&gt;60&lt;/key&gt;&lt;/foreign-keys&gt;&lt;ref-type name="Journal Article"&gt;17&lt;/ref-type&gt;&lt;contributors&gt;&lt;authors&gt;&lt;author&gt;Xu, F.&lt;/author&gt;&lt;author&gt;Ma, X.&lt;/author&gt;&lt;author&gt;Zhang, X.&lt;/author&gt;&lt;author&gt;Wang, M.&lt;/author&gt;&lt;/authors&gt;&lt;/contributors&gt;&lt;titles&gt;&lt;title&gt;Prevalence rates of nosocomial infection in 27 hospitals&lt;/title&gt;&lt;secondary-title&gt;Chin J Nosocomiol&lt;/secondary-title&gt;&lt;/titles&gt;&lt;pages&gt;2677-2679&lt;/pages&gt;&lt;volume&gt;21&lt;/volume&gt;&lt;number&gt;13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49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X</w:t>
            </w:r>
            <w:hyperlink w:anchor="_ENREF_28" w:tooltip="Xu, 2014 #3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u&lt;/Author&gt;&lt;Year&gt;2014&lt;/Year&gt;&lt;RecNum&gt;35&lt;/RecNum&gt;&lt;DisplayText&gt;&lt;style face="superscript"&gt;28&lt;/style&gt;&lt;/DisplayText&gt;&lt;record&gt;&lt;rec-number&gt;35&lt;/rec-number&gt;&lt;foreign-keys&gt;&lt;key app="EN" db-id="sazazvd5opv5fbezss9x0vp4ddxfad2stz0d"&gt;35&lt;/key&gt;&lt;/foreign-keys&gt;&lt;ref-type name="Journal Article"&gt;17&lt;/ref-type&gt;&lt;contributors&gt;&lt;authors&gt;&lt;author&gt;Xu, X.&lt;/author&gt;&lt;author&gt;Zeng, B.&lt;/author&gt;&lt;author&gt;Zhan, R.&lt;/author&gt;&lt;author&gt;Wu, X.&lt;/author&gt;&lt;author&gt;Chen, L.&lt;/author&gt;&lt;author&gt;Nie, Y.&lt;/author&gt;&lt;author&gt;Chen, J.&lt;/author&gt;&lt;/authors&gt;&lt;/contributors&gt;&lt;titles&gt;&lt;title&gt;Cross-sectional survey of nosocomial infections in Fujian province from 2010 to 2012&lt;/title&gt;&lt;secondary-title&gt;Chin J Nosocomiol&lt;/secondary-title&gt;&lt;/titles&gt;&lt;pages&gt;5543-5545&lt;/pages&gt;&lt;volume&gt;24&lt;/volume&gt;&lt;number&gt;22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uji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409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2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62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ang H</w:t>
            </w:r>
            <w:hyperlink w:anchor="_ENREF_29" w:tooltip="Yang, 2015 #6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ang&lt;/Author&gt;&lt;Year&gt;2015&lt;/Year&gt;&lt;RecNum&gt;68&lt;/RecNum&gt;&lt;DisplayText&gt;&lt;style face="superscript"&gt;29&lt;/style&gt;&lt;/DisplayText&gt;&lt;record&gt;&lt;rec-number&gt;68&lt;/rec-number&gt;&lt;foreign-keys&gt;&lt;key app="EN" db-id="sazazvd5opv5fbezss9x0vp4ddxfad2stz0d"&gt;68&lt;/key&gt;&lt;/foreign-keys&gt;&lt;ref-type name="Journal Article"&gt;17&lt;/ref-type&gt;&lt;contributors&gt;&lt;authors&gt;&lt;author&gt;Yang, H.&lt;/author&gt;&lt;author&gt;Wang, B.&lt;/author&gt;&lt;author&gt;Yao, X.&lt;/author&gt;&lt;author&gt;Zhou, Y.&lt;/author&gt;&lt;author&gt;Lu, C.&lt;/author&gt;&lt;/authors&gt;&lt;/contributors&gt;&lt;titles&gt;&lt;title&gt;Epidemiology cross-sectional investigation on healthcare-associated infection of 132 hospitals in Xinjiang in 2014&lt;/title&gt;&lt;secondary-title&gt;Chin J Infect Control&lt;/secondary-title&gt;&lt;/titles&gt;&lt;pages&gt;676-680&lt;/pages&gt;&lt;volume&gt;14&lt;/volume&gt;&lt;number&gt;10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2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Xin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620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33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ang L</w:t>
            </w:r>
            <w:hyperlink w:anchor="_ENREF_30" w:tooltip="Yang, 2012 #5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ang&lt;/Author&gt;&lt;Year&gt;2012&lt;/Year&gt;&lt;RecNum&gt;58&lt;/RecNum&gt;&lt;DisplayText&gt;&lt;style face="superscript"&gt;30&lt;/style&gt;&lt;/DisplayText&gt;&lt;record&gt;&lt;rec-number&gt;58&lt;/rec-number&gt;&lt;foreign-keys&gt;&lt;key app="EN" db-id="sazazvd5opv5fbezss9x0vp4ddxfad2stz0d"&gt;58&lt;/key&gt;&lt;/foreign-keys&gt;&lt;ref-type name="Journal Article"&gt;17&lt;/ref-type&gt;&lt;contributors&gt;&lt;authors&gt;&lt;author&gt;Yang, L.&lt;/author&gt;&lt;author&gt;Zhao, L.&lt;/author&gt;&lt;author&gt;Yu, R.&lt;/author&gt;&lt;/authors&gt;&lt;/contributors&gt;&lt;titles&gt;&lt;title&gt;Prevalence survey of healthcare-associated infections in 15 hospitals in Changzhou in 2011&lt;/title&gt;&lt;secondary-title&gt;Chin J Infect Control&lt;/secondary-title&gt;&lt;/titles&gt;&lt;pages&gt;444-447&lt;/pages&gt;&lt;volume&gt;11&lt;/volume&gt;&lt;number&gt;6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69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6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8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ang L</w:t>
            </w:r>
            <w:hyperlink w:anchor="_ENREF_31" w:tooltip="Yang, 2015 #6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ang&lt;/Author&gt;&lt;Year&gt;2015&lt;/Year&gt;&lt;RecNum&gt;67&lt;/RecNum&gt;&lt;DisplayText&gt;&lt;style face="superscript"&gt;31&lt;/style&gt;&lt;/DisplayText&gt;&lt;record&gt;&lt;rec-number&gt;67&lt;/rec-number&gt;&lt;foreign-keys&gt;&lt;key app="EN" db-id="sazazvd5opv5fbezss9x0vp4ddxfad2stz0d"&gt;67&lt;/key&gt;&lt;/foreign-keys&gt;&lt;ref-type name="Journal Article"&gt;17&lt;/ref-type&gt;&lt;contributors&gt;&lt;authors&gt;&lt;author&gt;Yang, L.&lt;/author&gt;&lt;author&gt;Yang, Y.&lt;/author&gt;&lt;author&gt;Guo, Y.&lt;/author&gt;&lt;author&gt;Yang, Y.&lt;/author&gt;&lt;author&gt;Tian, H.&lt;/author&gt;&lt;author&gt;Zhao, X.&lt;/author&gt;&lt;/authors&gt;&lt;/contributors&gt;&lt;titles&gt;&lt;title&gt;Cross-sectional survey of prevalence of healthcare-associated infections in 2013&lt;/title&gt;&lt;secondary-title&gt;Chin J Nosocomiol&lt;/secondary-title&gt;&lt;/titles&gt;&lt;pages&gt;5390-5392&lt;/pages&gt;&lt;volume&gt;25&lt;/volume&gt;&lt;number&gt;23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Tianji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951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9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0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u L</w:t>
            </w:r>
            <w:hyperlink w:anchor="_ENREF_32" w:tooltip="Yu, 2015 #6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u&lt;/Author&gt;&lt;Year&gt;2015&lt;/Year&gt;&lt;RecNum&gt;69&lt;/RecNum&gt;&lt;DisplayText&gt;&lt;style face="superscript"&gt;32&lt;/style&gt;&lt;/DisplayText&gt;&lt;record&gt;&lt;rec-number&gt;69&lt;/rec-number&gt;&lt;foreign-keys&gt;&lt;key app="EN" db-id="sazazvd5opv5fbezss9x0vp4ddxfad2stz0d"&gt;69&lt;/key&gt;&lt;/foreign-keys&gt;&lt;ref-type name="Journal Article"&gt;17&lt;/ref-type&gt;&lt;contributors&gt;&lt;authors&gt;&lt;author&gt;Yu, L.&lt;/author&gt;&lt;author&gt;Gu, L.&lt;/author&gt;&lt;author&gt;Wang, P.&lt;/author&gt;&lt;author&gt;Zhu, Y.&lt;/author&gt;&lt;author&gt;Ding, L.&lt;/author&gt;&lt;/authors&gt;&lt;/contributors&gt;&lt;titles&gt;&lt;title&gt;Report on nosocomial infection prevalence survey of 11 hospitals in Xinjiang Uygur Autonomous Region&lt;/title&gt;&lt;secondary-title&gt;Chin J Disinfection&lt;/secondary-title&gt;&lt;/titles&gt;&lt;pages&gt;44-45&lt;/pages&gt;&lt;volume&gt;32&lt;/volume&gt;&lt;number&gt;1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57B02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Xin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78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6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9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u W</w:t>
            </w:r>
            <w:hyperlink w:anchor="_ENREF_33" w:tooltip="Yu, 2013 #4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u&lt;/Author&gt;&lt;Year&gt;2013&lt;/Year&gt;&lt;RecNum&gt;49&lt;/RecNum&gt;&lt;DisplayText&gt;&lt;style face="superscript"&gt;33&lt;/style&gt;&lt;/DisplayText&gt;&lt;record&gt;&lt;rec-number&gt;49&lt;/rec-number&gt;&lt;foreign-keys&gt;&lt;key app="EN" db-id="sazazvd5opv5fbezss9x0vp4ddxfad2stz0d"&gt;49&lt;/key&gt;&lt;/foreign-keys&gt;&lt;ref-type name="Journal Article"&gt;17&lt;/ref-type&gt;&lt;contributors&gt;&lt;authors&gt;&lt;author&gt;Yu, W.&lt;/author&gt;&lt;/authors&gt;&lt;/contributors&gt;&lt;titles&gt;&lt;title&gt;Prevalence survey of healthcare-associated infection in 4 tertiary care hospitals in Handan&lt;/title&gt;&lt;secondary-title&gt;Journal of Hebei Medical University&lt;/secondary-title&gt;&lt;/titles&gt;&lt;pages&gt;1076-1078&lt;/pages&gt;&lt;volume&gt;34&lt;/volume&gt;&lt;number&gt;9&lt;/number&gt;&lt;dates&gt;&lt;year&gt;2013&lt;/year&gt;&lt;/dates&gt;&lt;isbn&gt;1007-3205&lt;/isbn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39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4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u W</w:t>
            </w:r>
            <w:hyperlink w:anchor="_ENREF_34" w:tooltip="Yu, 2013 #4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u&lt;/Author&gt;&lt;Year&gt;2013&lt;/Year&gt;&lt;RecNum&gt;47&lt;/RecNum&gt;&lt;DisplayText&gt;&lt;style face="superscript"&gt;34&lt;/style&gt;&lt;/DisplayText&gt;&lt;record&gt;&lt;rec-number&gt;47&lt;/rec-number&gt;&lt;foreign-keys&gt;&lt;key app="EN" db-id="sazazvd5opv5fbezss9x0vp4ddxfad2stz0d"&gt;47&lt;/key&gt;&lt;/foreign-keys&gt;&lt;ref-type name="Journal Article"&gt;17&lt;/ref-type&gt;&lt;contributors&gt;&lt;authors&gt;&lt;author&gt;Yu, W.&lt;/author&gt;&lt;/authors&gt;&lt;/contributors&gt;&lt;titles&gt;&lt;title&gt;Prevalence survey of healthcare-associated infection and community-associated infection in 19 secondary general hospitals in Handan&lt;/title&gt;&lt;secondary-title&gt;Chin J Infect Control&lt;/secondary-title&gt;&lt;/titles&gt;&lt;pages&gt;123-125&lt;/pages&gt;&lt;volume&gt;12&lt;/volume&gt;&lt;number&gt;2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87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Zeng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B</w:t>
            </w:r>
            <w:hyperlink w:anchor="_ENREF_35" w:tooltip="Zeng, 2011 #3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eng&lt;/Author&gt;&lt;Year&gt;2011&lt;/Year&gt;&lt;RecNum&gt;37&lt;/RecNum&gt;&lt;DisplayText&gt;&lt;style face="superscript"&gt;35&lt;/style&gt;&lt;/DisplayText&gt;&lt;record&gt;&lt;rec-number&gt;37&lt;/rec-number&gt;&lt;foreign-keys&gt;&lt;key app="EN" db-id="sazazvd5opv5fbezss9x0vp4ddxfad2stz0d"&gt;37&lt;/key&gt;&lt;/foreign-keys&gt;&lt;ref-type name="Journal Article"&gt;17&lt;/ref-type&gt;&lt;contributors&gt;&lt;authors&gt;&lt;author&gt;Zeng, B.&lt;/author&gt;&lt;author&gt;Zhan, R.&lt;/author&gt;&lt;author&gt;Wu, X.&lt;/author&gt;&lt;author&gt;Chen, L.&lt;/author&gt;&lt;author&gt;Xu, X.&lt;/author&gt;&lt;author&gt;Nie, Y.&lt;/author&gt;&lt;author&gt;Chen, J.&lt;/author&gt;&lt;/authors&gt;&lt;/contributors&gt;&lt;titles&gt;&lt;title&gt;Cross-sectional survey on nosocomial infection in Fujian&lt;/title&gt;&lt;secondary-title&gt;Chin J Nosocomiol&lt;/secondary-title&gt;&lt;/titles&gt;&lt;pages&gt;1098-1100&lt;/pages&gt;&lt;volume&gt;21&lt;/volume&gt;&lt;number&gt;6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uji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378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7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09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 R</w:t>
            </w:r>
            <w:hyperlink w:anchor="_ENREF_36" w:tooltip="Zhan, 2009 #3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&lt;/Author&gt;&lt;Year&gt;2009&lt;/Year&gt;&lt;RecNum&gt;34&lt;/RecNum&gt;&lt;DisplayText&gt;&lt;style face="superscript"&gt;36&lt;/style&gt;&lt;/DisplayText&gt;&lt;record&gt;&lt;rec-number&gt;34&lt;/rec-number&gt;&lt;foreign-keys&gt;&lt;key app="EN" db-id="sazazvd5opv5fbezss9x0vp4ddxfad2stz0d"&gt;34&lt;/key&gt;&lt;/foreign-keys&gt;&lt;ref-type name="Journal Article"&gt;17&lt;/ref-type&gt;&lt;contributors&gt;&lt;authors&gt;&lt;author&gt;Zhan, R.&lt;/author&gt;&lt;author&gt;Chen, J.&lt;/author&gt;&lt;author&gt;Chen, L.&lt;/author&gt;&lt;author&gt;Xu, X.&lt;/author&gt;&lt;author&gt;Nie, Y.&lt;/author&gt;&lt;author&gt;Wu, X.&lt;/author&gt;&lt;/authors&gt;&lt;/contributors&gt;&lt;titles&gt;&lt;title&gt;Prevalence survey on nosocomial infection in 63 hospitals of Fujian province 2007&lt;/title&gt;&lt;secondary-title&gt;Chin J Nosocomiol&lt;/secondary-title&gt;&lt;/titles&gt;&lt;pages&gt;748-751&lt;/pages&gt;&lt;volume&gt;19&lt;/volume&gt;&lt;number&gt;7&lt;/number&gt;&lt;dates&gt;&lt;year&gt;2009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9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uji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48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7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36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J</w:t>
            </w:r>
            <w:hyperlink w:anchor="_ENREF_37" w:tooltip="Zhang, 2011 #4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1&lt;/Year&gt;&lt;RecNum&gt;41&lt;/RecNum&gt;&lt;DisplayText&gt;&lt;style face="superscript"&gt;37&lt;/style&gt;&lt;/DisplayText&gt;&lt;record&gt;&lt;rec-number&gt;41&lt;/rec-number&gt;&lt;foreign-keys&gt;&lt;key app="EN" db-id="sazazvd5opv5fbezss9x0vp4ddxfad2stz0d"&gt;41&lt;/key&gt;&lt;/foreign-keys&gt;&lt;ref-type name="Journal Article"&gt;17&lt;/ref-type&gt;&lt;contributors&gt;&lt;authors&gt;&lt;author&gt;Zhang, J.&lt;/author&gt;&lt;author&gt;Wang, C.&lt;/author&gt;&lt;author&gt;Li, Q.&lt;/author&gt;&lt;author&gt;Chen, J.&lt;/author&gt;&lt;author&gt;Liu, W.&lt;/author&gt;&lt;author&gt;Shi, C.&lt;/author&gt;&lt;author&gt;Xu, Y.&lt;/author&gt;&lt;author&gt;Zheng, J.&lt;/author&gt;&lt;author&gt;Mu, X.&lt;/author&gt;&lt;author&gt;Yang, H.&lt;/author&gt;&lt;/authors&gt;&lt;/contributors&gt;&lt;titles&gt;&lt;title&gt;Investigation and analysis of hospital infection rates of 108 hospitals in Guizhou 2010&lt;/title&gt;&lt;secondary-title&gt;Chin J Nosocomiol&lt;/secondary-title&gt;&lt;/titles&gt;&lt;pages&gt;5162-5164&lt;/pages&gt;&lt;volume&gt;21&lt;/volume&gt;&lt;number&gt;24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izhou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935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2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6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L</w:t>
            </w:r>
            <w:hyperlink w:anchor="_ENREF_38" w:tooltip="Zhang, 2013 #3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3&lt;/Year&gt;&lt;RecNum&gt;31&lt;/RecNum&gt;&lt;DisplayText&gt;&lt;style face="superscript"&gt;38&lt;/style&gt;&lt;/DisplayText&gt;&lt;record&gt;&lt;rec-number&gt;31&lt;/rec-number&gt;&lt;foreign-keys&gt;&lt;key app="EN" db-id="sazazvd5opv5fbezss9x0vp4ddxfad2stz0d"&gt;31&lt;/key&gt;&lt;/foreign-keys&gt;&lt;ref-type name="Journal Article"&gt;17&lt;/ref-type&gt;&lt;contributors&gt;&lt;authors&gt;&lt;author&gt;Zhang, L.&lt;/author&gt;&lt;author&gt;Su, H.&lt;/author&gt;&lt;author&gt;Ma, H.&lt;/author&gt;&lt;author&gt;Wu, J.&lt;/author&gt;&lt;author&gt;Qin, F.&lt;/author&gt;&lt;author&gt;Zhang, L.&lt;/author&gt;&lt;/authors&gt;&lt;/contributors&gt;&lt;titles&gt;&lt;title&gt;Investigation of nosocomial infection prevalence in all thirteen grade 3 first-class hospitals in Anhui province&lt;/title&gt;&lt;secondary-title&gt;Chin J Dis Control Prev&lt;/secondary-title&gt;&lt;/titles&gt;&lt;pages&gt;514-516&lt;/pages&gt;&lt;volume&gt;17&lt;/volume&gt;&lt;number&gt;6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Anhu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68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M</w:t>
            </w:r>
            <w:hyperlink w:anchor="_ENREF_39" w:tooltip="Zhang, 2015 #4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5&lt;/Year&gt;&lt;RecNum&gt;45&lt;/RecNum&gt;&lt;DisplayText&gt;&lt;style face="superscript"&gt;39&lt;/style&gt;&lt;/DisplayText&gt;&lt;record&gt;&lt;rec-number&gt;45&lt;/rec-number&gt;&lt;foreign-keys&gt;&lt;key app="EN" db-id="sazazvd5opv5fbezss9x0vp4ddxfad2stz0d"&gt;45&lt;/key&gt;&lt;/foreign-keys&gt;&lt;ref-type name="Journal Article"&gt;17&lt;/ref-type&gt;&lt;contributors&gt;&lt;authors&gt;&lt;author&gt;Zhang, M.&lt;/author&gt;&lt;author&gt;Yang, H.&lt;/author&gt;&lt;author&gt;Mou, X.&lt;/author&gt;&lt;author&gt;Chen, J.&lt;/author&gt;&lt;author&gt;Zhang, J.&lt;/author&gt;&lt;author&gt;Xu, Y.&lt;/author&gt;&lt;author&gt;Liu, W.&lt;/author&gt;&lt;author&gt;Wang, C.&lt;/author&gt;&lt;author&gt;Yang, T.&lt;/author&gt;&lt;author&gt;Chen, L.&lt;/author&gt;&lt;author&gt;Zhang, M.&lt;/author&gt;&lt;author&gt;He, L.&lt;/author&gt;&lt;author&gt;Xue, T.&lt;/author&gt;&lt;author&gt;Zhu, Y.&lt;/author&gt;&lt;author&gt;Wu, H.&lt;/author&gt;&lt;/authors&gt;&lt;/contributors&gt;&lt;titles&gt;&lt;title&gt;Cross-sectional survey of nosocomial infections in different scale hospitals in Guizhou in 2014&lt;/title&gt;&lt;secondary-title&gt;Chin J Epidemiol&lt;/secondary-title&gt;&lt;/titles&gt;&lt;pages&gt;1040-1041&lt;/pages&gt;&lt;volume&gt;36&lt;/volume&gt;&lt;number&gt;9&lt;/number&gt;&lt;dates&gt;&lt;year&gt;2015&lt;/year&gt;&lt;/dates&gt;&lt;isbn&gt;0254-6450&lt;/isbn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3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izhou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88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4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M</w:t>
            </w:r>
            <w:hyperlink w:anchor="_ENREF_40" w:tooltip="Zhang, 2015 #4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5&lt;/Year&gt;&lt;RecNum&gt;44&lt;/RecNum&gt;&lt;DisplayText&gt;&lt;style face="superscript"&gt;40&lt;/style&gt;&lt;/DisplayText&gt;&lt;record&gt;&lt;rec-number&gt;44&lt;/rec-number&gt;&lt;foreign-keys&gt;&lt;key app="EN" db-id="sazazvd5opv5fbezss9x0vp4ddxfad2stz0d"&gt;44&lt;/key&gt;&lt;/foreign-keys&gt;&lt;ref-type name="Journal Article"&gt;17&lt;/ref-type&gt;&lt;contributors&gt;&lt;authors&gt;&lt;author&gt;Zhang, M.&lt;/author&gt;&lt;author&gt;Yang, H.&lt;/author&gt;&lt;author&gt;Mu, X.&lt;/author&gt;&lt;author&gt;Chen, J.&lt;/author&gt;&lt;author&gt;Zhang, J.&lt;/author&gt;&lt;author&gt;Xu, Y.&lt;/author&gt;&lt;author&gt;Liu, W.&lt;/author&gt;&lt;author&gt;Wang, C.&lt;/author&gt;&lt;author&gt;Yang, T.&lt;/author&gt;&lt;author&gt;Chen, L.&lt;/author&gt;&lt;author&gt;Zhang, M.&lt;/author&gt;&lt;author&gt;He, L.&lt;/author&gt;&lt;author&gt;Xue, T.&lt;/author&gt;&lt;author&gt;Zhu, Y.&lt;/author&gt;&lt;author&gt;Wu, H.&lt;/author&gt;&lt;/authors&gt;&lt;/contributors&gt;&lt;titles&gt;&lt;title&gt;Prevalence rates of nosocomial infections in Guizhou province in 3 years&lt;/title&gt;&lt;secondary-title&gt;Chin J Nosocomiol&lt;/secondary-title&gt;&lt;/titles&gt;&lt;pages&gt;2495-2498&lt;/pages&gt;&lt;volume&gt;25&lt;/volume&gt;&lt;number&gt;11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izhou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33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0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26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lastRenderedPageBreak/>
              <w:t>Zhang W</w:t>
            </w:r>
            <w:hyperlink w:anchor="_ENREF_41" w:tooltip="Zhang, 2015 #6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5&lt;/Year&gt;&lt;RecNum&gt;65&lt;/RecNum&gt;&lt;DisplayText&gt;&lt;style face="superscript"&gt;41&lt;/style&gt;&lt;/DisplayText&gt;&lt;record&gt;&lt;rec-number&gt;65&lt;/rec-number&gt;&lt;foreign-keys&gt;&lt;key app="EN" db-id="sazazvd5opv5fbezss9x0vp4ddxfad2stz0d"&gt;65&lt;/key&gt;&lt;/foreign-keys&gt;&lt;ref-type name="Journal Article"&gt;17&lt;/ref-type&gt;&lt;contributors&gt;&lt;authors&gt;&lt;author&gt;Zhang, W.&lt;/author&gt;&lt;author&gt;Zheng, L.&lt;/author&gt;&lt;author&gt;Wu, J.&lt;/author&gt;&lt;author&gt;Xiang, Q.&lt;/author&gt;&lt;author&gt;Lu, J.&lt;/author&gt;&lt;/authors&gt;&lt;/contributors&gt;&lt;titles&gt;&lt;title&gt;Cross-sectional study on hospital infection in Sichuan province, 2013&lt;/title&gt;&lt;secondary-title&gt;Medical Journal of National Defending Forces in Southwest China&lt;/secondary-title&gt;&lt;/titles&gt;&lt;pages&gt;922-925&lt;/pages&gt;&lt;volume&gt;25&lt;/volume&gt;&lt;number&gt;8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ichu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247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4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42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o Y</w:t>
            </w:r>
            <w:hyperlink w:anchor="_ENREF_42" w:tooltip="Zhao, 2010 #7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o&lt;/Author&gt;&lt;Year&gt;2010&lt;/Year&gt;&lt;RecNum&gt;70&lt;/RecNum&gt;&lt;DisplayText&gt;&lt;style face="superscript"&gt;42&lt;/style&gt;&lt;/DisplayText&gt;&lt;record&gt;&lt;rec-number&gt;70&lt;/rec-number&gt;&lt;foreign-keys&gt;&lt;key app="EN" db-id="sazazvd5opv5fbezss9x0vp4ddxfad2stz0d"&gt;70&lt;/key&gt;&lt;/foreign-keys&gt;&lt;ref-type name="Journal Article"&gt;17&lt;/ref-type&gt;&lt;contributors&gt;&lt;authors&gt;&lt;author&gt;Zhao, Y.&lt;/author&gt;&lt;author&gt;Yang, Y.&lt;/author&gt;&lt;author&gt;Wang, R.&lt;/author&gt;&lt;author&gt;Yang, M.&lt;/author&gt;&lt;author&gt;Zhao, Y.&lt;/author&gt;&lt;author&gt;Feng, Y.&lt;/author&gt;&lt;author&gt;Jin, Y.&lt;/author&gt;&lt;/authors&gt;&lt;/contributors&gt;&lt;titles&gt;&lt;title&gt;The analysis of the prevalence of hospital infection and the use of antibiotics in Kunming hospital &lt;/title&gt;&lt;secondary-title&gt;Chin J Clinical Rational Drug Use&lt;/secondary-title&gt;&lt;/titles&gt;&lt;pages&gt;41-43&lt;/pages&gt;&lt;volume&gt;3&lt;/volume&gt;&lt;number&gt;5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un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51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u W</w:t>
            </w:r>
            <w:hyperlink w:anchor="_ENREF_43" w:tooltip="Zhu, 2016 #6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u&lt;/Author&gt;&lt;Year&gt;2016&lt;/Year&gt;&lt;RecNum&gt;63&lt;/RecNum&gt;&lt;DisplayText&gt;&lt;style face="superscript"&gt;43&lt;/style&gt;&lt;/DisplayText&gt;&lt;record&gt;&lt;rec-number&gt;63&lt;/rec-number&gt;&lt;foreign-keys&gt;&lt;key app="EN" db-id="sazazvd5opv5fbezss9x0vp4ddxfad2stz0d"&gt;63&lt;/key&gt;&lt;/foreign-keys&gt;&lt;ref-type name="Journal Article"&gt;17&lt;/ref-type&gt;&lt;contributors&gt;&lt;authors&gt;&lt;author&gt;Zhu, W.&lt;/author&gt;&lt;author&gt;Xu, H.&lt;/author&gt;&lt;author&gt;Wang, Y.&lt;/author&gt;&lt;author&gt;Zheng, X.&lt;/author&gt;&lt;author&gt;Fu, Y.&lt;/author&gt;&lt;/authors&gt;&lt;/contributors&gt;&lt;titles&gt;&lt;title&gt;Prevalence rates of healthcare-associated infection in medical institutions in Pudong New Area for two consecutive years&lt;/title&gt;&lt;secondary-title&gt;Chin J Infect Control&lt;/secondary-title&gt;&lt;/titles&gt;&lt;pages&gt;476-480&lt;/pages&gt;&lt;volume&gt;15&lt;/volume&gt;&lt;number&gt;7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ghai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41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83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12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9495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lang w:val="en-US" w:eastAsia="fr-CH"/>
              </w:rPr>
              <w:t>Children's hospitals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eng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R</w:t>
            </w:r>
            <w:hyperlink w:anchor="_ENREF_44" w:tooltip="Geng, 2015 #7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Geng&lt;/Author&gt;&lt;Year&gt;2015&lt;/Year&gt;&lt;RecNum&gt;75&lt;/RecNum&gt;&lt;DisplayText&gt;&lt;style face="superscript"&gt;44&lt;/style&gt;&lt;/DisplayText&gt;&lt;record&gt;&lt;rec-number&gt;75&lt;/rec-number&gt;&lt;foreign-keys&gt;&lt;key app="EN" db-id="sazazvd5opv5fbezss9x0vp4ddxfad2stz0d"&gt;75&lt;/key&gt;&lt;/foreign-keys&gt;&lt;ref-type name="Journal Article"&gt;17&lt;/ref-type&gt;&lt;contributors&gt;&lt;authors&gt;&lt;author&gt;Geng, R.&lt;/author&gt;&lt;author&gt;Wen, C.&lt;/author&gt;&lt;author&gt;Liu, H.&lt;/author&gt;&lt;/authors&gt;&lt;/contributors&gt;&lt;titles&gt;&lt;title&gt;Investigation and analysis of prevalence rate of nosocomial infections in children’s hospital in 2013&lt;/title&gt;&lt;secondary-title&gt;Chin J Nosocomiol&lt;/secondary-title&gt;&lt;/titles&gt;&lt;pages&gt;1186-1188&lt;/pages&gt;&lt;volume&gt;25&lt;/volume&gt;&lt;number&gt;5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2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0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4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o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Q</w:t>
            </w:r>
            <w:hyperlink w:anchor="_ENREF_45" w:tooltip="Guo, 2016 #7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Guo&lt;/Author&gt;&lt;Year&gt;2016&lt;/Year&gt;&lt;RecNum&gt;73&lt;/RecNum&gt;&lt;DisplayText&gt;&lt;style face="superscript"&gt;45&lt;/style&gt;&lt;/DisplayText&gt;&lt;record&gt;&lt;rec-number&gt;73&lt;/rec-number&gt;&lt;foreign-keys&gt;&lt;key app="EN" db-id="sazazvd5opv5fbezss9x0vp4ddxfad2stz0d"&gt;73&lt;/key&gt;&lt;/foreign-keys&gt;&lt;ref-type name="Journal Article"&gt;17&lt;/ref-type&gt;&lt;contributors&gt;&lt;authors&gt;&lt;author&gt;Guo, Q.&lt;/author&gt;&lt;author&gt;Zhao, D.&lt;/author&gt;&lt;author&gt;He, T.&lt;/author&gt;&lt;author&gt;Zhou, Y.&lt;/author&gt;&lt;author&gt;Situ, M.&lt;/author&gt;&lt;author&gt;Zhang, S.&lt;/author&gt;&lt;author&gt;Liao, J.&lt;/author&gt;&lt;/authors&gt;&lt;/contributors&gt;&lt;titles&gt;&lt;title&gt;Prevalence of healthcare-associated infection in a children’s hospital in Guangzhou in 2014&lt;/title&gt;&lt;secondary-title&gt;Chin J Infect Control&lt;/secondary-title&gt;&lt;/titles&gt;&lt;pages&gt;238-240&lt;/pages&gt;&lt;volume&gt;15&lt;/volume&gt;&lt;number&gt;4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9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ao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46" w:tooltip="Hao, 2009 #8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ao&lt;/Author&gt;&lt;Year&gt;2009&lt;/Year&gt;&lt;RecNum&gt;81&lt;/RecNum&gt;&lt;DisplayText&gt;&lt;style face="superscript"&gt;46&lt;/style&gt;&lt;/DisplayText&gt;&lt;record&gt;&lt;rec-number&gt;81&lt;/rec-number&gt;&lt;foreign-keys&gt;&lt;key app="EN" db-id="sazazvd5opv5fbezss9x0vp4ddxfad2stz0d"&gt;81&lt;/key&gt;&lt;/foreign-keys&gt;&lt;ref-type name="Journal Article"&gt;17&lt;/ref-type&gt;&lt;contributors&gt;&lt;authors&gt;&lt;author&gt;Hao, Y.&lt;/author&gt;&lt;/authors&gt;&lt;/contributors&gt;&lt;titles&gt;&lt;title&gt;Prevalence of nosocomial infection in surgery department in children’s hospital, 2008&lt;/title&gt;&lt;secondary-title&gt;Chin Prac Med&lt;/secondary-title&gt;&lt;/titles&gt;&lt;pages&gt;243-244&lt;/pages&gt;&lt;volume&gt;4&lt;/volume&gt;&lt;number&gt;27&lt;/number&gt;&lt;dates&gt;&lt;year&gt;2009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9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M</w:t>
            </w:r>
            <w:hyperlink w:anchor="_ENREF_47" w:tooltip="Hu, 2010 #8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&lt;/Author&gt;&lt;Year&gt;2010&lt;/Year&gt;&lt;RecNum&gt;89&lt;/RecNum&gt;&lt;DisplayText&gt;&lt;style face="superscript"&gt;47&lt;/style&gt;&lt;/DisplayText&gt;&lt;record&gt;&lt;rec-number&gt;89&lt;/rec-number&gt;&lt;foreign-keys&gt;&lt;key app="EN" db-id="sazazvd5opv5fbezss9x0vp4ddxfad2stz0d"&gt;89&lt;/key&gt;&lt;/foreign-keys&gt;&lt;ref-type name="Journal Article"&gt;17&lt;/ref-type&gt;&lt;contributors&gt;&lt;authors&gt;&lt;author&gt;Hu, M.&lt;/author&gt;&lt;author&gt;Ao, L.&lt;/author&gt;&lt;/authors&gt;&lt;/contributors&gt;&lt;titles&gt;&lt;title&gt;A survey on prevalence rate of nosocomial infection in children’s hospital&lt;/title&gt;&lt;secondary-title&gt;Chin J General Practice&lt;/secondary-title&gt;&lt;/titles&gt;&lt;pages&gt;1576-1578&lt;/pages&gt;&lt;volume&gt;8&lt;/volume&gt;&lt;number&gt;12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un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7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48" w:tooltip="Hu, 2010 #7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&lt;/Author&gt;&lt;Year&gt;2010&lt;/Year&gt;&lt;RecNum&gt;74&lt;/RecNum&gt;&lt;DisplayText&gt;&lt;style face="superscript"&gt;48&lt;/style&gt;&lt;/DisplayText&gt;&lt;record&gt;&lt;rec-number&gt;74&lt;/rec-number&gt;&lt;foreign-keys&gt;&lt;key app="EN" db-id="sazazvd5opv5fbezss9x0vp4ddxfad2stz0d"&gt;74&lt;/key&gt;&lt;/foreign-keys&gt;&lt;ref-type name="Journal Article"&gt;17&lt;/ref-type&gt;&lt;contributors&gt;&lt;authors&gt;&lt;author&gt;Hu, Y.&lt;/author&gt;&lt;author&gt;Yuan, X.&lt;/author&gt;&lt;author&gt;Xian, Z.&lt;/author&gt;&lt;author&gt;Yin, X.&lt;/author&gt;&lt;author&gt;Ni, L.&lt;/author&gt;&lt;author&gt;Ding, M.&lt;/author&gt;&lt;author&gt;Li, X.&lt;/author&gt;&lt;/authors&gt;&lt;/contributors&gt;&lt;titles&gt;&lt;title&gt;Prevalence survey and countermeasures of nosocomial infection in Children&lt;/title&gt;&lt;secondary-title&gt;Chin J Nosocomiol&lt;/secondary-title&gt;&lt;/titles&gt;&lt;pages&gt;3322-3323&lt;/pages&gt;&lt;volume&gt;20&lt;/volume&gt;&lt;number&gt;21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5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ang K</w:t>
            </w:r>
            <w:hyperlink w:anchor="_ENREF_49" w:tooltip="Huang, 2016 #8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ang&lt;/Author&gt;&lt;Year&gt;2016&lt;/Year&gt;&lt;RecNum&gt;84&lt;/RecNum&gt;&lt;DisplayText&gt;&lt;style face="superscript"&gt;49&lt;/style&gt;&lt;/DisplayText&gt;&lt;record&gt;&lt;rec-number&gt;84&lt;/rec-number&gt;&lt;foreign-keys&gt;&lt;key app="EN" db-id="sazazvd5opv5fbezss9x0vp4ddxfad2stz0d"&gt;84&lt;/key&gt;&lt;/foreign-keys&gt;&lt;ref-type name="Journal Article"&gt;17&lt;/ref-type&gt;&lt;contributors&gt;&lt;authors&gt;&lt;author&gt;Huang, K.&lt;/author&gt;&lt;author&gt;Ouyang, Y.&lt;/author&gt;&lt;author&gt;Guo, R.&lt;/author&gt;&lt;/authors&gt;&lt;/contributors&gt;&lt;titles&gt;&lt;title&gt;Prevalence survey of nosocomial infection in a children’s hospital in Chenzhou&lt;/title&gt;&lt;secondary-title&gt;Studies of Trace Elements and Health&lt;/secondary-title&gt;&lt;/titles&gt;&lt;pages&gt;18-20&lt;/pages&gt;&lt;volume&gt;33&lt;/volume&gt;&lt;number&gt;2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4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6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Jia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50" w:tooltip="Jia, 2011 #8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Jia&lt;/Author&gt;&lt;Year&gt;2011&lt;/Year&gt;&lt;RecNum&gt;88&lt;/RecNum&gt;&lt;DisplayText&gt;&lt;style face="superscript"&gt;50&lt;/style&gt;&lt;/DisplayText&gt;&lt;record&gt;&lt;rec-number&gt;88&lt;/rec-number&gt;&lt;foreign-keys&gt;&lt;key app="EN" db-id="sazazvd5opv5fbezss9x0vp4ddxfad2stz0d"&gt;88&lt;/key&gt;&lt;/foreign-keys&gt;&lt;ref-type name="Journal Article"&gt;17&lt;/ref-type&gt;&lt;contributors&gt;&lt;authors&gt;&lt;author&gt;Jia, Y.&lt;/author&gt;&lt;author&gt;Peng, X.&lt;/author&gt;&lt;author&gt;Zhao, X.&lt;/author&gt;&lt;author&gt;Shi, J.&lt;/author&gt;&lt;author&gt;Wang, Y.&lt;/author&gt;&lt;/authors&gt;&lt;/contributors&gt;&lt;titles&gt;&lt;title&gt;Prevalence of nosocomial infection in winter in children’s hospital: an investigation analysis&lt;/title&gt;&lt;secondary-title&gt;Medical Information&lt;/secondary-title&gt;&lt;/titles&gt;&lt;pages&gt;394-396&lt;/pages&gt;&lt;volume&gt;24&lt;/volume&gt;&lt;number&gt;5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F</w:t>
            </w:r>
            <w:hyperlink w:anchor="_ENREF_51" w:tooltip="Liu, 2014 #7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4&lt;/Year&gt;&lt;RecNum&gt;72&lt;/RecNum&gt;&lt;DisplayText&gt;&lt;style face="superscript"&gt;51&lt;/style&gt;&lt;/DisplayText&gt;&lt;record&gt;&lt;rec-number&gt;72&lt;/rec-number&gt;&lt;foreign-keys&gt;&lt;key app="EN" db-id="sazazvd5opv5fbezss9x0vp4ddxfad2stz0d"&gt;72&lt;/key&gt;&lt;/foreign-keys&gt;&lt;ref-type name="Journal Article"&gt;17&lt;/ref-type&gt;&lt;contributors&gt;&lt;authors&gt;&lt;author&gt;Liu, F.&lt;/author&gt;&lt;author&gt;Yu, L.&lt;/author&gt;&lt;author&gt;Qin, X.&lt;/author&gt;&lt;/authors&gt;&lt;/contributors&gt;&lt;titles&gt;&lt;title&gt;Prevalence rate of nosocomial infection in children’s hospital during past three years&lt;/title&gt;&lt;secondary-title&gt;Chin J Nosocomiol&lt;/secondary-title&gt;&lt;/titles&gt;&lt;pages&gt;203-205&lt;/pages&gt;&lt;volume&gt;24&lt;/volume&gt;&lt;number&gt;1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Beiji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H</w:t>
            </w:r>
            <w:hyperlink w:anchor="_ENREF_52" w:tooltip="Liu, 2010 #7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0&lt;/Year&gt;&lt;RecNum&gt;79&lt;/RecNum&gt;&lt;DisplayText&gt;&lt;style face="superscript"&gt;52&lt;/style&gt;&lt;/DisplayText&gt;&lt;record&gt;&lt;rec-number&gt;79&lt;/rec-number&gt;&lt;foreign-keys&gt;&lt;key app="EN" db-id="sazazvd5opv5fbezss9x0vp4ddxfad2stz0d"&gt;79&lt;/key&gt;&lt;/foreign-keys&gt;&lt;ref-type name="Journal Article"&gt;17&lt;/ref-type&gt;&lt;contributors&gt;&lt;authors&gt;&lt;author&gt;Liu, H.&lt;/author&gt;&lt;/authors&gt;&lt;/contributors&gt;&lt;titles&gt;&lt;title&gt;Investigation and analysis on the prevalence of nosocomial infection of 372 inpatients in children’s hospital in Zhengzhou, 2009&lt;/title&gt;&lt;secondary-title&gt;Chin J Mod Drug Appl&lt;/secondary-title&gt;&lt;/titles&gt;&lt;pages&gt;234-235&lt;/pages&gt;&lt;volume&gt;4&lt;/volume&gt;&lt;number&gt;9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7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un L</w:t>
            </w:r>
            <w:hyperlink w:anchor="_ENREF_53" w:tooltip="Sun, 2010 #7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Sun&lt;/Author&gt;&lt;Year&gt;2010&lt;/Year&gt;&lt;RecNum&gt;78&lt;/RecNum&gt;&lt;DisplayText&gt;&lt;style face="superscript"&gt;53&lt;/style&gt;&lt;/DisplayText&gt;&lt;record&gt;&lt;rec-number&gt;78&lt;/rec-number&gt;&lt;foreign-keys&gt;&lt;key app="EN" db-id="sazazvd5opv5fbezss9x0vp4ddxfad2stz0d"&gt;78&lt;/key&gt;&lt;/foreign-keys&gt;&lt;ref-type name="Journal Article"&gt;17&lt;/ref-type&gt;&lt;contributors&gt;&lt;authors&gt;&lt;author&gt;Sun, L.&lt;/author&gt;&lt;author&gt;Liu, L.&lt;/author&gt;&lt;/authors&gt;&lt;/contributors&gt;&lt;titles&gt;&lt;title&gt;Prevalence of nosocomial infection in children’s hospital: an investigation analysis&lt;/title&gt;&lt;secondary-title&gt;Chin J Nosocomiol&lt;/secondary-title&gt;&lt;/titles&gt;&lt;pages&gt;3476-3477&lt;/pages&gt;&lt;volume&gt;20&lt;/volume&gt;&lt;number&gt;22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54B24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6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J</w:t>
            </w:r>
            <w:hyperlink w:anchor="_ENREF_54" w:tooltip="Wang, 2008 #8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08&lt;/Year&gt;&lt;RecNum&gt;80&lt;/RecNum&gt;&lt;DisplayText&gt;&lt;style face="superscript"&gt;54&lt;/style&gt;&lt;/DisplayText&gt;&lt;record&gt;&lt;rec-number&gt;80&lt;/rec-number&gt;&lt;foreign-keys&gt;&lt;key app="EN" db-id="sazazvd5opv5fbezss9x0vp4ddxfad2stz0d"&gt;80&lt;/key&gt;&lt;/foreign-keys&gt;&lt;ref-type name="Journal Article"&gt;17&lt;/ref-type&gt;&lt;contributors&gt;&lt;authors&gt;&lt;author&gt;Wang, J.&lt;/author&gt;&lt;/authors&gt;&lt;/contributors&gt;&lt;titles&gt;&lt;title&gt;Investigation and analysis on the prevalence of nosocomial infection of 507 inpatients in children’s hospital, 2007&lt;/title&gt;&lt;secondary-title&gt;Chin J Practical Nervous Diseases&lt;/secondary-title&gt;&lt;/titles&gt;&lt;pages&gt;157-159&lt;/pages&gt;&lt;volume&gt;11&lt;/volume&gt;&lt;number&gt;2&lt;/number&gt;&lt;dates&gt;&lt;year&gt;2008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8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0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J</w:t>
            </w:r>
            <w:hyperlink w:anchor="_ENREF_55" w:tooltip="Wang, 2015 #7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15&lt;/Year&gt;&lt;RecNum&gt;76&lt;/RecNum&gt;&lt;DisplayText&gt;&lt;style face="superscript"&gt;55&lt;/style&gt;&lt;/DisplayText&gt;&lt;record&gt;&lt;rec-number&gt;76&lt;/rec-number&gt;&lt;foreign-keys&gt;&lt;key app="EN" db-id="sazazvd5opv5fbezss9x0vp4ddxfad2stz0d"&gt;76&lt;/key&gt;&lt;/foreign-keys&gt;&lt;ref-type name="Journal Article"&gt;17&lt;/ref-type&gt;&lt;contributors&gt;&lt;authors&gt;&lt;author&gt;Wang, J.&lt;/author&gt;&lt;author&gt;Wen, C.&lt;/author&gt;&lt;author&gt;Sun, L.&lt;/author&gt;&lt;/authors&gt;&lt;/contributors&gt;&lt;titles&gt;&lt;title&gt;Investigation and analysis on the prevalence of nosocomial infections in children’s hospital in 2014&lt;/title&gt;&lt;secondary-title&gt;Modern Preventive Medicine&lt;/secondary-title&gt;&lt;/titles&gt;&lt;pages&gt;3426-3428&lt;/pages&gt;&lt;volume&gt;42&lt;/volume&gt;&lt;number&gt;18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igh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X</w:t>
            </w:r>
            <w:hyperlink w:anchor="_ENREF_56" w:tooltip="Wang, 2011 #8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11&lt;/Year&gt;&lt;RecNum&gt;86&lt;/RecNum&gt;&lt;DisplayText&gt;&lt;style face="superscript"&gt;56&lt;/style&gt;&lt;/DisplayText&gt;&lt;record&gt;&lt;rec-number&gt;86&lt;/rec-number&gt;&lt;foreign-keys&gt;&lt;key app="EN" db-id="sazazvd5opv5fbezss9x0vp4ddxfad2stz0d"&gt;86&lt;/key&gt;&lt;/foreign-keys&gt;&lt;ref-type name="Journal Article"&gt;17&lt;/ref-type&gt;&lt;contributors&gt;&lt;authors&gt;&lt;author&gt;Wang, X.&lt;/author&gt;&lt;author&gt;Yan, X.&lt;/author&gt;&lt;/authors&gt;&lt;/contributors&gt;&lt;titles&gt;&lt;title&gt;Prevalence rate of nosocomial infection in children’s hospital: investigation and analysis&lt;/title&gt;&lt;secondary-title&gt;Chin J Nosocomiol&lt;/secondary-title&gt;&lt;/titles&gt;&lt;pages&gt;46-48&lt;/pages&gt;&lt;volume&gt;21&lt;/volume&gt;&lt;number&gt;1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57" w:tooltip="Xu, 2013 #7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u&lt;/Author&gt;&lt;Year&gt;2013&lt;/Year&gt;&lt;RecNum&gt;77&lt;/RecNum&gt;&lt;DisplayText&gt;&lt;style face="superscript"&gt;57&lt;/style&gt;&lt;/DisplayText&gt;&lt;record&gt;&lt;rec-number&gt;77&lt;/rec-number&gt;&lt;foreign-keys&gt;&lt;key app="EN" db-id="sazazvd5opv5fbezss9x0vp4ddxfad2stz0d"&gt;77&lt;/key&gt;&lt;/foreign-keys&gt;&lt;ref-type name="Journal Article"&gt;17&lt;/ref-type&gt;&lt;contributors&gt;&lt;authors&gt;&lt;author&gt;Xu, Y.&lt;/author&gt;&lt;/authors&gt;&lt;/contributors&gt;&lt;titles&gt;&lt;title&gt;Investigation and analysis on the prevalence rate of nosocomial infection in 2012 in children’s hospital&lt;/title&gt;&lt;secondary-title&gt;China Prac Med&lt;/secondary-title&gt;&lt;/titles&gt;&lt;pages&gt;249-251&lt;/pages&gt;&lt;volume&gt;8&lt;/volume&gt;&lt;number&gt;2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in A</w:t>
            </w:r>
            <w:hyperlink w:anchor="_ENREF_58" w:tooltip="Yin, 2015 #2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in&lt;/Author&gt;&lt;Year&gt;2015&lt;/Year&gt;&lt;RecNum&gt;27&lt;/RecNum&gt;&lt;DisplayText&gt;&lt;style face="superscript"&gt;58&lt;/style&gt;&lt;/DisplayText&gt;&lt;record&gt;&lt;rec-number&gt;27&lt;/rec-number&gt;&lt;foreign-keys&gt;&lt;key app="EN" db-id="sazazvd5opv5fbezss9x0vp4ddxfad2stz0d"&gt;27&lt;/key&gt;&lt;/foreign-keys&gt;&lt;ref-type name="Journal Article"&gt;17&lt;/ref-type&gt;&lt;contributors&gt;&lt;authors&gt;&lt;author&gt;Yin, A.&lt;/author&gt;&lt;author&gt;Ma, L.&lt;/author&gt;&lt;author&gt;Deng, L.&lt;/author&gt;&lt;author&gt;Chen, X.&lt;/author&gt;&lt;author&gt;Tang, A.&lt;/author&gt;&lt;/authors&gt;&lt;/contributors&gt;&lt;titles&gt;&lt;title&gt;Cross-sectional surveys on healthcare-associated infection in a children’s hospital&lt;/title&gt;&lt;secondary-title&gt;Chin J Infect Control&lt;/secondary-title&gt;&lt;/titles&gt;&lt;pages&gt;769-771&lt;/pages&gt;&lt;volume&gt;14&lt;/volume&gt;&lt;number&gt;11&lt;/number&gt;&lt;dates&gt;&lt;year&gt;2015&lt;/year&gt;&lt;/dates&gt;&lt;isbn&gt;1671-9638&lt;/isbn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8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4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L</w:t>
            </w:r>
            <w:hyperlink w:anchor="_ENREF_59" w:tooltip="Zhang, 2010 #8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0&lt;/Year&gt;&lt;RecNum&gt;82&lt;/RecNum&gt;&lt;DisplayText&gt;&lt;style face="superscript"&gt;59&lt;/style&gt;&lt;/DisplayText&gt;&lt;record&gt;&lt;rec-number&gt;82&lt;/rec-number&gt;&lt;foreign-keys&gt;&lt;key app="EN" db-id="sazazvd5opv5fbezss9x0vp4ddxfad2stz0d"&gt;82&lt;/key&gt;&lt;/foreign-keys&gt;&lt;ref-type name="Journal Article"&gt;17&lt;/ref-type&gt;&lt;contributors&gt;&lt;authors&gt;&lt;author&gt;Zhang, L.&lt;/author&gt;&lt;author&gt;Wang, J.&lt;/author&gt;&lt;author&gt;Liu, H.&lt;/author&gt;&lt;/authors&gt;&lt;/contributors&gt;&lt;titles&gt;&lt;title&gt;A Survey on the prevalence of nosocomial infection in rehabilitation centers of children’s hospital&lt;/title&gt;&lt;secondary-title&gt;Chin Prac Med&lt;/secondary-title&gt;&lt;/titles&gt;&lt;pages&gt;240-241&lt;/pages&gt;&lt;volume&gt;5&lt;/volume&gt;&lt;number&gt;36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5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L</w:t>
            </w:r>
            <w:hyperlink w:anchor="_ENREF_60" w:tooltip="Zhang, 2015 #8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5&lt;/Year&gt;&lt;RecNum&gt;85&lt;/RecNum&gt;&lt;DisplayText&gt;&lt;style face="superscript"&gt;60&lt;/style&gt;&lt;/DisplayText&gt;&lt;record&gt;&lt;rec-number&gt;85&lt;/rec-number&gt;&lt;foreign-keys&gt;&lt;key app="EN" db-id="sazazvd5opv5fbezss9x0vp4ddxfad2stz0d"&gt;85&lt;/key&gt;&lt;/foreign-keys&gt;&lt;ref-type name="Journal Article"&gt;17&lt;/ref-type&gt;&lt;contributors&gt;&lt;authors&gt;&lt;author&gt;Zhang, L.&lt;/author&gt;&lt;/authors&gt;&lt;/contributors&gt;&lt;titles&gt;&lt;title&gt;Prevalence of nosocomial infection in a children’s hospital, 2011-2014&lt;/title&gt;&lt;secondary-title&gt;Journal of Contemporary Clinical Medicine&lt;/secondary-title&gt;&lt;/titles&gt;&lt;pages&gt;1485-1487&lt;/pages&gt;&lt;volume&gt;28&lt;/volume&gt;&lt;number&gt;4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3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Y</w:t>
            </w:r>
            <w:hyperlink w:anchor="_ENREF_61" w:tooltip="Zhang, 2015 #7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5&lt;/Year&gt;&lt;RecNum&gt;71&lt;/RecNum&gt;&lt;DisplayText&gt;&lt;style face="superscript"&gt;61&lt;/style&gt;&lt;/DisplayText&gt;&lt;record&gt;&lt;rec-number&gt;71&lt;/rec-number&gt;&lt;foreign-keys&gt;&lt;key app="EN" db-id="sazazvd5opv5fbezss9x0vp4ddxfad2stz0d"&gt;71&lt;/key&gt;&lt;/foreign-keys&gt;&lt;ref-type name="Journal Article"&gt;17&lt;/ref-type&gt;&lt;contributors&gt;&lt;authors&gt;&lt;author&gt;Zhang, Y.&lt;/author&gt;&lt;author&gt;Zhou, X.&lt;/author&gt;&lt;author&gt;Sun, L.&lt;/author&gt;&lt;author&gt;Wu, Y.&lt;/author&gt;&lt;author&gt;Wang, Q.&lt;/author&gt;&lt;author&gt;Song, J.&lt;/author&gt;&lt;author&gt;Xie, X.&lt;/author&gt;&lt;author&gt;Shen, K.&lt;/author&gt;&lt;/authors&gt;&lt;/contributors&gt;&lt;titles&gt;&lt;title&gt;Prevalence rate of healthcare-associated infection in a children’s hospital in 2014&lt;/title&gt;&lt;secondary-title&gt;Chin J Infect Control&lt;/secondary-title&gt;&lt;/titles&gt;&lt;pages&gt;629-632&lt;/pages&gt;&lt;volume&gt;14&lt;/volume&gt;&lt;number&gt;9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Beiji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o X</w:t>
            </w:r>
            <w:hyperlink w:anchor="_ENREF_62" w:tooltip="Zhao, 2015 #8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o&lt;/Author&gt;&lt;Year&gt;2015&lt;/Year&gt;&lt;RecNum&gt;87&lt;/RecNum&gt;&lt;DisplayText&gt;&lt;style face="superscript"&gt;62&lt;/style&gt;&lt;/DisplayText&gt;&lt;record&gt;&lt;rec-number&gt;87&lt;/rec-number&gt;&lt;foreign-keys&gt;&lt;key app="EN" db-id="sazazvd5opv5fbezss9x0vp4ddxfad2stz0d"&gt;87&lt;/key&gt;&lt;/foreign-keys&gt;&lt;ref-type name="Journal Article"&gt;17&lt;/ref-type&gt;&lt;contributors&gt;&lt;authors&gt;&lt;author&gt;Zhao, X.&lt;/author&gt;&lt;author&gt;Yan, X. &lt;/author&gt;&lt;author&gt;Wang, X.&lt;/author&gt;&lt;author&gt;Peng, H.&lt;/author&gt;&lt;/authors&gt;&lt;/contributors&gt;&lt;titles&gt;&lt;title&gt;Investigation of the nosocomial infection prevalence rates of child inpatients in 3 consecutive years in children’s hospital&lt;/title&gt;&lt;secondary-title&gt;Chin J Disinfection&lt;/secondary-title&gt;&lt;/titles&gt;&lt;pages&gt;40-43&lt;/pages&gt;&lt;volume&gt;32&lt;/volume&gt;&lt;number&gt;1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xi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42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5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1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272C96" w:rsidTr="00AB637C">
        <w:trPr>
          <w:cantSplit/>
          <w:trHeight w:hRule="exact" w:val="340"/>
        </w:trPr>
        <w:tc>
          <w:tcPr>
            <w:tcW w:w="9495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bCs/>
                <w:lang w:val="en-US" w:eastAsia="fr-CH"/>
              </w:rPr>
              <w:t>Maternal and child health hospitals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Chen T</w:t>
            </w:r>
            <w:hyperlink w:anchor="_ENREF_63" w:tooltip="Chen, 2014 #14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Chen&lt;/Author&gt;&lt;Year&gt;2014&lt;/Year&gt;&lt;RecNum&gt;146&lt;/RecNum&gt;&lt;DisplayText&gt;&lt;style face="superscript"&gt;63&lt;/style&gt;&lt;/DisplayText&gt;&lt;record&gt;&lt;rec-number&gt;146&lt;/rec-number&gt;&lt;foreign-keys&gt;&lt;key app="EN" db-id="sazazvd5opv5fbezss9x0vp4ddxfad2stz0d"&gt;146&lt;/key&gt;&lt;/foreign-keys&gt;&lt;ref-type name="Journal Article"&gt;17&lt;/ref-type&gt;&lt;contributors&gt;&lt;authors&gt;&lt;author&gt;Chen, T.&lt;/author&gt;&lt;author&gt;Xu, W.&lt;/author&gt;&lt;author&gt;Lu, Q.&lt;/author&gt;&lt;author&gt;Yang, L.&lt;/author&gt;&lt;/authors&gt;&lt;translated-authors&gt;&lt;author&gt;Chen Ting&lt;/author&gt;&lt;author&gt;X. U. Wen-jun&lt;/author&gt;&lt;author&gt;L. U. Qin&lt;/author&gt;&lt;author&gt;Yang Li&lt;/author&gt;&lt;/translated-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京医科大学附属南京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妇幼保健院，江苏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京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210004;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京医科大学公共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卫生学院，江苏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京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210004&amp;#xD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京医科大学附属南京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妇幼保健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江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苏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京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210004&lt;/auth-address&gt;&lt;titles&gt;&lt;title&gt;Prevalence of nosocomial infection in a maternity and child healthcare hospital: investigation and analysis&lt;/title&gt;&lt;secondary-title&gt;Medical Information&lt;/secondary-title&gt;&lt;/titles&gt;&lt;pages&gt;70-71&lt;/pages&gt;&lt;volume&gt;27&lt;/volume&gt;&lt;number&gt;8&lt;/number&gt;&lt;keywords&gt;&lt;keyword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现患率调查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妇幼专科医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Nosocomial infection Prevalence survey Maternity and child health care hospital&lt;/keyword&gt;&lt;/keywords&gt;&lt;dates&gt;&lt;year&gt;2014&lt;/year&gt;&lt;/dates&gt;&lt;isbn&gt;1006-1959&lt;/isbn&gt;&lt;urls&gt;&lt;related-urls&gt;&lt;url&gt;http://d.wanfangdata.com.cn/Periodical/yxxxzz201422077&lt;/url&gt;&lt;/related-urls&gt;&lt;/urls&gt;&lt;electronic-resource-num&gt;10.3969/j.issn.1006-1959.2014.22.077&lt;/electronic-resource-num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20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Deng Y</w:t>
            </w:r>
            <w:hyperlink w:anchor="_ENREF_64" w:tooltip="Deng, 2013 #14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Deng&lt;/Author&gt;&lt;Year&gt;2013&lt;/Year&gt;&lt;RecNum&gt;144&lt;/RecNum&gt;&lt;DisplayText&gt;&lt;style face="superscript"&gt;64&lt;/style&gt;&lt;/DisplayText&gt;&lt;record&gt;&lt;rec-number&gt;144&lt;/rec-number&gt;&lt;foreign-keys&gt;&lt;key app="EN" db-id="sazazvd5opv5fbezss9x0vp4ddxfad2stz0d"&gt;144&lt;/key&gt;&lt;/foreign-keys&gt;&lt;ref-type name="Journal Article"&gt;17&lt;/ref-type&gt;&lt;contributors&gt;&lt;authors&gt;&lt;author&gt;Deng, Y.&lt;/author&gt;&lt;author&gt;Chen, J.&lt;/author&gt;&lt;/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广西北海市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妇幼保健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海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536000&lt;/auth-address&gt;&lt;titles&gt;&lt;title&gt;Prevalence rate of healthcare-associated infection in a maternal and child health care hospital in Guangxi&lt;/title&gt;&lt;secondary-title&gt;Uygur Medicine&lt;/secondary-title&gt;&lt;/titles&gt;&lt;pages&gt;190-191&lt;/pages&gt;&lt;volume&gt;4&lt;/volume&gt;&lt;number&gt;4&lt;/number&gt;&lt;keywords&gt;&lt;keyword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现患率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调查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分析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keyword&gt;&lt;/keywords&gt;&lt;dates&gt;&lt;year&gt;2013&lt;/year&gt;&lt;/dates&gt;&lt;isbn&gt;1677-3219&lt;/isbn&gt;&lt;urls&gt;&lt;related-urls&gt;&lt;url&gt;http://d.wanfangdata.com.cn/Periodical/wweyy201304177&lt;/url&gt;&lt;/related-urls&gt;&lt;/urls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9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an D</w:t>
            </w:r>
            <w:hyperlink w:anchor="_ENREF_65" w:tooltip="Fan, 2013 #11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Fan&lt;/Author&gt;&lt;Year&gt;2013&lt;/Year&gt;&lt;RecNum&gt;112&lt;/RecNum&gt;&lt;DisplayText&gt;&lt;style face="superscript"&gt;65&lt;/style&gt;&lt;/DisplayText&gt;&lt;record&gt;&lt;rec-number&gt;112&lt;/rec-number&gt;&lt;foreign-keys&gt;&lt;key app="EN" db-id="sazazvd5opv5fbezss9x0vp4ddxfad2stz0d"&gt;112&lt;/key&gt;&lt;/foreign-keys&gt;&lt;ref-type name="Journal Article"&gt;17&lt;/ref-type&gt;&lt;contributors&gt;&lt;authors&gt;&lt;author&gt;Fan, D.&lt;/author&gt;&lt;/authors&gt;&lt;/contributors&gt;&lt;titles&gt;&lt;title&gt;Investigation and analysis on prevalence rate of nosocomial infection in a hospital in Sichuan province&lt;/title&gt;&lt;secondary-title&gt;J Mod Med &amp;amp; Health&lt;/secondary-title&gt;&lt;/titles&gt;&lt;pages&gt;210-211&lt;/pages&gt;&lt;volume&gt;29&lt;/volume&gt;&lt;number&gt;2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ichu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8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Fu R</w:t>
            </w:r>
            <w:hyperlink w:anchor="_ENREF_66" w:tooltip="Fu, 2013 #9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Fu&lt;/Author&gt;&lt;Year&gt;2013&lt;/Year&gt;&lt;RecNum&gt;99&lt;/RecNum&gt;&lt;DisplayText&gt;&lt;style face="superscript"&gt;66&lt;/style&gt;&lt;/DisplayText&gt;&lt;record&gt;&lt;rec-number&gt;99&lt;/rec-number&gt;&lt;foreign-keys&gt;&lt;key app="EN" db-id="sazazvd5opv5fbezss9x0vp4ddxfad2stz0d"&gt;99&lt;/key&gt;&lt;/foreign-keys&gt;&lt;ref-type name="Journal Article"&gt;17&lt;/ref-type&gt;&lt;contributors&gt;&lt;authors&gt;&lt;author&gt;Fu, R.&lt;/author&gt;&lt;/authors&gt;&lt;/contributors&gt;&lt;titles&gt;&lt;title&gt;Investigation and analysis of cross-sectional survey of hospital infection, 2011&lt;/title&gt;&lt;secondary-title&gt;Guide of China Medicine&lt;/secondary-title&gt;&lt;/titles&gt;&lt;pages&gt;238-239&lt;/pages&gt;&lt;volume&gt;11&lt;/volume&gt;&lt;number&gt;3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ang G</w:t>
            </w:r>
            <w:hyperlink w:anchor="_ENREF_67" w:tooltip="Huang, 2011 #9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ang&lt;/Author&gt;&lt;Year&gt;2011&lt;/Year&gt;&lt;RecNum&gt;97&lt;/RecNum&gt;&lt;DisplayText&gt;&lt;style face="superscript"&gt;67&lt;/style&gt;&lt;/DisplayText&gt;&lt;record&gt;&lt;rec-number&gt;97&lt;/rec-number&gt;&lt;foreign-keys&gt;&lt;key app="EN" db-id="sazazvd5opv5fbezss9x0vp4ddxfad2stz0d"&gt;97&lt;/key&gt;&lt;/foreign-keys&gt;&lt;ref-type name="Journal Article"&gt;17&lt;/ref-type&gt;&lt;contributors&gt;&lt;authors&gt;&lt;author&gt;Huang, G.&lt;/author&gt;&lt;author&gt;Liao, D.&lt;/author&gt;&lt;author&gt;Li, X.&lt;/author&gt;&lt;/authors&gt;&lt;/contributors&gt;&lt;titles&gt;&lt;title&gt;Investigation of nosocomial infection prevalence in maternal and child health hospital of Guangxi in 2008 and 2009&lt;/title&gt;&lt;secondary-title&gt;Chin J Nosocomiol&lt;/secondary-title&gt;&lt;/titles&gt;&lt;pages&gt;3141-3143&lt;/pages&gt;&lt;volume&gt;21&lt;/volume&gt;&lt;number&gt;15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ang S</w:t>
            </w:r>
            <w:hyperlink w:anchor="_ENREF_68" w:tooltip="Huang, 2014 #10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ang&lt;/Author&gt;&lt;Year&gt;2014&lt;/Year&gt;&lt;RecNum&gt;101&lt;/RecNum&gt;&lt;DisplayText&gt;&lt;style face="superscript"&gt;68&lt;/style&gt;&lt;/DisplayText&gt;&lt;record&gt;&lt;rec-number&gt;101&lt;/rec-number&gt;&lt;foreign-keys&gt;&lt;key app="EN" db-id="sazazvd5opv5fbezss9x0vp4ddxfad2stz0d"&gt;101&lt;/key&gt;&lt;/foreign-keys&gt;&lt;ref-type name="Journal Article"&gt;17&lt;/ref-type&gt;&lt;contributors&gt;&lt;authors&gt;&lt;author&gt;Huang, S.&lt;/author&gt;&lt;author&gt;Jiang, H.&lt;/author&gt;&lt;author&gt;Huang, J.&lt;/author&gt;&lt;/authors&gt;&lt;/contributors&gt;&lt;titles&gt;&lt;title&gt;Prevalence rates of healthcare-associated infection in a maternal and child health hospital in 2010-2014&lt;/title&gt;&lt;secondary-title&gt;Chin J Infect Control&lt;/secondary-title&gt;&lt;/titles&gt;&lt;pages&gt;747-749&lt;/pages&gt;&lt;volume&gt;13&lt;/volume&gt;&lt;number&gt;12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4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ang X</w:t>
            </w:r>
            <w:hyperlink w:anchor="_ENREF_69" w:tooltip="Huang, 2015 #9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ang&lt;/Author&gt;&lt;Year&gt;2015&lt;/Year&gt;&lt;RecNum&gt;93&lt;/RecNum&gt;&lt;DisplayText&gt;&lt;style face="superscript"&gt;69&lt;/style&gt;&lt;/DisplayText&gt;&lt;record&gt;&lt;rec-number&gt;93&lt;/rec-number&gt;&lt;foreign-keys&gt;&lt;key app="EN" db-id="sazazvd5opv5fbezss9x0vp4ddxfad2stz0d"&gt;93&lt;/key&gt;&lt;/foreign-keys&gt;&lt;ref-type name="Journal Article"&gt;17&lt;/ref-type&gt;&lt;contributors&gt;&lt;authors&gt;&lt;author&gt;Huang, X.&lt;/author&gt;&lt;author&gt;Zhu, H.&lt;/author&gt;&lt;author&gt;Liu, Y.&lt;/author&gt;&lt;/authors&gt;&lt;/contributors&gt;&lt;titles&gt;&lt;title&gt;Prevalence of nosocomial infections in a maternal and child health hospital&lt;/title&gt;&lt;secondary-title&gt;Strait J Prev Med&lt;/secondary-title&gt;&lt;/titles&gt;&lt;pages&gt;40-41&lt;/pages&gt;&lt;volume&gt;21&lt;/volume&gt;&lt;number&gt;3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6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H</w:t>
            </w:r>
            <w:hyperlink w:anchor="_ENREF_70" w:tooltip="Li, 2012 #9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12&lt;/Year&gt;&lt;RecNum&gt;94&lt;/RecNum&gt;&lt;DisplayText&gt;&lt;style face="superscript"&gt;70&lt;/style&gt;&lt;/DisplayText&gt;&lt;record&gt;&lt;rec-number&gt;94&lt;/rec-number&gt;&lt;foreign-keys&gt;&lt;key app="EN" db-id="sazazvd5opv5fbezss9x0vp4ddxfad2stz0d"&gt;94&lt;/key&gt;&lt;/foreign-keys&gt;&lt;ref-type name="Journal Article"&gt;17&lt;/ref-type&gt;&lt;contributors&gt;&lt;authors&gt;&lt;author&gt;Li, H.&lt;/author&gt;&lt;author&gt;Zhu, Y.&lt;/author&gt;&lt;author&gt;Gao, X.&lt;/author&gt;&lt;author&gt;Zhong, Q.&lt;/author&gt;&lt;author&gt;Lin, C.&lt;/author&gt;&lt;author&gt;Gong, R.&lt;/author&gt;&lt;/authors&gt;&lt;/contributors&gt;&lt;titles&gt;&lt;title&gt;Prevalence rate and related factor for nosocomial infections&lt;/title&gt;&lt;secondary-title&gt;Chin J Nosocomiol&lt;/secondary-title&gt;&lt;/titles&gt;&lt;pages&gt;3224-3226&lt;/pages&gt;&lt;volume&gt;22&lt;/volume&gt;&lt;number&gt;15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H</w:t>
            </w:r>
            <w:hyperlink w:anchor="_ENREF_71" w:tooltip="Li, 2013 #9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13&lt;/Year&gt;&lt;RecNum&gt;92&lt;/RecNum&gt;&lt;DisplayText&gt;&lt;style face="superscript"&gt;71&lt;/style&gt;&lt;/DisplayText&gt;&lt;record&gt;&lt;rec-number&gt;92&lt;/rec-number&gt;&lt;foreign-keys&gt;&lt;key app="EN" db-id="sazazvd5opv5fbezss9x0vp4ddxfad2stz0d"&gt;92&lt;/key&gt;&lt;/foreign-keys&gt;&lt;ref-type name="Journal Article"&gt;17&lt;/ref-type&gt;&lt;contributors&gt;&lt;authors&gt;&lt;author&gt;Li, H.&lt;/author&gt;&lt;author&gt;Zhong, Q.&lt;/author&gt;&lt;author&gt;Gao, X.&lt;/author&gt;&lt;author&gt;Jin, S.&lt;/author&gt;&lt;author&gt;Liu, J.&lt;/author&gt;&lt;author&gt;Lin, C.&lt;/author&gt;&lt;/authors&gt;&lt;/contributors&gt;&lt;titles&gt;&lt;title&gt;Cross-sectional survey on healthcare-associated infection in a maternity and child healthcare hospital&lt;/title&gt;&lt;secondary-title&gt;Chin J Infect Control&lt;/secondary-title&gt;&lt;/titles&gt;&lt;pages&gt;229-230&lt;/pages&gt;&lt;volume&gt;12&lt;/volume&gt;&lt;number&gt;3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6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H</w:t>
            </w:r>
            <w:hyperlink w:anchor="_ENREF_72" w:tooltip="Li, 2015 #9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15&lt;/Year&gt;&lt;RecNum&gt;96&lt;/RecNum&gt;&lt;DisplayText&gt;&lt;style face="superscript"&gt;72&lt;/style&gt;&lt;/DisplayText&gt;&lt;record&gt;&lt;rec-number&gt;96&lt;/rec-number&gt;&lt;foreign-keys&gt;&lt;key app="EN" db-id="sazazvd5opv5fbezss9x0vp4ddxfad2stz0d"&gt;96&lt;/key&gt;&lt;/foreign-keys&gt;&lt;ref-type name="Journal Article"&gt;17&lt;/ref-type&gt;&lt;contributors&gt;&lt;authors&gt;&lt;author&gt;Li, H.&lt;/author&gt;&lt;author&gt;Gao, X.&lt;/author&gt;&lt;author&gt;Zhong, Q.&lt;/author&gt;&lt;author&gt;Liu, J.&lt;/author&gt;&lt;author&gt;Lin, C.&lt;/author&gt;&lt;author&gt;Shen, J.&lt;/author&gt;&lt;/authors&gt;&lt;/contributors&gt;&lt;titles&gt;&lt;title&gt;Prevalence rate of healthcare-associated infection in a maternal and child health care hospital&lt;/title&gt;&lt;secondary-title&gt;Chin J Infect Control&lt;/secondary-title&gt;&lt;/titles&gt;&lt;pages&gt;336-338&lt;/pages&gt;&lt;volume&gt;14&lt;/volume&gt;&lt;number&gt;5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S</w:t>
            </w:r>
            <w:hyperlink w:anchor="_ENREF_73" w:tooltip="Li, 2008 #10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08&lt;/Year&gt;&lt;RecNum&gt;100&lt;/RecNum&gt;&lt;DisplayText&gt;&lt;style face="superscript"&gt;73&lt;/style&gt;&lt;/DisplayText&gt;&lt;record&gt;&lt;rec-number&gt;100&lt;/rec-number&gt;&lt;foreign-keys&gt;&lt;key app="EN" db-id="sazazvd5opv5fbezss9x0vp4ddxfad2stz0d"&gt;100&lt;/key&gt;&lt;/foreign-keys&gt;&lt;ref-type name="Journal Article"&gt;17&lt;/ref-type&gt;&lt;contributors&gt;&lt;authors&gt;&lt;author&gt;Li, S.&lt;/author&gt;&lt;author&gt;Jin, W.&lt;/author&gt;&lt;author&gt;Song, X.&lt;/author&gt;&lt;/authors&gt;&lt;/contributors&gt;&lt;titles&gt;&lt;title&gt;Investigation on the prevalence of nosocomial infection in women and children’s health hospital in Luoyang&lt;/title&gt;&lt;secondary-title&gt;Chin J Misdiagnostics&lt;/secondary-title&gt;&lt;/titles&gt;&lt;pages&gt;3779-3780&lt;/pages&gt;&lt;volume&gt;8&lt;/volume&gt;&lt;number&gt;15&lt;/number&gt;&lt;dates&gt;&lt;year&gt;2008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8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X</w:t>
            </w:r>
            <w:hyperlink w:anchor="_ENREF_74" w:tooltip="Li, 2012 #11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12&lt;/Year&gt;&lt;RecNum&gt;113&lt;/RecNum&gt;&lt;DisplayText&gt;&lt;style face="superscript"&gt;74&lt;/style&gt;&lt;/DisplayText&gt;&lt;record&gt;&lt;rec-number&gt;113&lt;/rec-number&gt;&lt;foreign-keys&gt;&lt;key app="EN" db-id="sazazvd5opv5fbezss9x0vp4ddxfad2stz0d"&gt;113&lt;/key&gt;&lt;/foreign-keys&gt;&lt;ref-type name="Journal Article"&gt;17&lt;/ref-type&gt;&lt;contributors&gt;&lt;authors&gt;&lt;author&gt;Li, X.&lt;/author&gt;&lt;author&gt;Zhang, J.&lt;/author&gt;&lt;author&gt;Yuan, Z.&lt;/author&gt;&lt;/authors&gt;&lt;/contributors&gt;&lt;titles&gt;&lt;title&gt;Survey and analysis of point prevalence rate of nosocomial infection in Sichuan provincial hospital for women and children&lt;/title&gt;&lt;secondary-title&gt;West China Medical Journal&lt;/secondary-title&gt;&lt;/titles&gt;&lt;pages&gt;1299-1301&lt;/pages&gt;&lt;volume&gt;27&lt;/volume&gt;&lt;number&gt;9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ichu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ao Z</w:t>
            </w:r>
            <w:hyperlink w:anchor="_ENREF_75" w:tooltip="Liao, 2015 #10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ao&lt;/Author&gt;&lt;Year&gt;2015&lt;/Year&gt;&lt;RecNum&gt;107&lt;/RecNum&gt;&lt;DisplayText&gt;&lt;style face="superscript"&gt;75&lt;/style&gt;&lt;/DisplayText&gt;&lt;record&gt;&lt;rec-number&gt;107&lt;/rec-number&gt;&lt;foreign-keys&gt;&lt;key app="EN" db-id="sazazvd5opv5fbezss9x0vp4ddxfad2stz0d"&gt;107&lt;/key&gt;&lt;/foreign-keys&gt;&lt;ref-type name="Journal Article"&gt;17&lt;/ref-type&gt;&lt;contributors&gt;&lt;authors&gt;&lt;author&gt;Liao, Z.&lt;/author&gt;&lt;/authors&gt;&lt;/contributors&gt;&lt;titles&gt;&lt;title&gt;Investigation and analysis of hospital inpatient infection rate&lt;/title&gt;&lt;secondary-title&gt;Contemporary Medicine&lt;/secondary-title&gt;&lt;/titles&gt;&lt;pages&gt;82-83&lt;/pages&gt;&lt;volume&gt;21&lt;/volume&gt;&lt;number&gt;28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ao Z</w:t>
            </w:r>
            <w:hyperlink w:anchor="_ENREF_76" w:tooltip="Liao, 2015 #10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ao&lt;/Author&gt;&lt;Year&gt;2015&lt;/Year&gt;&lt;RecNum&gt;106&lt;/RecNum&gt;&lt;DisplayText&gt;&lt;style face="superscript"&gt;76&lt;/style&gt;&lt;/DisplayText&gt;&lt;record&gt;&lt;rec-number&gt;106&lt;/rec-number&gt;&lt;foreign-keys&gt;&lt;key app="EN" db-id="sazazvd5opv5fbezss9x0vp4ddxfad2stz0d"&gt;106&lt;/key&gt;&lt;/foreign-keys&gt;&lt;ref-type name="Journal Article"&gt;17&lt;/ref-type&gt;&lt;contributors&gt;&lt;authors&gt;&lt;author&gt;Liao, Z.&lt;/author&gt;&lt;/authors&gt;&lt;/contributors&gt;&lt;titles&gt;&lt;title&gt;Investigation and analysis of nosocomial infections in a maternal and child health hospital&lt;/title&gt;&lt;secondary-title&gt;Contemporary Medicine&lt;/secondary-title&gt;&lt;/titles&gt;&lt;pages&gt;45-46&lt;/pages&gt;&lt;volume&gt;21&lt;/volume&gt;&lt;number&gt;20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Y</w:t>
            </w:r>
            <w:hyperlink w:anchor="_ENREF_77" w:tooltip="Liu, 2015 #9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15&lt;/Year&gt;&lt;RecNum&gt;95&lt;/RecNum&gt;&lt;DisplayText&gt;&lt;style face="superscript"&gt;77&lt;/style&gt;&lt;/DisplayText&gt;&lt;record&gt;&lt;rec-number&gt;95&lt;/rec-number&gt;&lt;foreign-keys&gt;&lt;key app="EN" db-id="sazazvd5opv5fbezss9x0vp4ddxfad2stz0d"&gt;95&lt;/key&gt;&lt;/foreign-keys&gt;&lt;ref-type name="Journal Article"&gt;17&lt;/ref-type&gt;&lt;contributors&gt;&lt;authors&gt;&lt;author&gt;Liu, Y.&lt;/author&gt;&lt;author&gt;Huang, X.&lt;/author&gt;&lt;author&gt;Zhang, Z.&lt;/author&gt;&lt;/authors&gt;&lt;/contributors&gt;&lt;titles&gt;&lt;title&gt;Investigation and analysis of prevalence rate of inpatient nosocomial infection&lt;/title&gt;&lt;secondary-title&gt;Modern Hospital&lt;/secondary-title&gt;&lt;/titles&gt;&lt;pages&gt;111-113&lt;/pages&gt;&lt;volume&gt;15&lt;/volume&gt;&lt;number&gt;5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8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Nie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X</w:t>
            </w:r>
            <w:hyperlink w:anchor="_ENREF_78" w:tooltip="Nie, 2012 #14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Nie&lt;/Author&gt;&lt;Year&gt;2012&lt;/Year&gt;&lt;RecNum&gt;147&lt;/RecNum&gt;&lt;DisplayText&gt;&lt;style face="superscript"&gt;78&lt;/style&gt;&lt;/DisplayText&gt;&lt;record&gt;&lt;rec-number&gt;147&lt;/rec-number&gt;&lt;foreign-keys&gt;&lt;key app="EN" db-id="sazazvd5opv5fbezss9x0vp4ddxfad2stz0d"&gt;147&lt;/key&gt;&lt;/foreign-keys&gt;&lt;ref-type name="Journal Article"&gt;17&lt;/ref-type&gt;&lt;contributors&gt;&lt;authors&gt;&lt;author&gt;Nie, X.&lt;/author&gt;&lt;/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云南省曲靖市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妇幼医院控感办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655000&lt;/auth-address&gt;&lt;titles&gt;&lt;title&gt;An investigation and analysis on prevalence of nosocomial infection in a maternal and child health hospital in Qujing of Yunnan province&lt;/title&gt;&lt;secondary-title&gt;Medical Frontier China&lt;/secondary-title&gt;&lt;/titles&gt;&lt;pages&gt;391-392&lt;/pages&gt;&lt;volume&gt;36&lt;/volume&gt;&lt;number&gt;36&lt;/number&gt;&lt;keywords&gt;&lt;keyword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现患率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调查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分析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keyword&gt;&lt;/keywords&gt;&lt;dates&gt;&lt;year&gt;2012&lt;/year&gt;&lt;/dates&gt;&lt;isbn&gt;2095-1752&lt;/isbn&gt;&lt;urls&gt;&lt;related-urls&gt;&lt;url&gt;http://d.wanfangdata.com.cn/Periodical/yiyqy201236476&lt;/url&gt;&lt;/related-urls&gt;&lt;/urls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un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Qi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L</w:t>
            </w:r>
            <w:hyperlink w:anchor="_ENREF_79" w:tooltip="Qi, 2013 #10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Qi&lt;/Author&gt;&lt;Year&gt;2013&lt;/Year&gt;&lt;RecNum&gt;108&lt;/RecNum&gt;&lt;DisplayText&gt;&lt;style face="superscript"&gt;79&lt;/style&gt;&lt;/DisplayText&gt;&lt;record&gt;&lt;rec-number&gt;108&lt;/rec-number&gt;&lt;foreign-keys&gt;&lt;key app="EN" db-id="sazazvd5opv5fbezss9x0vp4ddxfad2stz0d"&gt;108&lt;/key&gt;&lt;/foreign-keys&gt;&lt;ref-type name="Journal Article"&gt;17&lt;/ref-type&gt;&lt;contributors&gt;&lt;authors&gt;&lt;author&gt;Qi, L.&lt;/author&gt;&lt;author&gt;Wang, C.&lt;/author&gt;&lt;/authors&gt;&lt;/contributors&gt;&lt;titles&gt;&lt;title&gt;Nosocomial infection point-prevalence survey report for 2012&lt;/title&gt;&lt;secondary-title&gt;China Prac Med&lt;/secondary-title&gt;&lt;/titles&gt;&lt;pages&gt;262-263&lt;/pages&gt;&lt;volume&gt;8&lt;/volume&gt;&lt;number&gt;5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E451A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7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g H</w:t>
            </w:r>
            <w:hyperlink w:anchor="_ENREF_80" w:tooltip="Shang, 2015 #11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Shang&lt;/Author&gt;&lt;Year&gt;2015&lt;/Year&gt;&lt;RecNum&gt;114&lt;/RecNum&gt;&lt;DisplayText&gt;&lt;style face="superscript"&gt;80&lt;/style&gt;&lt;/DisplayText&gt;&lt;record&gt;&lt;rec-number&gt;114&lt;/rec-number&gt;&lt;foreign-keys&gt;&lt;key app="EN" db-id="sazazvd5opv5fbezss9x0vp4ddxfad2stz0d"&gt;114&lt;/key&gt;&lt;/foreign-keys&gt;&lt;ref-type name="Journal Article"&gt;17&lt;/ref-type&gt;&lt;contributors&gt;&lt;authors&gt;&lt;author&gt;Shang, H.&lt;/author&gt;&lt;author&gt;Xing, J.&lt;/author&gt;&lt;/authors&gt;&lt;/contributors&gt;&lt;titles&gt;&lt;title&gt;Investigation on prevalence rates of healthcare-associated infection in a maternal and child health hospital in 2009-2014&lt;/title&gt;&lt;secondary-title&gt;Xinjiang Medical Journal&lt;/secondary-title&gt;&lt;/titles&gt;&lt;pages&gt;1787-1790&lt;/pages&gt;&lt;volume&gt;45&lt;/volume&gt;&lt;number&gt;12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0365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Xin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5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X</w:t>
            </w:r>
            <w:hyperlink w:anchor="_ENREF_81" w:tooltip="Wang, 2013 #11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13&lt;/Year&gt;&lt;RecNum&gt;111&lt;/RecNum&gt;&lt;DisplayText&gt;&lt;style face="superscript"&gt;81&lt;/style&gt;&lt;/DisplayText&gt;&lt;record&gt;&lt;rec-number&gt;111&lt;/rec-number&gt;&lt;foreign-keys&gt;&lt;key app="EN" db-id="sazazvd5opv5fbezss9x0vp4ddxfad2stz0d"&gt;111&lt;/key&gt;&lt;/foreign-keys&gt;&lt;ref-type name="Journal Article"&gt;17&lt;/ref-type&gt;&lt;contributors&gt;&lt;authors&gt;&lt;author&gt;Wang, X.&lt;/author&gt;&lt;author&gt;Liu, J.&lt;/author&gt;&lt;/authors&gt;&lt;/contributors&gt;&lt;titles&gt;&lt;title&gt;Investigation and analysis of prevalence rate of nosocomial infection in a women and children health hospital&lt;/title&gt;&lt;secondary-title&gt;Primary Healthcare Medicine&lt;/secondary-title&gt;&lt;/titles&gt;&lt;pages&gt;33-34&lt;/pages&gt;&lt;volume&gt;17&lt;/volume&gt;&lt;number&gt;17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0365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Y</w:t>
            </w:r>
            <w:hyperlink w:anchor="_ENREF_82" w:tooltip="Wang, 2012 #10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12&lt;/Year&gt;&lt;RecNum&gt;109&lt;/RecNum&gt;&lt;DisplayText&gt;&lt;style face="superscript"&gt;82&lt;/style&gt;&lt;/DisplayText&gt;&lt;record&gt;&lt;rec-number&gt;109&lt;/rec-number&gt;&lt;foreign-keys&gt;&lt;key app="EN" db-id="sazazvd5opv5fbezss9x0vp4ddxfad2stz0d"&gt;109&lt;/key&gt;&lt;/foreign-keys&gt;&lt;ref-type name="Journal Article"&gt;17&lt;/ref-type&gt;&lt;contributors&gt;&lt;authors&gt;&lt;author&gt;Wang, Y.&lt;/author&gt;&lt;/authors&gt;&lt;/contributors&gt;&lt;titles&gt;&lt;title&gt;Investigation and analysis of prevalence rate of nosocomial infection in women and children healthcare hospital in Shandong province&lt;/title&gt;&lt;secondary-title&gt;Chin J Nosocomiol&lt;/secondary-title&gt;&lt;/titles&gt;&lt;pages&gt;514-515&lt;/pages&gt;&lt;volume&gt;22&lt;/volume&gt;&lt;number&gt;3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0365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lastRenderedPageBreak/>
              <w:t>Wen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83" w:tooltip="Wen, 2014 #9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en&lt;/Author&gt;&lt;Year&gt;2014&lt;/Year&gt;&lt;RecNum&gt;91&lt;/RecNum&gt;&lt;DisplayText&gt;&lt;style face="superscript"&gt;83&lt;/style&gt;&lt;/DisplayText&gt;&lt;record&gt;&lt;rec-number&gt;91&lt;/rec-number&gt;&lt;foreign-keys&gt;&lt;key app="EN" db-id="sazazvd5opv5fbezss9x0vp4ddxfad2stz0d"&gt;91&lt;/key&gt;&lt;/foreign-keys&gt;&lt;ref-type name="Journal Article"&gt;17&lt;/ref-type&gt;&lt;contributors&gt;&lt;authors&gt;&lt;author&gt;Wen, Y.&lt;/author&gt;&lt;author&gt;Lin, L.&lt;/author&gt;&lt;/authors&gt;&lt;/contributors&gt;&lt;titles&gt;&lt;title&gt;Survey on the prevalence of nosocomial infections in maternal and child health hospital in 2010-2012&lt;/title&gt;&lt;secondary-title&gt;Pract Prev Med&lt;/secondary-title&gt;&lt;/titles&gt;&lt;pages&gt;1114-1116&lt;/pages&gt;&lt;volume&gt;21&lt;/volume&gt;&lt;number&gt;9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5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ie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J</w:t>
            </w:r>
            <w:hyperlink w:anchor="_ENREF_84" w:tooltip="Xie, 2012 #11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ie&lt;/Author&gt;&lt;Year&gt;2012&lt;/Year&gt;&lt;RecNum&gt;116&lt;/RecNum&gt;&lt;DisplayText&gt;&lt;style face="superscript"&gt;84&lt;/style&gt;&lt;/DisplayText&gt;&lt;record&gt;&lt;rec-number&gt;116&lt;/rec-number&gt;&lt;foreign-keys&gt;&lt;key app="EN" db-id="sazazvd5opv5fbezss9x0vp4ddxfad2stz0d"&gt;116&lt;/key&gt;&lt;/foreign-keys&gt;&lt;ref-type name="Journal Article"&gt;17&lt;/ref-type&gt;&lt;contributors&gt;&lt;authors&gt;&lt;author&gt;Xie, J.&lt;/author&gt;&lt;author&gt;Zhu, L.&lt;/author&gt;&lt;author&gt;Shen, L.&lt;/author&gt;&lt;/authors&gt;&lt;/contributors&gt;&lt;titles&gt;&lt;title&gt;Investigation on prevalence rates of healthcare-associated infection in a maternal and child health hospital&lt;/title&gt;&lt;secondary-title&gt;Zhejiang Medical Journal&lt;/secondary-title&gt;&lt;/titles&gt;&lt;pages&gt;1772-1773&lt;/pages&gt;&lt;volume&gt;34&lt;/volume&gt;&lt;number&gt;21&lt;/number&gt;&lt;dates&gt;&lt;year&gt;2012&lt;/year&gt;&lt;/dates&gt;&lt;isbn&gt;1006-2785&lt;/isbn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e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ie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L</w:t>
            </w:r>
            <w:hyperlink w:anchor="_ENREF_85" w:tooltip="Xie, 2010 #10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ie&lt;/Author&gt;&lt;Year&gt;2010&lt;/Year&gt;&lt;RecNum&gt;103&lt;/RecNum&gt;&lt;DisplayText&gt;&lt;style face="superscript"&gt;85&lt;/style&gt;&lt;/DisplayText&gt;&lt;record&gt;&lt;rec-number&gt;103&lt;/rec-number&gt;&lt;foreign-keys&gt;&lt;key app="EN" db-id="sazazvd5opv5fbezss9x0vp4ddxfad2stz0d"&gt;103&lt;/key&gt;&lt;/foreign-keys&gt;&lt;ref-type name="Journal Article"&gt;17&lt;/ref-type&gt;&lt;contributors&gt;&lt;authors&gt;&lt;author&gt;Xie, L.&lt;/author&gt;&lt;author&gt;Tang, Y.&lt;/author&gt;&lt;/authors&gt;&lt;/contributors&gt;&lt;titles&gt;&lt;title&gt;Investigation and analysis on current prevalence rate of infectious diseases on the premises in a gynecology and obstetrics hospital&lt;/title&gt;&lt;secondary-title&gt;Chin J Nosocomiol&lt;/secondary-title&gt;&lt;/titles&gt;&lt;pages&gt;1700-1701&lt;/pages&gt;&lt;volume&gt;20&lt;/volume&gt;&lt;number&gt;12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6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C</w:t>
            </w:r>
            <w:hyperlink w:anchor="_ENREF_86" w:tooltip="Xu, 2014 #11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u&lt;/Author&gt;&lt;Year&gt;2014&lt;/Year&gt;&lt;RecNum&gt;110&lt;/RecNum&gt;&lt;DisplayText&gt;&lt;style face="superscript"&gt;86&lt;/style&gt;&lt;/DisplayText&gt;&lt;record&gt;&lt;rec-number&gt;110&lt;/rec-number&gt;&lt;foreign-keys&gt;&lt;key app="EN" db-id="sazazvd5opv5fbezss9x0vp4ddxfad2stz0d"&gt;110&lt;/key&gt;&lt;/foreign-keys&gt;&lt;ref-type name="Journal Article"&gt;17&lt;/ref-type&gt;&lt;contributors&gt;&lt;authors&gt;&lt;author&gt;Xu, C.&lt;/author&gt;&lt;author&gt;Wei, N.&lt;/author&gt;&lt;author&gt;Zhao, Q.&lt;/author&gt;&lt;/authors&gt;&lt;/contributors&gt;&lt;titles&gt;&lt;title&gt;Investigation and analysis of prevalence rate of nosocomial infection in a women and children health hospital&lt;/title&gt;&lt;secondary-title&gt;China Prac Med&lt;/secondary-title&gt;&lt;/titles&gt;&lt;pages&gt;260-262&lt;/pages&gt;&lt;volume&gt;9&lt;/volume&gt;&lt;number&gt;14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Yun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R</w:t>
            </w:r>
            <w:hyperlink w:anchor="_ENREF_87" w:tooltip="Yun, 2014 #10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un&lt;/Author&gt;&lt;Year&gt;2014&lt;/Year&gt;&lt;RecNum&gt;102&lt;/RecNum&gt;&lt;DisplayText&gt;&lt;style face="superscript"&gt;87&lt;/style&gt;&lt;/DisplayText&gt;&lt;record&gt;&lt;rec-number&gt;102&lt;/rec-number&gt;&lt;foreign-keys&gt;&lt;key app="EN" db-id="sazazvd5opv5fbezss9x0vp4ddxfad2stz0d"&gt;102&lt;/key&gt;&lt;/foreign-keys&gt;&lt;ref-type name="Journal Article"&gt;17&lt;/ref-type&gt;&lt;contributors&gt;&lt;authors&gt;&lt;author&gt;Yun, R.&lt;/author&gt;&lt;/authors&gt;&lt;/contributors&gt;&lt;titles&gt;&lt;title&gt;Investigation and analysis on the prevalence of nosocomial infection in women and children’s health hospital in 2013&lt;/title&gt;&lt;secondary-title&gt;Inner Mongolia Med J&lt;/secondary-title&gt;&lt;/titles&gt;&lt;pages&gt;830-832&lt;/pages&gt;&lt;volume&gt;46&lt;/volume&gt;&lt;number&gt;7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Inner Mongolia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1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Q</w:t>
            </w:r>
            <w:hyperlink w:anchor="_ENREF_88" w:tooltip="Zhang, 2014 #10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4&lt;/Year&gt;&lt;RecNum&gt;105&lt;/RecNum&gt;&lt;DisplayText&gt;&lt;style face="superscript"&gt;88&lt;/style&gt;&lt;/DisplayText&gt;&lt;record&gt;&lt;rec-number&gt;105&lt;/rec-number&gt;&lt;foreign-keys&gt;&lt;key app="EN" db-id="sazazvd5opv5fbezss9x0vp4ddxfad2stz0d"&gt;105&lt;/key&gt;&lt;/foreign-keys&gt;&lt;ref-type name="Journal Article"&gt;17&lt;/ref-type&gt;&lt;contributors&gt;&lt;authors&gt;&lt;author&gt;Zhang, Q.&lt;/author&gt;&lt;author&gt;Zou, Q.&lt;/author&gt;&lt;/authors&gt;&lt;/contributors&gt;&lt;titles&gt;&lt;title&gt;Investigation and analysis on the prevalence of hospital infection in a maternal and child health hospital in 2012&lt;/title&gt;&lt;secondary-title&gt;Journal of Gannan Medical University&lt;/secondary-title&gt;&lt;/titles&gt;&lt;pages&gt;88-90&lt;/pages&gt;&lt;volume&gt;34&lt;/volume&gt;&lt;number&gt;1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xi</w:t>
            </w:r>
          </w:p>
        </w:tc>
        <w:tc>
          <w:tcPr>
            <w:tcW w:w="15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01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</w:t>
            </w:r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</w:t>
            </w:r>
          </w:p>
        </w:tc>
        <w:tc>
          <w:tcPr>
            <w:tcW w:w="11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o D</w:t>
            </w:r>
            <w:hyperlink w:anchor="_ENREF_89" w:tooltip="Zhao, 2014 #9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o&lt;/Author&gt;&lt;Year&gt;2014&lt;/Year&gt;&lt;RecNum&gt;90&lt;/RecNum&gt;&lt;DisplayText&gt;&lt;style face="superscript"&gt;89&lt;/style&gt;&lt;/DisplayText&gt;&lt;record&gt;&lt;rec-number&gt;90&lt;/rec-number&gt;&lt;foreign-keys&gt;&lt;key app="EN" db-id="sazazvd5opv5fbezss9x0vp4ddxfad2stz0d"&gt;90&lt;/key&gt;&lt;/foreign-keys&gt;&lt;ref-type name="Journal Article"&gt;17&lt;/ref-type&gt;&lt;contributors&gt;&lt;authors&gt;&lt;author&gt;Zhao, D.&lt;/author&gt;&lt;author&gt;Guo, Q.&lt;/author&gt;&lt;author&gt;Situ, M.&lt;/author&gt;&lt;author&gt;Zhang, S.&lt;/author&gt;&lt;/authors&gt;&lt;/contributors&gt;&lt;titles&gt;&lt;title&gt;Investigation of prevalence rate of nosocomial infection in a certain women and children’s hospital in 2012&lt;/title&gt;&lt;secondary-title&gt;Chin J Nosocomiol&lt;/secondary-title&gt;&lt;/titles&gt;&lt;pages&gt;1753-1755&lt;/pages&gt;&lt;volume&gt;24&lt;/volume&gt;&lt;number&gt;7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8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uangdong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46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7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9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9495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bCs/>
                <w:lang w:val="en-US" w:eastAsia="fr-CH"/>
              </w:rPr>
              <w:t>Oncology hospitals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ong G</w:t>
            </w:r>
            <w:hyperlink w:anchor="_ENREF_90" w:tooltip="Gong, 2010 #12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Gong&lt;/Author&gt;&lt;Year&gt;2010&lt;/Year&gt;&lt;RecNum&gt;127&lt;/RecNum&gt;&lt;DisplayText&gt;&lt;style face="superscript"&gt;90&lt;/style&gt;&lt;/DisplayText&gt;&lt;record&gt;&lt;rec-number&gt;127&lt;/rec-number&gt;&lt;foreign-keys&gt;&lt;key app="EN" db-id="sazazvd5opv5fbezss9x0vp4ddxfad2stz0d"&gt;127&lt;/key&gt;&lt;/foreign-keys&gt;&lt;ref-type name="Journal Article"&gt;17&lt;/ref-type&gt;&lt;contributors&gt;&lt;authors&gt;&lt;author&gt;Gong, G.&lt;/author&gt;&lt;author&gt;Zhou, H.&lt;/author&gt;&lt;author&gt;Wang, M.&lt;/author&gt;&lt;author&gt;Xu, J.&lt;/author&gt;&lt;author&gt;Wu, X.&lt;/author&gt;&lt;/authors&gt;&lt;/contributors&gt;&lt;titles&gt;&lt;title&gt;Prevalence of nosocomil infection in a tumor hospital: an investigating analysis&lt;/title&gt;&lt;secondary-title&gt;Chin J Nosocomiol&lt;/secondary-title&gt;&lt;/titles&gt;&lt;pages&gt;2936-2938&lt;/pages&gt;&lt;volume&gt;20&lt;/volume&gt;&lt;number&gt;19&lt;/number&gt;&lt;dates&gt;&lt;year&gt;2010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39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Gong G</w:t>
            </w:r>
            <w:hyperlink w:anchor="_ENREF_91" w:tooltip="Gong, 2015 #12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Gong&lt;/Author&gt;&lt;Year&gt;2015&lt;/Year&gt;&lt;RecNum&gt;124&lt;/RecNum&gt;&lt;DisplayText&gt;&lt;style face="superscript"&gt;91&lt;/style&gt;&lt;/DisplayText&gt;&lt;record&gt;&lt;rec-number&gt;124&lt;/rec-number&gt;&lt;foreign-keys&gt;&lt;key app="EN" db-id="sazazvd5opv5fbezss9x0vp4ddxfad2stz0d"&gt;124&lt;/key&gt;&lt;/foreign-keys&gt;&lt;ref-type name="Journal Article"&gt;17&lt;/ref-type&gt;&lt;contributors&gt;&lt;authors&gt;&lt;author&gt;Gong, G.&lt;/author&gt;&lt;author&gt;Zhou, H.&lt;/author&gt;&lt;author&gt;Xu, J.&lt;/author&gt;&lt;author&gt;Wu, X.&lt;/author&gt;&lt;author&gt;Zhang, X.&lt;/author&gt;&lt;author&gt;Sun, L.&lt;/author&gt;&lt;/authors&gt;&lt;/contributors&gt;&lt;titles&gt;&lt;title&gt;Investigation and analysis on prevalence rate of nosocomial infections in tumor hospital in 2013&lt;/title&gt;&lt;secondary-title&gt;Chin J Nosocomiol&lt;/secondary-title&gt;&lt;/titles&gt;&lt;pages&gt;2499-2501&lt;/pages&gt;&lt;volume&gt;25&lt;/volume&gt;&lt;number&gt;11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9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 G</w:t>
            </w:r>
            <w:hyperlink w:anchor="_ENREF_92" w:tooltip="He, 2009 #11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e&lt;/Author&gt;&lt;Year&gt;2009&lt;/Year&gt;&lt;RecNum&gt;118&lt;/RecNum&gt;&lt;DisplayText&gt;&lt;style face="superscript"&gt;92&lt;/style&gt;&lt;/DisplayText&gt;&lt;record&gt;&lt;rec-number&gt;118&lt;/rec-number&gt;&lt;foreign-keys&gt;&lt;key app="EN" db-id="sazazvd5opv5fbezss9x0vp4ddxfad2stz0d"&gt;118&lt;/key&gt;&lt;/foreign-keys&gt;&lt;ref-type name="Journal Article"&gt;17&lt;/ref-type&gt;&lt;contributors&gt;&lt;authors&gt;&lt;author&gt;He, G.&lt;/author&gt;&lt;author&gt;An, L.&lt;/author&gt;&lt;author&gt;Zhang, G.&lt;/author&gt;&lt;author&gt;Xia, G.&lt;/author&gt;&lt;/authors&gt;&lt;/contributors&gt;&lt;titles&gt;&lt;title&gt;Prevalence of nosocomial infection in tumor hospital: investigation and analysis&lt;/title&gt;&lt;secondary-title&gt;Chin J Nosocomiol&lt;/secondary-title&gt;&lt;/titles&gt;&lt;pages&gt;1957-1958&lt;/pages&gt;&lt;volume&gt;19&lt;/volume&gt;&lt;number&gt;15&lt;/number&gt;&lt;dates&gt;&lt;year&gt;2009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9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izhou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o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J</w:t>
            </w:r>
            <w:hyperlink w:anchor="_ENREF_93" w:tooltip="Hou, 2010 #12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ou&lt;/Author&gt;&lt;Year&gt;2010&lt;/Year&gt;&lt;RecNum&gt;121&lt;/RecNum&gt;&lt;DisplayText&gt;&lt;style face="superscript"&gt;93&lt;/style&gt;&lt;/DisplayText&gt;&lt;record&gt;&lt;rec-number&gt;121&lt;/rec-number&gt;&lt;foreign-keys&gt;&lt;key app="EN" db-id="sazazvd5opv5fbezss9x0vp4ddxfad2stz0d"&gt;121&lt;/key&gt;&lt;/foreign-keys&gt;&lt;ref-type name="Journal Article"&gt;17&lt;/ref-type&gt;&lt;contributors&gt;&lt;authors&gt;&lt;author&gt;Hou, J.&lt;/author&gt;&lt;/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河南省安阳市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河南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安阳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455000&lt;/auth-address&gt;&lt;titles&gt;&lt;title&gt;Investigation and analysis of prevalence rate of nosocomial infections in Anyang of Henan province&lt;/title&gt;&lt;secondary-title&gt;World Health Digest&lt;/secondary-title&gt;&lt;/titles&gt;&lt;pages&gt;452-452&lt;/pages&gt;&lt;volume&gt;7&lt;/volume&gt;&lt;number&gt;36&lt;/number&gt;&lt;dates&gt;&lt;year&gt;2010&lt;/year&gt;&lt;/dates&gt;&lt;isbn&gt;1672-5085&lt;/isbn&gt;&lt;urls&gt;&lt;related-urls&gt;&lt;url&gt;http://d.wanfangdata.com.cn/Periodical/zwjkwz201036500&lt;/url&gt;&lt;/related-urls&gt;&lt;/urls&gt;&lt;electronic-resource-num&gt;10.3969/j.issn.1672-5085.2010.36.500&lt;/electronic-resource-num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0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9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ang Y</w:t>
            </w:r>
            <w:hyperlink w:anchor="_ENREF_94" w:tooltip="Huang, 2011 #13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Huang&lt;/Author&gt;&lt;Year&gt;2011&lt;/Year&gt;&lt;RecNum&gt;138&lt;/RecNum&gt;&lt;DisplayText&gt;&lt;style face="superscript"&gt;94&lt;/style&gt;&lt;/DisplayText&gt;&lt;record&gt;&lt;rec-number&gt;138&lt;/rec-number&gt;&lt;foreign-keys&gt;&lt;key app="EN" db-id="sazazvd5opv5fbezss9x0vp4ddxfad2stz0d"&gt;138&lt;/key&gt;&lt;/foreign-keys&gt;&lt;ref-type name="Journal Article"&gt;17&lt;/ref-type&gt;&lt;contributors&gt;&lt;authors&gt;&lt;author&gt;Huang, Y.&lt;/author&gt;&lt;author&gt;Wang, Z.&lt;/author&gt;&lt;/authors&gt;&lt;/contributors&gt;&lt;titles&gt;&lt;title&gt;Prevalence rates of healthcare-associated infection in a hospital&lt;/title&gt;&lt;secondary-title&gt;Zhejiang J Preventive Medicine&lt;/secondary-title&gt;&lt;/titles&gt;&lt;pages&gt;41-42&lt;/pages&gt;&lt;volume&gt;23&lt;/volume&gt;&lt;number&gt;12&lt;/number&gt;&lt;dates&gt;&lt;year&gt;2011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1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e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6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Ji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95" w:tooltip="Ji, 2013 #12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Ji&lt;/Author&gt;&lt;Year&gt;2013&lt;/Year&gt;&lt;RecNum&gt;125&lt;/RecNum&gt;&lt;DisplayText&gt;&lt;style face="superscript"&gt;95&lt;/style&gt;&lt;/DisplayText&gt;&lt;record&gt;&lt;rec-number&gt;125&lt;/rec-number&gt;&lt;foreign-keys&gt;&lt;key app="EN" db-id="sazazvd5opv5fbezss9x0vp4ddxfad2stz0d"&gt;125&lt;/key&gt;&lt;/foreign-keys&gt;&lt;ref-type name="Journal Article"&gt;17&lt;/ref-type&gt;&lt;contributors&gt;&lt;authors&gt;&lt;author&gt;Ji, Y.&lt;/author&gt;&lt;author&gt;Ni, M.&lt;/author&gt;&lt;author&gt;Zhang, J.&lt;/author&gt;&lt;author&gt;Gong, G.&lt;/author&gt;&lt;author&gt;Feng, P.&lt;/author&gt;&lt;/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通大学附属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药剂科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江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苏南通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226361&amp;#xD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南通大学附属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院感科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江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苏南通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226361&lt;/auth-address&gt;&lt;titles&gt;&lt;title&gt;Cross-sectional survey of nosocomial infections in a tumor hospital &lt;/title&gt;&lt;secondary-title&gt;Chin J Nosocomiol&lt;/secondary-title&gt;&lt;/titles&gt;&lt;pages&gt;4373-4374&lt;/pages&gt;&lt;volume&gt;23&lt;/volume&gt;&lt;number&gt;18&lt;/number&gt;&lt;keywords&gt;&lt;keyword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横断面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调查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Nosocomial infection Cross-sectional survey Tumor hospital&lt;/keyword&gt;&lt;/keywords&gt;&lt;dates&gt;&lt;year&gt;2013&lt;/year&gt;&lt;/dates&gt;&lt;isbn&gt;1005-4529&lt;/isbn&gt;&lt;urls&gt;&lt;related-urls&gt;&lt;url&gt;http://d.wanfangdata.com.cn/Periodical/zhyygrxzz201318013&lt;/url&gt;&lt;/related-urls&gt;&lt;/urls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2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L</w:t>
            </w:r>
            <w:hyperlink w:anchor="_ENREF_96" w:tooltip="Li, 2009 #12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09&lt;/Year&gt;&lt;RecNum&gt;129&lt;/RecNum&gt;&lt;DisplayText&gt;&lt;style face="superscript"&gt;96&lt;/style&gt;&lt;/DisplayText&gt;&lt;record&gt;&lt;rec-number&gt;129&lt;/rec-number&gt;&lt;foreign-keys&gt;&lt;key app="EN" db-id="sazazvd5opv5fbezss9x0vp4ddxfad2stz0d"&gt;129&lt;/key&gt;&lt;/foreign-keys&gt;&lt;ref-type name="Journal Article"&gt;17&lt;/ref-type&gt;&lt;contributors&gt;&lt;authors&gt;&lt;author&gt;Li, L.&lt;/author&gt;&lt;author&gt;Huang, H.&lt;/author&gt;&lt;author&gt;Cai, M.&lt;/author&gt;&lt;/authors&gt;&lt;/contributors&gt;&lt;titles&gt;&lt;title&gt;Investigation and analysis of prevalence rate of nosocomial infection in cancer patient&lt;/title&gt;&lt;secondary-title&gt;Practical Journal of Cancer&lt;/secondary-title&gt;&lt;/titles&gt;&lt;pages&gt;654-655&lt;/pages&gt;&lt;volume&gt;24&lt;/volume&gt;&lt;number&gt;6&lt;/number&gt;&lt;dates&gt;&lt;year&gt;2009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9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 W</w:t>
            </w:r>
            <w:hyperlink w:anchor="_ENREF_97" w:tooltip="Li, 2013 #13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&lt;/Author&gt;&lt;Year&gt;2013&lt;/Year&gt;&lt;RecNum&gt;136&lt;/RecNum&gt;&lt;DisplayText&gt;&lt;style face="superscript"&gt;97&lt;/style&gt;&lt;/DisplayText&gt;&lt;record&gt;&lt;rec-number&gt;136&lt;/rec-number&gt;&lt;foreign-keys&gt;&lt;key app="EN" db-id="sazazvd5opv5fbezss9x0vp4ddxfad2stz0d"&gt;136&lt;/key&gt;&lt;/foreign-keys&gt;&lt;ref-type name="Journal Article"&gt;17&lt;/ref-type&gt;&lt;contributors&gt;&lt;authors&gt;&lt;author&gt;Li, W.&lt;/author&gt;&lt;author&gt;Wu, C.&lt;/author&gt;&lt;author&gt;Nie, X.&lt;/author&gt;&lt;author&gt;Pu, R.&lt;/author&gt;&lt;/authors&gt;&lt;/contributors&gt;&lt;titles&gt;&lt;title&gt;A cross-sectional survey of nosocomial infection and its influence factors analysis of tumor patients&lt;/title&gt;&lt;secondary-title&gt;J Canc Control Treat&lt;/secondary-title&gt;&lt;/titles&gt;&lt;pages&gt;192-195&lt;/pages&gt;&lt;volume&gt;26&lt;/volume&gt;&lt;number&gt;4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ichu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5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7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iu S</w:t>
            </w:r>
            <w:hyperlink w:anchor="_ENREF_98" w:tooltip="Liu, 2009 #12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iu&lt;/Author&gt;&lt;Year&gt;2009&lt;/Year&gt;&lt;RecNum&gt;122&lt;/RecNum&gt;&lt;DisplayText&gt;&lt;style face="superscript"&gt;98&lt;/style&gt;&lt;/DisplayText&gt;&lt;record&gt;&lt;rec-number&gt;122&lt;/rec-number&gt;&lt;foreign-keys&gt;&lt;key app="EN" db-id="sazazvd5opv5fbezss9x0vp4ddxfad2stz0d"&gt;122&lt;/key&gt;&lt;/foreign-keys&gt;&lt;ref-type name="Journal Article"&gt;17&lt;/ref-type&gt;&lt;contributors&gt;&lt;authors&gt;&lt;author&gt;Liu, S.&lt;/author&gt;&lt;author&gt;Zhao, X.&lt;/author&gt;&lt;/authors&gt;&lt;/contributors&gt;&lt;titles&gt;&lt;title&gt;Prevalence rate of nosocomial infection: an investigation analysis&lt;/title&gt;&lt;secondary-title&gt;Chin J Nosocomiol&lt;/secondary-title&gt;&lt;/titles&gt;&lt;pages&gt;2561-2563&lt;/pages&gt;&lt;volume&gt;19&lt;/volume&gt;&lt;number&gt;19&lt;/number&gt;&lt;dates&gt;&lt;year&gt;2009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9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6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ng J</w:t>
            </w:r>
            <w:hyperlink w:anchor="_ENREF_99" w:tooltip="Long, 2013 #11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Long&lt;/Author&gt;&lt;Year&gt;2013&lt;/Year&gt;&lt;RecNum&gt;117&lt;/RecNum&gt;&lt;DisplayText&gt;&lt;style face="superscript"&gt;99&lt;/style&gt;&lt;/DisplayText&gt;&lt;record&gt;&lt;rec-number&gt;117&lt;/rec-number&gt;&lt;foreign-keys&gt;&lt;key app="EN" db-id="sazazvd5opv5fbezss9x0vp4ddxfad2stz0d"&gt;117&lt;/key&gt;&lt;/foreign-keys&gt;&lt;ref-type name="Journal Article"&gt;17&lt;/ref-type&gt;&lt;contributors&gt;&lt;authors&gt;&lt;author&gt;Long, J.&lt;/author&gt;&lt;author&gt;Liu, Z.&lt;/author&gt;&lt;author&gt;Yang, T.&lt;/author&gt;&lt;author&gt;Chen, G.&lt;/author&gt;&lt;/authors&gt;&lt;/contributors&gt;&lt;titles&gt;&lt;title&gt;Prevalence rate of healthcare-associated infection in a tumor hospital&lt;/title&gt;&lt;secondary-title&gt;Chin J Infect Control&lt;/secondary-title&gt;&lt;/titles&gt;&lt;pages&gt;126-128&lt;/pages&gt;&lt;volume&gt;12&lt;/volume&gt;&lt;number&gt;2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9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Guizhou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3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u J</w:t>
            </w:r>
            <w:hyperlink w:anchor="_ENREF_100" w:tooltip="Su, 2012 #137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Su&lt;/Author&gt;&lt;Year&gt;2012&lt;/Year&gt;&lt;RecNum&gt;137&lt;/RecNum&gt;&lt;DisplayText&gt;&lt;style face="superscript"&gt;100&lt;/style&gt;&lt;/DisplayText&gt;&lt;record&gt;&lt;rec-number&gt;137&lt;/rec-number&gt;&lt;foreign-keys&gt;&lt;key app="EN" db-id="sazazvd5opv5fbezss9x0vp4ddxfad2stz0d"&gt;137&lt;/key&gt;&lt;/foreign-keys&gt;&lt;ref-type name="Journal Article"&gt;17&lt;/ref-type&gt;&lt;contributors&gt;&lt;authors&gt;&lt;author&gt;Su, J.&lt;/author&gt;&lt;author&gt;Zhang, G.&lt;/author&gt;&lt;/authors&gt;&lt;/contributors&gt;&lt;titles&gt;&lt;title&gt;Investigation and analysis of prevalence rate of nosocomial infections in tumor hospital from 2009 to 2010&lt;/title&gt;&lt;secondary-title&gt;Chin J Nosocomiol&lt;/secondary-title&gt;&lt;/titles&gt;&lt;pages&gt;509-511&lt;/pages&gt;&lt;volume&gt;22&lt;/volume&gt;&lt;number&gt;3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C41191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Xin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8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M</w:t>
            </w:r>
            <w:hyperlink w:anchor="_ENREF_101" w:tooltip="Wang, 2013 #12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13&lt;/Year&gt;&lt;RecNum&gt;123&lt;/RecNum&gt;&lt;DisplayText&gt;&lt;style face="superscript"&gt;101&lt;/style&gt;&lt;/DisplayText&gt;&lt;record&gt;&lt;rec-number&gt;123&lt;/rec-number&gt;&lt;foreign-keys&gt;&lt;key app="EN" db-id="sazazvd5opv5fbezss9x0vp4ddxfad2stz0d"&gt;123&lt;/key&gt;&lt;/foreign-keys&gt;&lt;ref-type name="Journal Article"&gt;17&lt;/ref-type&gt;&lt;contributors&gt;&lt;authors&gt;&lt;author&gt;Wang, M.&lt;/author&gt;&lt;author&gt;Gong, G.&lt;/author&gt;&lt;author&gt;Zhou, H.&lt;/author&gt;&lt;author&gt;Wu, X.&lt;/author&gt;&lt;author&gt;Xu, J.&lt;/author&gt;&lt;/authors&gt;&lt;/contributors&gt;&lt;titles&gt;&lt;title&gt;Prevalence of nosocomial infections in a tumor hospital in 2011&lt;/title&gt;&lt;secondary-title&gt;Chin J Nosocomiol&lt;/secondary-title&gt;&lt;/titles&gt;&lt;pages&gt;3072-3074&lt;/pages&gt;&lt;volume&gt;23&lt;/volume&gt;&lt;number&gt;13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1732F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S</w:t>
            </w:r>
            <w:hyperlink w:anchor="_ENREF_102" w:tooltip="Wang, 2014 #13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14&lt;/Year&gt;&lt;RecNum&gt;133&lt;/RecNum&gt;&lt;DisplayText&gt;&lt;style face="superscript"&gt;102&lt;/style&gt;&lt;/DisplayText&gt;&lt;record&gt;&lt;rec-number&gt;133&lt;/rec-number&gt;&lt;foreign-keys&gt;&lt;key app="EN" db-id="sazazvd5opv5fbezss9x0vp4ddxfad2stz0d"&gt;133&lt;/key&gt;&lt;/foreign-keys&gt;&lt;ref-type name="Journal Article"&gt;17&lt;/ref-type&gt;&lt;contributors&gt;&lt;authors&gt;&lt;author&gt;Wang, S.&lt;/author&gt;&lt;author&gt;Zhang, Y.&lt;/author&gt;&lt;author&gt;Cai, L.&lt;/author&gt;&lt;author&gt;Zhang, S.&lt;/author&gt;&lt;author&gt;Duo, K.&lt;/author&gt;&lt;author&gt;Zhao, J.&lt;/author&gt;&lt;/authors&gt;&lt;/contributors&gt;&lt;titles&gt;&lt;title&gt;Current prevalence analysis of nosocomial infection in a 3-A-grade tumor hospital&lt;/title&gt;&lt;secondary-title&gt;Chin J Dis Control Prev&lt;/secondary-title&gt;&lt;/titles&gt;&lt;pages&gt;398-400&lt;/pages&gt;&lt;volume&gt;18&lt;/volume&gt;&lt;number&gt;5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01732F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gha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3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ang Y</w:t>
            </w:r>
            <w:hyperlink w:anchor="_ENREF_103" w:tooltip="Wang, 2016 #13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ang&lt;/Author&gt;&lt;Year&gt;2016&lt;/Year&gt;&lt;RecNum&gt;139&lt;/RecNum&gt;&lt;DisplayText&gt;&lt;style face="superscript"&gt;103&lt;/style&gt;&lt;/DisplayText&gt;&lt;record&gt;&lt;rec-number&gt;139&lt;/rec-number&gt;&lt;foreign-keys&gt;&lt;key app="EN" db-id="sazazvd5opv5fbezss9x0vp4ddxfad2stz0d"&gt;139&lt;/key&gt;&lt;/foreign-keys&gt;&lt;ref-type name="Journal Article"&gt;17&lt;/ref-type&gt;&lt;contributors&gt;&lt;authors&gt;&lt;author&gt;Wang, Y.&lt;/author&gt;&lt;author&gt;Ruan, Y.&lt;/author&gt;&lt;author&gt;Xu, M.&lt;/author&gt;&lt;author&gt;Yu, Y.&lt;/author&gt;&lt;author&gt;Xie, S.&lt;/author&gt;&lt;/authors&gt;&lt;/contributors&gt;&lt;titles&gt;&lt;title&gt;Prevalence rates of nosocomial infections in a tumor specialized hospital &lt;/title&gt;&lt;secondary-title&gt;Chin J Nosocomiol&lt;/secondary-title&gt;&lt;/titles&gt;&lt;pages&gt;462-464&lt;/pages&gt;&lt;volume&gt;26&lt;/volume&gt;&lt;number&gt;2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1704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e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28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3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3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Wu D</w:t>
            </w:r>
            <w:hyperlink w:anchor="_ENREF_104" w:tooltip="Wu, 2016 #13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Wu&lt;/Author&gt;&lt;Year&gt;2016&lt;/Year&gt;&lt;RecNum&gt;132&lt;/RecNum&gt;&lt;DisplayText&gt;&lt;style face="superscript"&gt;104&lt;/style&gt;&lt;/DisplayText&gt;&lt;record&gt;&lt;rec-number&gt;132&lt;/rec-number&gt;&lt;foreign-keys&gt;&lt;key app="EN" db-id="sazazvd5opv5fbezss9x0vp4ddxfad2stz0d"&gt;132&lt;/key&gt;&lt;/foreign-keys&gt;&lt;ref-type name="Journal Article"&gt;17&lt;/ref-type&gt;&lt;contributors&gt;&lt;authors&gt;&lt;author&gt;Wu, D.&lt;/author&gt;&lt;author&gt;Rong, Y.&lt;/author&gt;&lt;author&gt;Ju, G.&lt;/author&gt;&lt;author&gt;Guo, J.&lt;/author&gt;&lt;author&gt;Jia, S.&lt;/author&gt;&lt;author&gt;Li, W.&lt;/author&gt;&lt;/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山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东省肿瘤医院医院感染管理科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山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东济南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250117&lt;/auth-address&gt;&lt;titles&gt;&lt;title&gt;Investigation and analysis on prevalence of healthcare associated infection in tumor hospital, 2014-2015&lt;/title&gt;&lt;secondary-title&gt;China Health Care and Nutrition&lt;/secondary-title&gt;&lt;/titles&gt;&lt;pages&gt;290&lt;/pages&gt;&lt;volume&gt;26&lt;/volume&gt;&lt;number&gt;9&lt;/number&gt;&lt;keywords&gt;&lt;keyword&gt;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现患率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抗菌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药物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keyword&gt;&lt;/keywords&gt;&lt;dates&gt;&lt;year&gt;2016&lt;/year&gt;&lt;/dates&gt;&lt;isbn&gt;1004-7484&lt;/isbn&gt;&lt;urls&gt;&lt;related-urls&gt;&lt;url&gt;http://d.wanfangdata.com.cn/Periodical/zgbjyy-kp201609503&lt;/url&gt;&lt;/related-urls&gt;&lt;/urls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1704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1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X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X</w:t>
            </w:r>
            <w:hyperlink w:anchor="_ENREF_105" w:tooltip="Xu, 2014 #14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Xu&lt;/Author&gt;&lt;Year&gt;2014&lt;/Year&gt;&lt;RecNum&gt;140&lt;/RecNum&gt;&lt;DisplayText&gt;&lt;style face="superscript"&gt;105&lt;/style&gt;&lt;/DisplayText&gt;&lt;record&gt;&lt;rec-number&gt;140&lt;/rec-number&gt;&lt;foreign-keys&gt;&lt;key app="EN" db-id="sazazvd5opv5fbezss9x0vp4ddxfad2stz0d"&gt;140&lt;/key&gt;&lt;/foreign-keys&gt;&lt;ref-type name="Journal Article"&gt;17&lt;/ref-type&gt;&lt;contributors&gt;&lt;authors&gt;&lt;author&gt;Xu, X.&lt;/author&gt;&lt;author&gt;Zhou, X.&lt;/author&gt;&lt;author&gt;Yu, Y.&lt;/author&gt;&lt;author&gt;Wu, Y.&lt;/author&gt;&lt;/authors&gt;&lt;translated-authors&gt;&lt;author&gt;Xu, Xiaoxian&lt;/author&gt;&lt;author&gt;Zhou, Xiaofang&lt;/author&gt;&lt;author&gt;Yu, Yuanming&lt;/author&gt;&lt;author&gt;Wu, Yefang&lt;/author&gt;&lt;/translated-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浙江省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肿瘤妇科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杭州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310022&lt;/auth-address&gt;&lt;titles&gt;&lt;title&gt;Cross-sectional survey on nosocomial infections in Zhejiang cancer hospital in 2011 and 2012&lt;/title&gt;&lt;secondary-title&gt;Chin J Clin Infect Dis&lt;/secondary-title&gt;&lt;/titles&gt;&lt;pages&gt;405-408&lt;/pages&gt;&lt;volume&gt;7&lt;/volume&gt;&lt;number&gt;5&lt;/number&gt;&lt;keywords&gt;&lt;keyword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交叉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横断面研究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病原菌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现患率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Cross infection Cross-sectional studies Pathogen Prevalence rate&lt;/keyword&gt;&lt;/keywords&gt;&lt;dates&gt;&lt;year&gt;2014&lt;/year&gt;&lt;/dates&gt;&lt;isbn&gt;1674-2397&lt;/isbn&gt;&lt;urls&gt;&lt;related-urls&gt;&lt;url&gt;http://d.wanfangdata.com.cn/Periodical/zhlcgrbzz201405005&lt;/url&gt;&lt;/related-urls&gt;&lt;/urls&gt;&lt;electronic-resource-num&gt;10.3760/cma.j.issn.1674-2397.2014.05.005&lt;/electronic-resource-num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1704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ejia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7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0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Yang X</w:t>
            </w:r>
            <w:hyperlink w:anchor="_ENREF_106" w:tooltip="Yang, 2016 #119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ang&lt;/Author&gt;&lt;Year&gt;2016&lt;/Year&gt;&lt;RecNum&gt;119&lt;/RecNum&gt;&lt;DisplayText&gt;&lt;style face="superscript"&gt;106&lt;/style&gt;&lt;/DisplayText&gt;&lt;record&gt;&lt;rec-number&gt;119&lt;/rec-number&gt;&lt;foreign-keys&gt;&lt;key app="EN" db-id="sazazvd5opv5fbezss9x0vp4ddxfad2stz0d"&gt;119&lt;/key&gt;&lt;/foreign-keys&gt;&lt;ref-type name="Journal Article"&gt;17&lt;/ref-type&gt;&lt;contributors&gt;&lt;authors&gt;&lt;author&gt;Yang, X.&lt;/author&gt;&lt;author&gt;Wang, X.&lt;/author&gt;&lt;author&gt;Liu, Z.&lt;/author&gt;&lt;author&gt;Xing, Y.&lt;/author&gt;&lt;author&gt;Chen, J.&lt;/author&gt;&lt;author&gt;Wang, Y.&lt;/author&gt;&lt;author&gt;Liu, X.&lt;/author&gt;&lt;author&gt;Kong, J.&lt;/author&gt;&lt;author&gt;Ma, M.&lt;/author&gt;&lt;/authors&gt;&lt;/contributors&gt;&lt;titles&gt;&lt;title&gt;Nosocomial infection prevalence rate of inpatients in tumor hospital, 2012-2015&lt;/title&gt;&lt;secondary-title&gt;Modern Preventive Medicine&lt;/secondary-title&gt;&lt;/titles&gt;&lt;pages&gt;1334-1338&lt;/pages&gt;&lt;volume&gt;43&lt;/volume&gt;&lt;number&gt;7&lt;/number&gt;&lt;dates&gt;&lt;year&gt;2016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41704C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Hebei</w:t>
            </w:r>
            <w:proofErr w:type="spellEnd"/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85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2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6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106147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>
              <w:rPr>
                <w:rFonts w:ascii="Arial" w:eastAsia="Times New Roman" w:hAnsi="Arial" w:cs="Arial"/>
                <w:lang w:val="en-US" w:eastAsia="fr-CH"/>
              </w:rPr>
              <w:t>Yang R</w:t>
            </w:r>
            <w:hyperlink w:anchor="_ENREF_107" w:tooltip="Yang, 2013 #135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Yang&lt;/Author&gt;&lt;Year&gt;2013&lt;/Year&gt;&lt;RecNum&gt;135&lt;/RecNum&gt;&lt;DisplayText&gt;&lt;style face="superscript"&gt;107&lt;/style&gt;&lt;/DisplayText&gt;&lt;record&gt;&lt;rec-number&gt;135&lt;/rec-number&gt;&lt;foreign-keys&gt;&lt;key app="EN" db-id="sazazvd5opv5fbezss9x0vp4ddxfad2stz0d"&gt;135&lt;/key&gt;&lt;/foreign-keys&gt;&lt;ref-type name="Journal Article"&gt;17&lt;/ref-type&gt;&lt;contributors&gt;&lt;authors&gt;&lt;author&gt;Yang, R.&lt;/author&gt;&lt;author&gt;Tong, W.&lt;/author&gt;&lt;/authors&gt;&lt;/contributors&gt;&lt;titles&gt;&lt;title&gt;Investigation and analysis of prevalence of healthcare associated infection in a hospital, 2012&lt;/title&gt;&lt;secondary-title&gt;Journal of Practical Medical Techniques&lt;/secondary-title&gt;&lt;/titles&gt;&lt;pages&gt;958-959&lt;/pages&gt;&lt;volume&gt;20&lt;/volume&gt;&lt;number&gt;9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7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9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1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Zhai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R</w:t>
            </w:r>
            <w:hyperlink w:anchor="_ENREF_108" w:tooltip="Zhai, 2014 #134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i&lt;/Author&gt;&lt;Year&gt;2014&lt;/Year&gt;&lt;RecNum&gt;134&lt;/RecNum&gt;&lt;DisplayText&gt;&lt;style face="superscript"&gt;108&lt;/style&gt;&lt;/DisplayText&gt;&lt;record&gt;&lt;rec-number&gt;134&lt;/rec-number&gt;&lt;foreign-keys&gt;&lt;key app="EN" db-id="sazazvd5opv5fbezss9x0vp4ddxfad2stz0d"&gt;134&lt;/key&gt;&lt;/foreign-keys&gt;&lt;ref-type name="Journal Article"&gt;17&lt;/ref-type&gt;&lt;contributors&gt;&lt;authors&gt;&lt;author&gt;Zhai, R.&lt;/author&gt;&lt;author&gt;Luo, L.&lt;/author&gt;&lt;/authors&gt;&lt;/contributors&gt;&lt;titles&gt;&lt;title&gt;Investigation and analysis of prevalence rate of nosocomial infection in cancer patients&lt;/title&gt;&lt;secondary-title&gt;Shanxi Med J&lt;/secondary-title&gt;&lt;/titles&gt;&lt;pages&gt;2751-2754&lt;/pages&gt;&lt;volume&gt;43&lt;/volume&gt;&lt;number&gt;23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8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5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8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2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M</w:t>
            </w:r>
            <w:hyperlink w:anchor="_ENREF_109" w:tooltip="Zhang, 2014 #13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4&lt;/Year&gt;&lt;RecNum&gt;130&lt;/RecNum&gt;&lt;DisplayText&gt;&lt;style face="superscript"&gt;109&lt;/style&gt;&lt;/DisplayText&gt;&lt;record&gt;&lt;rec-number&gt;130&lt;/rec-number&gt;&lt;foreign-keys&gt;&lt;key app="EN" db-id="sazazvd5opv5fbezss9x0vp4ddxfad2stz0d"&gt;130&lt;/key&gt;&lt;/foreign-keys&gt;&lt;ref-type name="Journal Article"&gt;17&lt;/ref-type&gt;&lt;contributors&gt;&lt;authors&gt;&lt;author&gt;Zhang, M.&lt;/author&gt;&lt;author&gt;Huang, M.&lt;/author&gt;&lt;author&gt;Yang, M.&lt;/author&gt;&lt;author&gt;Wei, R.&lt;/author&gt;&lt;/authors&gt;&lt;/contributors&gt;&lt;titles&gt;&lt;title&gt;Investigation and analysis of a prevalence of healthcare associated infection&lt;/title&gt;&lt;secondary-title&gt;Qingdao Med J&lt;/secondary-title&gt;&lt;/titles&gt;&lt;pages&gt;236-237&lt;/pages&gt;&lt;volume&gt;46&lt;/volume&gt;&lt;number&gt;3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09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9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ng X</w:t>
            </w:r>
            <w:hyperlink w:anchor="_ENREF_110" w:tooltip="Zhang, 2012 #14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ng&lt;/Author&gt;&lt;Year&gt;2012&lt;/Year&gt;&lt;RecNum&gt;141&lt;/RecNum&gt;&lt;DisplayText&gt;&lt;style face="superscript"&gt;110&lt;/style&gt;&lt;/DisplayText&gt;&lt;record&gt;&lt;rec-number&gt;141&lt;/rec-number&gt;&lt;foreign-keys&gt;&lt;key app="EN" db-id="sazazvd5opv5fbezss9x0vp4ddxfad2stz0d"&gt;141&lt;/key&gt;&lt;/foreign-keys&gt;&lt;ref-type name="Journal Article"&gt;17&lt;/ref-type&gt;&lt;contributors&gt;&lt;authors&gt;&lt;author&gt;Zhang, X.&lt;/author&gt;&lt;/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河南省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感染办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,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郑州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450008&lt;/auth-address&gt;&lt;titles&gt;&lt;title&gt;Prevalence of nosocomial infection in tumor hospital in Henan&lt;/title&gt;&lt;secondary-title&gt;Chinese Journal of Practical Medicine&lt;/secondary-title&gt;&lt;/titles&gt;&lt;pages&gt;95-98&lt;/pages&gt;&lt;volume&gt;39&lt;/volume&gt;&lt;number&gt;15&lt;/number&gt;&lt;keywords&gt;&lt;keyword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患病率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调查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分析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keyword&gt;&lt;/keywords&gt;&lt;dates&gt;&lt;year&gt;2012&lt;/year&gt;&lt;/dates&gt;&lt;isbn&gt;1674-4756&lt;/isbn&gt;&lt;urls&gt;&lt;related-urls&gt;&lt;url&gt;http://d.wanfangdata.com.cn/Periodical/zyyk201215052&lt;/url&gt;&lt;/related-urls&gt;&lt;/urls&gt;&lt;electronic-resource-num&gt;10.3760/cma.j.issn.1674-4756.2012.15.052&lt;/electronic-resource-num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0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5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9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00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o L</w:t>
            </w:r>
            <w:hyperlink w:anchor="_ENREF_111" w:tooltip="Zhao, 2016 #143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o&lt;/Author&gt;&lt;Year&gt;2016&lt;/Year&gt;&lt;RecNum&gt;143&lt;/RecNum&gt;&lt;DisplayText&gt;&lt;style face="superscript"&gt;111&lt;/style&gt;&lt;/DisplayText&gt;&lt;record&gt;&lt;rec-number&gt;143&lt;/rec-number&gt;&lt;foreign-keys&gt;&lt;key app="EN" db-id="sazazvd5opv5fbezss9x0vp4ddxfad2stz0d"&gt;143&lt;/key&gt;&lt;/foreign-keys&gt;&lt;ref-type name="Journal Article"&gt;17&lt;/ref-type&gt;&lt;contributors&gt;&lt;authors&gt;&lt;author&gt;Zhao, L.&lt;/author&gt;&lt;author&gt;Jing, Y.&lt;/author&gt;&lt;author&gt;Li, H.&lt;/author&gt;&lt;/authors&gt;&lt;translated-authors&gt;&lt;author&gt;Zhao Ling-hua&lt;/author&gt;&lt;author&gt;J. Ing Yan-jie&lt;/author&gt;&lt;author&gt;L. I. Hong&lt;/author&gt;&lt;/translated-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山西省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山西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太原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030013&lt;/auth-address&gt;&lt;titles&gt;&lt;title&gt;Prevalence rates of healthcare-associated infection in a provincial tumor hospital from 2012 to 2014&lt;/title&gt;&lt;secondary-title&gt;Chin J Infect Control&lt;/secondary-title&gt;&lt;/titles&gt;&lt;pages&gt;179-182&lt;/pages&gt;&lt;volume&gt;15&lt;/volume&gt;&lt;number&gt;3&lt;/number&gt;&lt;keywords&gt;&lt;keyword&gt;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现患率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病原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抗菌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药物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tumor hospital healthcare-associated infection prevalence rate pathogen antimicrobial agent&lt;/keyword&gt;&lt;/keywords&gt;&lt;dates&gt;&lt;year&gt;2016&lt;/year&gt;&lt;/dates&gt;&lt;isbn&gt;1671-9638&lt;/isbn&gt;&lt;urls&gt;&lt;related-urls&gt;&lt;url&gt;http://d.wanfangdata.com.cn/Periodical/zggrkzzz201603011&lt;/url&gt;&lt;/related-urls&gt;&lt;/urls&gt;&lt;electronic-resource-num&gt;10.3969/j.issn.1671-9638.2016.03.009&lt;/electronic-resource-num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1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6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xi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53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27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45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ao X</w:t>
            </w:r>
            <w:hyperlink w:anchor="_ENREF_112" w:tooltip="Zhao, 2014 #120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ao&lt;/Author&gt;&lt;Year&gt;2014&lt;/Year&gt;&lt;RecNum&gt;120&lt;/RecNum&gt;&lt;DisplayText&gt;&lt;style face="superscript"&gt;112&lt;/style&gt;&lt;/DisplayText&gt;&lt;record&gt;&lt;rec-number&gt;120&lt;/rec-number&gt;&lt;foreign-keys&gt;&lt;key app="EN" db-id="sazazvd5opv5fbezss9x0vp4ddxfad2stz0d"&gt;120&lt;/key&gt;&lt;/foreign-keys&gt;&lt;ref-type name="Journal Article"&gt;17&lt;/ref-type&gt;&lt;contributors&gt;&lt;authors&gt;&lt;author&gt;Zhao, X.&lt;/author&gt;&lt;author&gt;Guo, Z.&lt;/author&gt;&lt;author&gt;Zhang, X.&lt;/author&gt;&lt;/authors&gt;&lt;/contributors&gt;&lt;titles&gt;&lt;title&gt;Investigation and analysis of prevalence rate of nosocomial infections&lt;/title&gt;&lt;secondary-title&gt;Chin J Nosocomiol&lt;/secondary-title&gt;&lt;/titles&gt;&lt;pages&gt;6110-6111&lt;/pages&gt;&lt;volume&gt;24&lt;/volume&gt;&lt;number&gt;24&lt;/number&gt;&lt;dates&gt;&lt;year&gt;2014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2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4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ena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53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54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74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Zheng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H</w:t>
            </w:r>
            <w:hyperlink w:anchor="_ENREF_113" w:tooltip="Zheng, 2013 #131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eng&lt;/Author&gt;&lt;Year&gt;2013&lt;/Year&gt;&lt;RecNum&gt;131&lt;/RecNum&gt;&lt;DisplayText&gt;&lt;style face="superscript"&gt;113&lt;/style&gt;&lt;/DisplayText&gt;&lt;record&gt;&lt;rec-number&gt;131&lt;/rec-number&gt;&lt;foreign-keys&gt;&lt;key app="EN" db-id="sazazvd5opv5fbezss9x0vp4ddxfad2stz0d"&gt;131&lt;/key&gt;&lt;/foreign-keys&gt;&lt;ref-type name="Journal Article"&gt;17&lt;/ref-type&gt;&lt;contributors&gt;&lt;authors&gt;&lt;author&gt;Zheng, H.&lt;/author&gt;&lt;/authors&gt;&lt;/contributors&gt;&lt;titles&gt;&lt;title&gt;Survey on point prevalence of healthcare-associated infection in a tumor hospital&lt;/title&gt;&lt;secondary-title&gt;Chin J Infect Control&lt;/secondary-title&gt;&lt;/titles&gt;&lt;pages&gt;231-232&lt;/pages&gt;&lt;volume&gt;12&lt;/volume&gt;&lt;number&gt;3&lt;/number&gt;&lt;dates&gt;&lt;year&gt;2013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3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3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Shandong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5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ou H</w:t>
            </w:r>
            <w:hyperlink w:anchor="_ENREF_114" w:tooltip="Zhou, 2012 #128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ou&lt;/Author&gt;&lt;Year&gt;2012&lt;/Year&gt;&lt;RecNum&gt;128&lt;/RecNum&gt;&lt;DisplayText&gt;&lt;style face="superscript"&gt;114&lt;/style&gt;&lt;/DisplayText&gt;&lt;record&gt;&lt;rec-number&gt;128&lt;/rec-number&gt;&lt;foreign-keys&gt;&lt;key app="EN" db-id="sazazvd5opv5fbezss9x0vp4ddxfad2stz0d"&gt;128&lt;/key&gt;&lt;/foreign-keys&gt;&lt;ref-type name="Journal Article"&gt;17&lt;/ref-type&gt;&lt;contributors&gt;&lt;authors&gt;&lt;author&gt;Zhou, H.&lt;/author&gt;&lt;author&gt;Gong, G.&lt;/author&gt;&lt;author&gt;Xu, J.&lt;/author&gt;&lt;author&gt;Wang, M.&lt;/author&gt;&lt;author&gt;Wu, X.&lt;/author&gt;&lt;/authors&gt;&lt;/contributors&gt;&lt;titles&gt;&lt;title&gt;Investigation and analysis of prevalence rates of nosocomial infections in 742 cases of inpatients&lt;/title&gt;&lt;secondary-title&gt;Chin J Nosocomiol&lt;/secondary-title&gt;&lt;/titles&gt;&lt;pages&gt;61-63&lt;/pages&gt;&lt;volume&gt;22&lt;/volume&gt;&lt;number&gt;1&lt;/number&gt;&lt;dates&gt;&lt;year&gt;2012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4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2</w:t>
            </w:r>
          </w:p>
        </w:tc>
        <w:tc>
          <w:tcPr>
            <w:tcW w:w="1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</w:t>
            </w:r>
          </w:p>
        </w:tc>
        <w:tc>
          <w:tcPr>
            <w:tcW w:w="7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low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Zhou Y</w:t>
            </w:r>
            <w:hyperlink w:anchor="_ENREF_115" w:tooltip="Zhou, 2009 #142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hou&lt;/Author&gt;&lt;Year&gt;2009&lt;/Year&gt;&lt;RecNum&gt;142&lt;/RecNum&gt;&lt;DisplayText&gt;&lt;style face="superscript"&gt;115&lt;/style&gt;&lt;/DisplayText&gt;&lt;record&gt;&lt;rec-number&gt;142&lt;/rec-number&gt;&lt;foreign-keys&gt;&lt;key app="EN" db-id="sazazvd5opv5fbezss9x0vp4ddxfad2stz0d"&gt;142&lt;/key&gt;&lt;/foreign-keys&gt;&lt;ref-type name="Journal Article"&gt;17&lt;/ref-type&gt;&lt;contributors&gt;&lt;authors&gt;&lt;author&gt;Zhou, Y.&lt;/author&gt;&lt;author&gt;Ouyang, L.&lt;/author&gt;&lt;/authors&gt;&lt;translated-authors&gt;&lt;author&gt;Zhou Yan-hua&lt;/author&gt;&lt;author&gt;Ou Yang Lizhi&lt;/author&gt;&lt;/translated-authors&gt;&lt;/contributors&gt;&lt;auth-address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湖南省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肿瘤医院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长沙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,410013&lt;/auth-address&gt;&lt;titles&gt;&lt;title&gt;Nosocomial infection rate of the patients with tumor: an investigation analysis&lt;/title&gt;&lt;secondary-title&gt;J Canc Control Treat&lt;/secondary-title&gt;&lt;/titles&gt;&lt;pages&gt;300-302&lt;/pages&gt;&lt;volume&gt;22&lt;/volume&gt;&lt;number&gt;3&lt;/number&gt;&lt;keywords&gt;&lt;keyword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医院感染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现患率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ingLiU" w:eastAsia="MingLiU" w:hAnsi="MingLiU" w:cs="MingLiU" w:hint="eastAsia"/>
                  <w:lang w:val="en-US" w:eastAsia="fr-CH"/>
                </w:rPr>
                <w:instrText>调查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感染部位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keyword&gt;&lt;/keywords&gt;&lt;dates&gt;&lt;year&gt;2009&lt;/year&gt;&lt;/dates&gt;&lt;isbn&gt;1674-0904&lt;/isbn&gt;&lt;urls&gt;&lt;related-urls&gt;&lt;url&gt;http://d.wanfangdata.com.cn/Periodical/sczlfz200903021&lt;/url&gt;&lt;/related-urls&gt;&lt;/urls&gt;&lt;electronic-resource-num&gt;10.3969/j.issn.1674-0904.2009.03.021&lt;/electronic-resource-num&gt;&lt;remote-database-provider&gt;</w:instrText>
              </w:r>
              <w:r w:rsidR="00106147">
                <w:rPr>
                  <w:rFonts w:ascii="MS Gothic" w:eastAsia="MS Gothic" w:hAnsi="MS Gothic" w:cs="MS Gothic" w:hint="eastAsia"/>
                  <w:lang w:val="en-US" w:eastAsia="fr-CH"/>
                </w:rPr>
                <w:instrText>北京万方数据股份有限公司</w:instrText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>&lt;/remote-database-provider&gt;&lt;language&gt;chi&lt;/language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5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09</w:t>
            </w:r>
          </w:p>
        </w:tc>
        <w:tc>
          <w:tcPr>
            <w:tcW w:w="17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Hunan</w:t>
            </w:r>
          </w:p>
        </w:tc>
        <w:tc>
          <w:tcPr>
            <w:tcW w:w="15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1602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6</w:t>
            </w:r>
          </w:p>
        </w:tc>
        <w:tc>
          <w:tcPr>
            <w:tcW w:w="7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76</w:t>
            </w:r>
          </w:p>
        </w:tc>
        <w:tc>
          <w:tcPr>
            <w:tcW w:w="11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  <w:tr w:rsidR="00C74FB1" w:rsidRPr="00B8276F" w:rsidTr="00AB637C">
        <w:trPr>
          <w:cantSplit/>
          <w:trHeight w:hRule="exact" w:val="340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106147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lang w:val="en-US" w:eastAsia="fr-CH"/>
              </w:rPr>
              <w:t>Zou</w:t>
            </w:r>
            <w:proofErr w:type="spellEnd"/>
            <w:r w:rsidRPr="00B8276F">
              <w:rPr>
                <w:rFonts w:ascii="Arial" w:eastAsia="Times New Roman" w:hAnsi="Arial" w:cs="Arial"/>
                <w:lang w:val="en-US" w:eastAsia="fr-CH"/>
              </w:rPr>
              <w:t xml:space="preserve"> Y</w:t>
            </w:r>
            <w:hyperlink w:anchor="_ENREF_116" w:tooltip="Zou, 2015 #126" w:history="1"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begin"/>
              </w:r>
              <w:r w:rsidR="00106147">
                <w:rPr>
                  <w:rFonts w:ascii="Arial" w:eastAsia="Times New Roman" w:hAnsi="Arial" w:cs="Arial"/>
                  <w:lang w:val="en-US" w:eastAsia="fr-CH"/>
                </w:rPr>
                <w:instrText xml:space="preserve"> ADDIN EN.CITE &lt;EndNote&gt;&lt;Cite&gt;&lt;Author&gt;Zou&lt;/Author&gt;&lt;Year&gt;2015&lt;/Year&gt;&lt;RecNum&gt;126&lt;/RecNum&gt;&lt;DisplayText&gt;&lt;style face="superscript"&gt;116&lt;/style&gt;&lt;/DisplayText&gt;&lt;record&gt;&lt;rec-number&gt;126&lt;/rec-number&gt;&lt;foreign-keys&gt;&lt;key app="EN" db-id="sazazvd5opv5fbezss9x0vp4ddxfad2stz0d"&gt;126&lt;/key&gt;&lt;/foreign-keys&gt;&lt;ref-type name="Journal Article"&gt;17&lt;/ref-type&gt;&lt;contributors&gt;&lt;authors&gt;&lt;author&gt;Zou, Y.&lt;/author&gt;&lt;author&gt;Zhou, J.&lt;/author&gt;&lt;author&gt;Hu, X.&lt;/author&gt;&lt;author&gt;Sun, Y.&lt;/author&gt;&lt;author&gt;Zhu, J.&lt;/author&gt;&lt;/authors&gt;&lt;/contributors&gt;&lt;titles&gt;&lt;title&gt;Survey of prevalence rate of healthcare-associated infections in a specialized cancer patients in three consecutive years&lt;/title&gt;&lt;secondary-title&gt;Chin J Nosocomiol&lt;/secondary-title&gt;&lt;/titles&gt;&lt;pages&gt;4900-4902&lt;/pages&gt;&lt;volume&gt;25&lt;/volume&gt;&lt;number&gt;21&lt;/number&gt;&lt;dates&gt;&lt;year&gt;2015&lt;/year&gt;&lt;/dates&gt;&lt;urls&gt;&lt;/urls&gt;&lt;/record&gt;&lt;/Cite&gt;&lt;/EndNote&gt;</w:instrTex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separate"/>
              </w:r>
              <w:r w:rsidR="00106147" w:rsidRPr="00106147">
                <w:rPr>
                  <w:rFonts w:ascii="Arial" w:eastAsia="Times New Roman" w:hAnsi="Arial" w:cs="Arial"/>
                  <w:noProof/>
                  <w:vertAlign w:val="superscript"/>
                  <w:lang w:val="en-US" w:eastAsia="fr-CH"/>
                </w:rPr>
                <w:t>116</w:t>
              </w:r>
              <w:r w:rsidR="00F06D7D">
                <w:rPr>
                  <w:rFonts w:ascii="Arial" w:eastAsia="Times New Roman" w:hAnsi="Arial" w:cs="Arial"/>
                  <w:lang w:val="en-US" w:eastAsia="fr-CH"/>
                </w:rPr>
                <w:fldChar w:fldCharType="end"/>
              </w:r>
            </w:hyperlink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2015</w:t>
            </w:r>
          </w:p>
        </w:tc>
        <w:tc>
          <w:tcPr>
            <w:tcW w:w="1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Jiangsu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391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7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jc w:val="right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89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line="240" w:lineRule="auto"/>
              <w:rPr>
                <w:rFonts w:ascii="Arial" w:eastAsia="Times New Roman" w:hAnsi="Arial" w:cs="Arial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lang w:val="en-US" w:eastAsia="fr-CH"/>
              </w:rPr>
              <w:t>moderate</w:t>
            </w:r>
          </w:p>
        </w:tc>
      </w:tr>
    </w:tbl>
    <w:p w:rsidR="00C74FB1" w:rsidRPr="00B8276F" w:rsidRDefault="00C74FB1" w:rsidP="00C74FB1">
      <w:pPr>
        <w:rPr>
          <w:rFonts w:ascii="Arial" w:hAnsi="Arial" w:cs="Arial"/>
          <w:b/>
          <w:lang w:val="en-US"/>
        </w:rPr>
        <w:sectPr w:rsidR="00C74FB1" w:rsidRPr="00B8276F" w:rsidSect="00AB637C">
          <w:pgSz w:w="11906" w:h="16838"/>
          <w:pgMar w:top="851" w:right="1134" w:bottom="851" w:left="1134" w:header="709" w:footer="709" w:gutter="0"/>
          <w:cols w:space="708"/>
          <w:docGrid w:linePitch="360"/>
        </w:sectPr>
      </w:pPr>
    </w:p>
    <w:p w:rsidR="00C74FB1" w:rsidRPr="00B8276F" w:rsidRDefault="00C74FB1" w:rsidP="00C74FB1">
      <w:pPr>
        <w:rPr>
          <w:rFonts w:ascii="Arial" w:hAnsi="Arial" w:cs="Arial"/>
          <w:lang w:val="en-US" w:eastAsia="zh-CN"/>
        </w:rPr>
      </w:pPr>
      <w:proofErr w:type="gramStart"/>
      <w:r w:rsidRPr="00B8276F">
        <w:rPr>
          <w:rFonts w:ascii="Arial" w:hAnsi="Arial" w:cs="Arial"/>
          <w:b/>
          <w:bCs/>
          <w:lang w:val="en-US"/>
        </w:rPr>
        <w:lastRenderedPageBreak/>
        <w:t>Supplementary Table 3.</w:t>
      </w:r>
      <w:proofErr w:type="gramEnd"/>
      <w:r w:rsidRPr="00B8276F">
        <w:rPr>
          <w:rFonts w:ascii="Arial" w:hAnsi="Arial" w:cs="Arial"/>
          <w:lang w:val="en-US" w:eastAsia="zh-CN"/>
        </w:rPr>
        <w:t xml:space="preserve"> Information of healthcare-associated infection and GDP by region</w:t>
      </w:r>
    </w:p>
    <w:tbl>
      <w:tblPr>
        <w:tblW w:w="13283" w:type="dxa"/>
        <w:tblInd w:w="-72" w:type="dxa"/>
        <w:tblCellMar>
          <w:left w:w="70" w:type="dxa"/>
          <w:right w:w="70" w:type="dxa"/>
        </w:tblCellMar>
        <w:tblLook w:val="04A0"/>
      </w:tblPr>
      <w:tblGrid>
        <w:gridCol w:w="1209"/>
        <w:gridCol w:w="1718"/>
        <w:gridCol w:w="825"/>
        <w:gridCol w:w="737"/>
        <w:gridCol w:w="737"/>
        <w:gridCol w:w="737"/>
        <w:gridCol w:w="1069"/>
        <w:gridCol w:w="1119"/>
        <w:gridCol w:w="968"/>
        <w:gridCol w:w="2463"/>
        <w:gridCol w:w="1701"/>
      </w:tblGrid>
      <w:tr w:rsidR="00C74FB1" w:rsidRPr="00B8276F" w:rsidTr="00AB637C">
        <w:trPr>
          <w:trHeight w:val="300"/>
        </w:trPr>
        <w:tc>
          <w:tcPr>
            <w:tcW w:w="1241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Region</w:t>
            </w:r>
          </w:p>
        </w:tc>
        <w:tc>
          <w:tcPr>
            <w:tcW w:w="17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Province</w:t>
            </w:r>
          </w:p>
        </w:tc>
        <w:tc>
          <w:tcPr>
            <w:tcW w:w="3036" w:type="dxa"/>
            <w:gridSpan w:val="4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Hospital setting, N</w:t>
            </w:r>
          </w:p>
        </w:tc>
        <w:tc>
          <w:tcPr>
            <w:tcW w:w="1069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Total, N</w:t>
            </w:r>
          </w:p>
        </w:tc>
        <w:tc>
          <w:tcPr>
            <w:tcW w:w="105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Patients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HAI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HAI prevalence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b/>
                <w:color w:val="000000"/>
                <w:lang w:val="en-US" w:eastAsia="fr-CH"/>
              </w:rPr>
              <w:t>GDP per capita</w:t>
            </w:r>
          </w:p>
        </w:tc>
      </w:tr>
      <w:tr w:rsidR="00C74FB1" w:rsidRPr="00B8276F" w:rsidTr="00AB637C">
        <w:trPr>
          <w:trHeight w:val="300"/>
        </w:trPr>
        <w:tc>
          <w:tcPr>
            <w:tcW w:w="124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825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GH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CH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MCH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OH</w:t>
            </w:r>
          </w:p>
        </w:tc>
        <w:tc>
          <w:tcPr>
            <w:tcW w:w="1069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5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N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(N</w:t>
            </w:r>
          </w:p>
        </w:tc>
        <w:tc>
          <w:tcPr>
            <w:tcW w:w="246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% (95% CI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CNY</w:t>
            </w:r>
          </w:p>
        </w:tc>
      </w:tr>
      <w:tr w:rsidR="00C74FB1" w:rsidRPr="00B8276F" w:rsidTr="00AB637C">
        <w:trPr>
          <w:trHeight w:val="300"/>
        </w:trPr>
        <w:tc>
          <w:tcPr>
            <w:tcW w:w="124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Eastern 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hanghai</w:t>
            </w:r>
          </w:p>
        </w:tc>
        <w:tc>
          <w:tcPr>
            <w:tcW w:w="825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69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105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11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44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216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73 (3.44-4.03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03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96</w:t>
            </w:r>
          </w:p>
        </w:tc>
      </w:tr>
      <w:tr w:rsidR="00C74FB1" w:rsidRPr="00B8276F" w:rsidTr="00AB637C">
        <w:trPr>
          <w:trHeight w:val="300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Jiangsu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</w:t>
            </w: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2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1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22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235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26 (1.57-2.95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7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95</w:t>
            </w:r>
          </w:p>
        </w:tc>
      </w:tr>
      <w:tr w:rsidR="00C74FB1" w:rsidRPr="00B8276F" w:rsidTr="00AB637C">
        <w:trPr>
          <w:trHeight w:val="300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Zhejiang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244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61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73 (1.74-5.72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7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44</w:t>
            </w:r>
          </w:p>
        </w:tc>
      </w:tr>
      <w:tr w:rsidR="00C74FB1" w:rsidRPr="00B8276F" w:rsidTr="00AB637C">
        <w:trPr>
          <w:trHeight w:val="300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Anhui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11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28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226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.99 (1.91-2.07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5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97</w:t>
            </w:r>
          </w:p>
        </w:tc>
      </w:tr>
      <w:tr w:rsidR="00C74FB1" w:rsidRPr="00B8276F" w:rsidTr="00AB637C">
        <w:trPr>
          <w:trHeight w:val="300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Fujian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22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08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1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14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47 (3.32-3.63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7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66</w:t>
            </w:r>
          </w:p>
        </w:tc>
      </w:tr>
      <w:tr w:rsidR="00C74FB1" w:rsidRPr="00B8276F" w:rsidTr="00AB637C">
        <w:trPr>
          <w:trHeight w:val="300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Jiangxi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21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25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85 (1.52-6.18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6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24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handong</w:t>
            </w:r>
          </w:p>
        </w:tc>
        <w:tc>
          <w:tcPr>
            <w:tcW w:w="825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1069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</w:t>
            </w:r>
          </w:p>
        </w:tc>
        <w:tc>
          <w:tcPr>
            <w:tcW w:w="105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9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24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21</w:t>
            </w:r>
          </w:p>
        </w:tc>
        <w:tc>
          <w:tcPr>
            <w:tcW w:w="246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05 (1.45-2.64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4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68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Southern 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Guangdong</w:t>
            </w:r>
          </w:p>
        </w:tc>
        <w:tc>
          <w:tcPr>
            <w:tcW w:w="825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0</w:t>
            </w:r>
          </w:p>
        </w:tc>
        <w:tc>
          <w:tcPr>
            <w:tcW w:w="105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8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22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99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28 (1.66-2.90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7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03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Guangxi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875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81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34 (1.42-3.25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5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90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Hainan</w:t>
            </w:r>
          </w:p>
        </w:tc>
        <w:tc>
          <w:tcPr>
            <w:tcW w:w="825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5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122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70</w:t>
            </w:r>
          </w:p>
        </w:tc>
        <w:tc>
          <w:tcPr>
            <w:tcW w:w="246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.45 (4.68-6.30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0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18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Central </w:t>
            </w:r>
          </w:p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Henan</w:t>
            </w:r>
          </w:p>
        </w:tc>
        <w:tc>
          <w:tcPr>
            <w:tcW w:w="825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1069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0</w:t>
            </w:r>
          </w:p>
        </w:tc>
        <w:tc>
          <w:tcPr>
            <w:tcW w:w="105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2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84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32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.23 (3.21-5.24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9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23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Hubei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EE372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58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02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299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51 (3.18-3.84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0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54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Hunan</w:t>
            </w:r>
          </w:p>
        </w:tc>
        <w:tc>
          <w:tcPr>
            <w:tcW w:w="825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69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105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470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33</w:t>
            </w:r>
          </w:p>
        </w:tc>
        <w:tc>
          <w:tcPr>
            <w:tcW w:w="246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.92 (3.88-5.96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2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54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Northern 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Beijing</w:t>
            </w:r>
          </w:p>
        </w:tc>
        <w:tc>
          <w:tcPr>
            <w:tcW w:w="825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105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EE372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4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44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329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.73 (0.80-2.66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06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97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Tianjin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EE372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9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13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96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37 (3.17-3.59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07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60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Hebei</w:t>
            </w:r>
            <w:proofErr w:type="spellEnd"/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8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36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69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89 (2.34-5.43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0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55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hanxi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311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47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.93 (1.69-8.17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4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19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Inner Mongolia</w:t>
            </w:r>
          </w:p>
        </w:tc>
        <w:tc>
          <w:tcPr>
            <w:tcW w:w="825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105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EE372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20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90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463</w:t>
            </w:r>
          </w:p>
        </w:tc>
        <w:tc>
          <w:tcPr>
            <w:tcW w:w="246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06 (1.82-2.31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1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01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 xml:space="preserve">Western </w:t>
            </w:r>
          </w:p>
        </w:tc>
        <w:tc>
          <w:tcPr>
            <w:tcW w:w="171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Chongqing</w:t>
            </w:r>
          </w:p>
        </w:tc>
        <w:tc>
          <w:tcPr>
            <w:tcW w:w="825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</w:tcBorders>
            <w:vAlign w:val="center"/>
          </w:tcPr>
          <w:p w:rsidR="00C74FB1" w:rsidRPr="00B8276F" w:rsidRDefault="00C74FB1" w:rsidP="00EE372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0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32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85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.82 (4.53-5.12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2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21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Sichuan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55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927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179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72 (2.37-3.08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6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75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proofErr w:type="spellStart"/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Guizhou</w:t>
            </w:r>
            <w:proofErr w:type="spellEnd"/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54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012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970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78 (2.38-3.19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9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47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Yunnan</w:t>
            </w:r>
          </w:p>
        </w:tc>
        <w:tc>
          <w:tcPr>
            <w:tcW w:w="825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069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</w:t>
            </w:r>
          </w:p>
        </w:tc>
        <w:tc>
          <w:tcPr>
            <w:tcW w:w="1059" w:type="dxa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422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66</w:t>
            </w:r>
          </w:p>
        </w:tc>
        <w:tc>
          <w:tcPr>
            <w:tcW w:w="2463" w:type="dxa"/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64 (1.20-6.08)</w:t>
            </w:r>
          </w:p>
        </w:tc>
        <w:tc>
          <w:tcPr>
            <w:tcW w:w="1701" w:type="dxa"/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8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06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Xinjiang</w:t>
            </w:r>
          </w:p>
        </w:tc>
        <w:tc>
          <w:tcPr>
            <w:tcW w:w="825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</w:p>
        </w:tc>
        <w:tc>
          <w:tcPr>
            <w:tcW w:w="1069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</w:t>
            </w:r>
          </w:p>
        </w:tc>
        <w:tc>
          <w:tcPr>
            <w:tcW w:w="1059" w:type="dxa"/>
            <w:tcBorders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84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78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826</w:t>
            </w:r>
          </w:p>
        </w:tc>
        <w:tc>
          <w:tcPr>
            <w:tcW w:w="246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.87 (1.69-4.05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0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036</w:t>
            </w:r>
          </w:p>
        </w:tc>
      </w:tr>
      <w:tr w:rsidR="00C74FB1" w:rsidRPr="00B8276F" w:rsidTr="00AB637C">
        <w:trPr>
          <w:trHeight w:val="285"/>
        </w:trPr>
        <w:tc>
          <w:tcPr>
            <w:tcW w:w="124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  <w:tc>
          <w:tcPr>
            <w:tcW w:w="17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Overall</w:t>
            </w:r>
          </w:p>
        </w:tc>
        <w:tc>
          <w:tcPr>
            <w:tcW w:w="82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42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9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7</w:t>
            </w:r>
          </w:p>
        </w:tc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27</w:t>
            </w:r>
          </w:p>
        </w:tc>
        <w:tc>
          <w:tcPr>
            <w:tcW w:w="106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15</w:t>
            </w:r>
          </w:p>
        </w:tc>
        <w:tc>
          <w:tcPr>
            <w:tcW w:w="10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1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798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31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53</w:t>
            </w:r>
            <w:r w:rsidR="00EE3722">
              <w:rPr>
                <w:rFonts w:ascii="Arial" w:eastAsia="Times New Roman" w:hAnsi="Arial" w:cs="Arial"/>
                <w:color w:val="000000"/>
                <w:lang w:val="en-US" w:eastAsia="fr-CH"/>
              </w:rPr>
              <w:t>,</w:t>
            </w: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642</w:t>
            </w:r>
          </w:p>
        </w:tc>
        <w:tc>
          <w:tcPr>
            <w:tcW w:w="246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  <w:r w:rsidRPr="00B8276F">
              <w:rPr>
                <w:rFonts w:ascii="Arial" w:eastAsia="Times New Roman" w:hAnsi="Arial" w:cs="Arial"/>
                <w:color w:val="000000"/>
                <w:lang w:val="en-US" w:eastAsia="fr-CH"/>
              </w:rPr>
              <w:t>3.12 (2.94-3.29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74FB1" w:rsidRPr="00B8276F" w:rsidRDefault="00C74FB1" w:rsidP="00AB6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US" w:eastAsia="fr-CH"/>
              </w:rPr>
            </w:pPr>
          </w:p>
        </w:tc>
      </w:tr>
    </w:tbl>
    <w:p w:rsidR="00C74FB1" w:rsidRPr="00B8276F" w:rsidRDefault="00C74FB1" w:rsidP="00C74FB1">
      <w:pPr>
        <w:spacing w:line="240" w:lineRule="auto"/>
        <w:rPr>
          <w:rFonts w:ascii="Arial" w:hAnsi="Arial" w:cs="Arial"/>
          <w:lang w:val="en-US" w:eastAsia="zh-CN"/>
        </w:rPr>
      </w:pPr>
      <w:r w:rsidRPr="00B8276F">
        <w:rPr>
          <w:rFonts w:ascii="Arial" w:hAnsi="Arial" w:cs="Arial"/>
          <w:lang w:val="en-US" w:eastAsia="zh-CN"/>
        </w:rPr>
        <w:t xml:space="preserve">  </w:t>
      </w:r>
    </w:p>
    <w:p w:rsidR="00C74FB1" w:rsidRPr="00B8276F" w:rsidRDefault="00C74FB1" w:rsidP="00C74FB1">
      <w:pPr>
        <w:rPr>
          <w:rFonts w:ascii="Arial" w:eastAsia="SimSun" w:hAnsi="Arial" w:cs="Arial"/>
          <w:lang w:val="en-US"/>
        </w:rPr>
      </w:pPr>
      <w:r w:rsidRPr="00B8276F">
        <w:rPr>
          <w:rFonts w:ascii="Arial" w:hAnsi="Arial" w:cs="Arial"/>
          <w:lang w:val="en-US"/>
        </w:rPr>
        <w:lastRenderedPageBreak/>
        <w:t xml:space="preserve">GDP: gross domestic product based on the national bureau of statistics of China (2015); GH: General hospitals; CH: Children hospitals; MCH; Maternal and child health hospitals; OH: Oncology hospitals. </w:t>
      </w:r>
      <w:r w:rsidRPr="00B8276F">
        <w:rPr>
          <w:rFonts w:ascii="Arial" w:eastAsia="SimSun" w:hAnsi="Arial" w:cs="Arial"/>
          <w:lang w:val="en-US"/>
        </w:rPr>
        <w:t>Note: The data of GDP per capita and indices in China are derived from China Statistical Yearbook 2016, which was compiled by National Bureau of Statistics of China.</w:t>
      </w:r>
      <w:hyperlink w:anchor="_ENREF_117" w:tooltip=", 2016 #168" w:history="1">
        <w:r w:rsidR="00F06D7D" w:rsidRPr="00B8276F">
          <w:rPr>
            <w:rFonts w:ascii="Arial" w:eastAsia="SimSun" w:hAnsi="Arial" w:cs="Arial"/>
            <w:lang w:val="en-US"/>
          </w:rPr>
          <w:fldChar w:fldCharType="begin"/>
        </w:r>
        <w:r w:rsidR="00106147">
          <w:rPr>
            <w:rFonts w:ascii="Arial" w:eastAsia="SimSun" w:hAnsi="Arial" w:cs="Arial"/>
            <w:lang w:val="en-US"/>
          </w:rPr>
          <w:instrText xml:space="preserve"> ADDIN EN.CITE &lt;EndNote&gt;&lt;Cite ExcludeAuth="1"&gt;&lt;Year&gt;2016&lt;/Year&gt;&lt;RecNum&gt;168&lt;/RecNum&gt;&lt;DisplayText&gt;&lt;style face="superscript"&gt;117&lt;/style&gt;&lt;/DisplayText&gt;&lt;record&gt;&lt;rec-number&gt;168&lt;/rec-number&gt;&lt;foreign-keys&gt;&lt;key app="EN" db-id="sazazvd5opv5fbezss9x0vp4ddxfad2stz0d"&gt;168&lt;/key&gt;&lt;/foreign-keys&gt;&lt;ref-type name="Book"&gt;6&lt;/ref-type&gt;&lt;contributors&gt;&lt;/contributors&gt;&lt;titles&gt;&lt;title&gt;Data of GDP per capita and indices in China&lt;/title&gt;&lt;/titles&gt;&lt;dates&gt;&lt;year&gt;2016&lt;/year&gt;&lt;/dates&gt;&lt;publisher&gt;China Statistical Yearbook &lt;/publisher&gt;&lt;urls&gt;&lt;related-urls&gt;&lt;url&gt;http://www.stats.gov.cn/tjsj/ndsj/2016/indexeh.htm&lt;/url&gt;&lt;/related-urls&gt;&lt;/urls&gt;&lt;/record&gt;&lt;/Cite&gt;&lt;/EndNote&gt;</w:instrText>
        </w:r>
        <w:r w:rsidR="00F06D7D" w:rsidRPr="00B8276F">
          <w:rPr>
            <w:rFonts w:ascii="Arial" w:eastAsia="SimSun" w:hAnsi="Arial" w:cs="Arial"/>
            <w:lang w:val="en-US"/>
          </w:rPr>
          <w:fldChar w:fldCharType="separate"/>
        </w:r>
        <w:r w:rsidR="00106147" w:rsidRPr="00106147">
          <w:rPr>
            <w:rFonts w:ascii="Arial" w:eastAsia="SimSun" w:hAnsi="Arial" w:cs="Arial"/>
            <w:noProof/>
            <w:vertAlign w:val="superscript"/>
            <w:lang w:val="en-US"/>
          </w:rPr>
          <w:t>117</w:t>
        </w:r>
        <w:r w:rsidR="00F06D7D" w:rsidRPr="00B8276F">
          <w:rPr>
            <w:rFonts w:ascii="Arial" w:eastAsia="SimSun" w:hAnsi="Arial" w:cs="Arial"/>
            <w:lang w:val="en-US"/>
          </w:rPr>
          <w:fldChar w:fldCharType="end"/>
        </w:r>
      </w:hyperlink>
    </w:p>
    <w:p w:rsidR="00C74FB1" w:rsidRPr="00B8276F" w:rsidRDefault="00C74FB1" w:rsidP="00C74FB1">
      <w:pPr>
        <w:spacing w:after="0"/>
        <w:rPr>
          <w:rFonts w:ascii="Arial" w:eastAsia="SimSun" w:hAnsi="Arial" w:cs="Arial"/>
          <w:lang w:val="en-US"/>
        </w:rPr>
      </w:pPr>
    </w:p>
    <w:p w:rsidR="00C74FB1" w:rsidRPr="00B8276F" w:rsidRDefault="00C74FB1" w:rsidP="00C74FB1">
      <w:pPr>
        <w:spacing w:after="0" w:line="240" w:lineRule="auto"/>
        <w:rPr>
          <w:lang w:val="en-US"/>
        </w:rPr>
      </w:pPr>
      <w:r w:rsidRPr="00B8276F">
        <w:rPr>
          <w:lang w:val="en-US"/>
        </w:rPr>
        <w:br w:type="page"/>
      </w:r>
    </w:p>
    <w:p w:rsidR="00C74FB1" w:rsidRPr="00B8276F" w:rsidRDefault="00C74FB1" w:rsidP="00C74FB1">
      <w:pPr>
        <w:rPr>
          <w:rFonts w:ascii="Arial" w:hAnsi="Arial" w:cs="Arial"/>
          <w:lang w:val="en-US" w:eastAsia="zh-CN"/>
        </w:rPr>
      </w:pPr>
      <w:proofErr w:type="gramStart"/>
      <w:r w:rsidRPr="00B8276F">
        <w:rPr>
          <w:rFonts w:ascii="Arial" w:hAnsi="Arial" w:cs="Arial"/>
          <w:b/>
          <w:bCs/>
          <w:lang w:val="en-US"/>
        </w:rPr>
        <w:lastRenderedPageBreak/>
        <w:t>Supplementary Table 4.</w:t>
      </w:r>
      <w:proofErr w:type="gramEnd"/>
      <w:r w:rsidRPr="00B8276F">
        <w:rPr>
          <w:rFonts w:ascii="Arial" w:hAnsi="Arial" w:cs="Arial"/>
          <w:lang w:val="en-US" w:eastAsia="zh-CN"/>
        </w:rPr>
        <w:t xml:space="preserve"> </w:t>
      </w:r>
      <w:r w:rsidRPr="00B8276F">
        <w:rPr>
          <w:rFonts w:ascii="Arial" w:hAnsi="Arial" w:cs="Arial"/>
          <w:lang w:val="en-US"/>
        </w:rPr>
        <w:t>Antimicrobials use in general hospitals, children hospitals, maternal and child health hospitals, and oncology hospitals --- Systematic review on healthcare-associated infections in Mainland China, 2006-2016</w:t>
      </w:r>
    </w:p>
    <w:p w:rsidR="00C74FB1" w:rsidRPr="00B8276F" w:rsidRDefault="00C74FB1" w:rsidP="00C74FB1">
      <w:pPr>
        <w:pStyle w:val="Sansinterligne"/>
        <w:spacing w:line="360" w:lineRule="auto"/>
        <w:rPr>
          <w:rFonts w:ascii="Arial" w:hAnsi="Arial" w:cs="Arial"/>
          <w:lang w:val="en-US"/>
        </w:rPr>
      </w:pPr>
    </w:p>
    <w:tbl>
      <w:tblPr>
        <w:tblStyle w:val="Grilledutableau"/>
        <w:tblW w:w="1095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3727"/>
        <w:gridCol w:w="1806"/>
        <w:gridCol w:w="1415"/>
        <w:gridCol w:w="2332"/>
        <w:gridCol w:w="1672"/>
      </w:tblGrid>
      <w:tr w:rsidR="00C74FB1" w:rsidRPr="00B8276F" w:rsidTr="00AB637C">
        <w:trPr>
          <w:trHeight w:val="785"/>
        </w:trPr>
        <w:tc>
          <w:tcPr>
            <w:tcW w:w="3727" w:type="dxa"/>
            <w:tcBorders>
              <w:top w:val="single" w:sz="4" w:space="0" w:color="auto"/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rPr>
                <w:rFonts w:ascii="Arial" w:eastAsia="等线" w:hAnsi="Arial" w:cs="Arial"/>
                <w:b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b/>
                <w:color w:val="000000"/>
                <w:lang w:val="en-US"/>
              </w:rPr>
              <w:t>Hospital type</w:t>
            </w:r>
          </w:p>
        </w:tc>
        <w:tc>
          <w:tcPr>
            <w:tcW w:w="1806" w:type="dxa"/>
            <w:tcBorders>
              <w:top w:val="single" w:sz="4" w:space="0" w:color="auto"/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b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b/>
                <w:color w:val="000000"/>
                <w:lang w:val="en-US"/>
              </w:rPr>
              <w:t xml:space="preserve">Publications </w:t>
            </w:r>
          </w:p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N</w:t>
            </w:r>
          </w:p>
        </w:tc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b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b/>
                <w:color w:val="000000"/>
                <w:lang w:val="en-US"/>
              </w:rPr>
              <w:t>Patients</w:t>
            </w:r>
          </w:p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N</w:t>
            </w:r>
          </w:p>
        </w:tc>
        <w:tc>
          <w:tcPr>
            <w:tcW w:w="2332" w:type="dxa"/>
            <w:tcBorders>
              <w:top w:val="single" w:sz="4" w:space="0" w:color="auto"/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b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b/>
                <w:color w:val="000000"/>
                <w:lang w:val="en-US"/>
              </w:rPr>
              <w:t>Antimicrobial Use</w:t>
            </w:r>
          </w:p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N</w:t>
            </w:r>
          </w:p>
        </w:tc>
        <w:tc>
          <w:tcPr>
            <w:tcW w:w="1672" w:type="dxa"/>
            <w:tcBorders>
              <w:top w:val="single" w:sz="4" w:space="0" w:color="auto"/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b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b/>
                <w:color w:val="000000"/>
                <w:lang w:val="en-US"/>
              </w:rPr>
              <w:t>Proportion</w:t>
            </w:r>
          </w:p>
          <w:p w:rsidR="00C74FB1" w:rsidRPr="00B8276F" w:rsidRDefault="00C74FB1" w:rsidP="00EE3722">
            <w:pPr>
              <w:spacing w:line="240" w:lineRule="auto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%</w:t>
            </w:r>
          </w:p>
        </w:tc>
      </w:tr>
      <w:tr w:rsidR="00C74FB1" w:rsidRPr="00B8276F" w:rsidTr="00EE3722">
        <w:trPr>
          <w:trHeight w:val="373"/>
        </w:trPr>
        <w:tc>
          <w:tcPr>
            <w:tcW w:w="3727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General Hospitals</w:t>
            </w:r>
          </w:p>
        </w:tc>
        <w:tc>
          <w:tcPr>
            <w:tcW w:w="1806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32</w:t>
            </w:r>
          </w:p>
        </w:tc>
        <w:tc>
          <w:tcPr>
            <w:tcW w:w="1415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1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365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327</w:t>
            </w:r>
          </w:p>
        </w:tc>
        <w:tc>
          <w:tcPr>
            <w:tcW w:w="2332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544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887</w:t>
            </w:r>
          </w:p>
        </w:tc>
        <w:tc>
          <w:tcPr>
            <w:tcW w:w="1672" w:type="dxa"/>
            <w:tcBorders>
              <w:top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39.91%</w:t>
            </w:r>
          </w:p>
        </w:tc>
      </w:tr>
      <w:tr w:rsidR="00C74FB1" w:rsidRPr="00B8276F" w:rsidTr="00AB637C">
        <w:trPr>
          <w:trHeight w:val="295"/>
        </w:trPr>
        <w:tc>
          <w:tcPr>
            <w:tcW w:w="3727" w:type="dxa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Children hospitals</w:t>
            </w:r>
          </w:p>
        </w:tc>
        <w:tc>
          <w:tcPr>
            <w:tcW w:w="1806" w:type="dxa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18</w:t>
            </w:r>
          </w:p>
        </w:tc>
        <w:tc>
          <w:tcPr>
            <w:tcW w:w="1415" w:type="dxa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13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574</w:t>
            </w:r>
          </w:p>
        </w:tc>
        <w:tc>
          <w:tcPr>
            <w:tcW w:w="2332" w:type="dxa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9023</w:t>
            </w:r>
          </w:p>
        </w:tc>
        <w:tc>
          <w:tcPr>
            <w:tcW w:w="1672" w:type="dxa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66.47%</w:t>
            </w:r>
          </w:p>
        </w:tc>
      </w:tr>
      <w:tr w:rsidR="00C74FB1" w:rsidRPr="00B8276F" w:rsidTr="00EE3722">
        <w:trPr>
          <w:trHeight w:val="473"/>
        </w:trPr>
        <w:tc>
          <w:tcPr>
            <w:tcW w:w="3727" w:type="dxa"/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Maternal and child health hospitals</w:t>
            </w:r>
          </w:p>
        </w:tc>
        <w:tc>
          <w:tcPr>
            <w:tcW w:w="1806" w:type="dxa"/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27</w:t>
            </w:r>
          </w:p>
        </w:tc>
        <w:tc>
          <w:tcPr>
            <w:tcW w:w="1415" w:type="dxa"/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16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532</w:t>
            </w:r>
          </w:p>
        </w:tc>
        <w:tc>
          <w:tcPr>
            <w:tcW w:w="2332" w:type="dxa"/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7381</w:t>
            </w:r>
          </w:p>
        </w:tc>
        <w:tc>
          <w:tcPr>
            <w:tcW w:w="1672" w:type="dxa"/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44.65%</w:t>
            </w:r>
          </w:p>
        </w:tc>
      </w:tr>
      <w:tr w:rsidR="00C74FB1" w:rsidRPr="00B8276F" w:rsidTr="00AB637C">
        <w:trPr>
          <w:trHeight w:val="367"/>
        </w:trPr>
        <w:tc>
          <w:tcPr>
            <w:tcW w:w="3727" w:type="dxa"/>
            <w:tcBorders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Oncology hospitals</w:t>
            </w:r>
          </w:p>
        </w:tc>
        <w:tc>
          <w:tcPr>
            <w:tcW w:w="1806" w:type="dxa"/>
            <w:tcBorders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26</w:t>
            </w:r>
          </w:p>
        </w:tc>
        <w:tc>
          <w:tcPr>
            <w:tcW w:w="1415" w:type="dxa"/>
            <w:tcBorders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51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334</w:t>
            </w:r>
          </w:p>
        </w:tc>
        <w:tc>
          <w:tcPr>
            <w:tcW w:w="2332" w:type="dxa"/>
            <w:tcBorders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9729</w:t>
            </w:r>
          </w:p>
        </w:tc>
        <w:tc>
          <w:tcPr>
            <w:tcW w:w="1672" w:type="dxa"/>
            <w:tcBorders>
              <w:bottom w:val="single" w:sz="4" w:space="0" w:color="auto"/>
            </w:tcBorders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18.95%</w:t>
            </w:r>
          </w:p>
        </w:tc>
      </w:tr>
      <w:tr w:rsidR="00C74FB1" w:rsidRPr="00B8276F" w:rsidTr="00EE3722">
        <w:trPr>
          <w:trHeight w:val="300"/>
        </w:trPr>
        <w:tc>
          <w:tcPr>
            <w:tcW w:w="3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spacing w:line="240" w:lineRule="auto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Overall</w:t>
            </w:r>
          </w:p>
        </w:tc>
        <w:tc>
          <w:tcPr>
            <w:tcW w:w="180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103</w:t>
            </w:r>
          </w:p>
        </w:tc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1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446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767</w:t>
            </w:r>
          </w:p>
        </w:tc>
        <w:tc>
          <w:tcPr>
            <w:tcW w:w="233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eastAsia="等线" w:hAnsi="Arial" w:cs="Arial"/>
                <w:color w:val="000000"/>
                <w:lang w:val="en-US"/>
              </w:rPr>
            </w:pP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571</w:t>
            </w:r>
            <w:r w:rsidR="00EE3722">
              <w:rPr>
                <w:rFonts w:ascii="Arial" w:eastAsia="等线" w:hAnsi="Arial" w:cs="Arial"/>
                <w:color w:val="000000"/>
                <w:lang w:val="en-US"/>
              </w:rPr>
              <w:t>,</w:t>
            </w:r>
            <w:r w:rsidRPr="00B8276F">
              <w:rPr>
                <w:rFonts w:ascii="Arial" w:eastAsia="等线" w:hAnsi="Arial" w:cs="Arial"/>
                <w:color w:val="000000"/>
                <w:lang w:val="en-US"/>
              </w:rPr>
              <w:t>020</w:t>
            </w:r>
          </w:p>
        </w:tc>
        <w:tc>
          <w:tcPr>
            <w:tcW w:w="167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tcMar>
              <w:top w:w="28" w:type="dxa"/>
              <w:bottom w:w="28" w:type="dxa"/>
            </w:tcMar>
          </w:tcPr>
          <w:p w:rsidR="00C74FB1" w:rsidRPr="00B8276F" w:rsidRDefault="00C74FB1" w:rsidP="00EE3722">
            <w:pPr>
              <w:pStyle w:val="Sansinterligne"/>
              <w:jc w:val="right"/>
              <w:rPr>
                <w:rFonts w:ascii="Arial" w:hAnsi="Arial" w:cs="Arial"/>
                <w:lang w:val="en-US"/>
              </w:rPr>
            </w:pPr>
            <w:r w:rsidRPr="00B8276F">
              <w:rPr>
                <w:rFonts w:ascii="Arial" w:hAnsi="Arial" w:cs="Arial"/>
                <w:lang w:val="en-US"/>
              </w:rPr>
              <w:t>39.47%</w:t>
            </w:r>
          </w:p>
        </w:tc>
      </w:tr>
    </w:tbl>
    <w:p w:rsidR="00C74FB1" w:rsidRPr="00B8276F" w:rsidRDefault="00C74FB1" w:rsidP="00C74FB1">
      <w:pPr>
        <w:pStyle w:val="Sansinterligne"/>
        <w:spacing w:line="360" w:lineRule="auto"/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spacing w:line="240" w:lineRule="auto"/>
        <w:rPr>
          <w:rFonts w:ascii="Arial" w:hAnsi="Arial" w:cs="Arial"/>
          <w:lang w:val="en-US" w:eastAsia="zh-CN"/>
        </w:rPr>
      </w:pPr>
    </w:p>
    <w:p w:rsidR="00FC48BD" w:rsidRDefault="00FC48BD">
      <w:pPr>
        <w:spacing w:after="0" w:line="240" w:lineRule="auto"/>
        <w:rPr>
          <w:rFonts w:ascii="Arial" w:hAnsi="Arial" w:cs="Arial"/>
          <w:b/>
          <w:lang w:val="en-US"/>
        </w:rPr>
      </w:pPr>
    </w:p>
    <w:p w:rsidR="00FC48BD" w:rsidRDefault="00FC48BD" w:rsidP="00C74FB1">
      <w:pPr>
        <w:rPr>
          <w:rFonts w:ascii="Arial" w:hAnsi="Arial" w:cs="Arial"/>
          <w:b/>
          <w:lang w:val="en-US"/>
        </w:rPr>
        <w:sectPr w:rsidR="00FC48BD" w:rsidSect="00FC48BD">
          <w:footerReference w:type="default" r:id="rId8"/>
          <w:pgSz w:w="16838" w:h="11906" w:orient="landscape"/>
          <w:pgMar w:top="1417" w:right="969" w:bottom="1417" w:left="1417" w:header="426" w:footer="708" w:gutter="0"/>
          <w:cols w:space="708"/>
          <w:docGrid w:linePitch="360"/>
        </w:sectPr>
      </w:pPr>
    </w:p>
    <w:p w:rsidR="00FC48BD" w:rsidRPr="00332B26" w:rsidRDefault="00272C96" w:rsidP="00FC48BD">
      <w:pPr>
        <w:rPr>
          <w:rFonts w:ascii="Arial" w:hAnsi="Arial" w:cs="Arial"/>
          <w:b/>
          <w:lang w:val="en-GB"/>
        </w:rPr>
      </w:pPr>
      <w:proofErr w:type="gramStart"/>
      <w:r>
        <w:rPr>
          <w:rFonts w:ascii="Arial" w:hAnsi="Arial" w:cs="Arial"/>
          <w:b/>
          <w:highlight w:val="yellow"/>
          <w:lang w:val="en-US"/>
        </w:rPr>
        <w:lastRenderedPageBreak/>
        <w:t>Supplementary Figure 1</w:t>
      </w:r>
      <w:r w:rsidR="00FC48BD" w:rsidRPr="00FC48BD">
        <w:rPr>
          <w:rFonts w:ascii="Arial" w:hAnsi="Arial" w:cs="Arial"/>
          <w:b/>
          <w:highlight w:val="yellow"/>
          <w:lang w:val="en-US"/>
        </w:rPr>
        <w:t>.</w:t>
      </w:r>
      <w:proofErr w:type="gramEnd"/>
      <w:r w:rsidR="00FC48BD" w:rsidRPr="00FC48BD">
        <w:rPr>
          <w:rFonts w:ascii="Arial" w:hAnsi="Arial" w:cs="Arial"/>
          <w:b/>
          <w:highlight w:val="yellow"/>
          <w:lang w:val="en-US"/>
        </w:rPr>
        <w:t xml:space="preserve"> </w:t>
      </w:r>
      <w:r w:rsidR="00FC48BD" w:rsidRPr="00FC48BD">
        <w:rPr>
          <w:rFonts w:ascii="Arial" w:hAnsi="Arial" w:cs="Arial"/>
          <w:highlight w:val="yellow"/>
          <w:lang w:val="en-GB" w:eastAsia="zh-CN"/>
        </w:rPr>
        <w:t>Weighted prevalence of healthcare-associated infections in the different provinces of China</w:t>
      </w:r>
      <w:r w:rsidR="00FC48BD" w:rsidRPr="00FC48BD">
        <w:rPr>
          <w:rFonts w:ascii="Arial" w:hAnsi="Arial" w:cs="Arial"/>
          <w:highlight w:val="yellow"/>
          <w:lang w:val="en-GB"/>
        </w:rPr>
        <w:t xml:space="preserve"> </w:t>
      </w:r>
      <w:r w:rsidR="00FC48BD" w:rsidRPr="00FC48BD">
        <w:rPr>
          <w:rFonts w:ascii="Arial" w:hAnsi="Arial" w:cs="Arial"/>
          <w:bCs/>
          <w:highlight w:val="yellow"/>
          <w:lang w:val="en-GB" w:eastAsia="zh-CN"/>
        </w:rPr>
        <w:t>– Systematic review on healthcare-associated infections in Mainland China, 2006-2016</w:t>
      </w:r>
    </w:p>
    <w:p w:rsidR="00FC48BD" w:rsidRPr="00332B26" w:rsidRDefault="00FC48BD" w:rsidP="00FC48BD">
      <w:pPr>
        <w:rPr>
          <w:lang w:val="en-GB" w:eastAsia="zh-CN"/>
        </w:rPr>
      </w:pPr>
      <w:r>
        <w:rPr>
          <w:noProof/>
          <w:lang w:eastAsia="fr-CH"/>
        </w:rPr>
        <w:drawing>
          <wp:inline distT="0" distB="0" distL="0" distR="0">
            <wp:extent cx="5968999" cy="4476750"/>
            <wp:effectExtent l="19050" t="0" r="0" b="0"/>
            <wp:docPr id="4" name="Image 6" descr="D:\Zingg_HUG\Jiancong\fig1_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Zingg_HUG\Jiancong\fig1_C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761" cy="44758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C48BD" w:rsidRDefault="00FC48BD" w:rsidP="00FC48BD">
      <w:pPr>
        <w:rPr>
          <w:rFonts w:ascii="Arial" w:hAnsi="Arial" w:cs="Arial"/>
          <w:b/>
          <w:lang w:val="en-US"/>
        </w:rPr>
      </w:pPr>
      <w:r w:rsidRPr="00332B26">
        <w:rPr>
          <w:rFonts w:ascii="Arial" w:hAnsi="Arial" w:cs="Arial"/>
          <w:lang w:val="en-GB" w:eastAsia="zh-CN"/>
        </w:rPr>
        <w:t xml:space="preserve">Boxes show prevalence of healthcare associated infections and their 95% confidence intervals. The </w:t>
      </w:r>
      <w:r>
        <w:rPr>
          <w:rFonts w:ascii="Arial" w:hAnsi="Arial" w:cs="Arial"/>
          <w:lang w:val="en-GB" w:eastAsia="zh-CN"/>
        </w:rPr>
        <w:t>bars</w:t>
      </w:r>
      <w:r w:rsidRPr="00332B26">
        <w:rPr>
          <w:rFonts w:ascii="Arial" w:hAnsi="Arial" w:cs="Arial"/>
          <w:lang w:val="en-GB" w:eastAsia="zh-CN"/>
        </w:rPr>
        <w:t xml:space="preserve"> show the 95% CI of the prevalence of healthcare associated infections for the total sample population.</w:t>
      </w:r>
      <w:r>
        <w:rPr>
          <w:rFonts w:ascii="Arial" w:hAnsi="Arial" w:cs="Arial"/>
          <w:b/>
          <w:lang w:val="en-US"/>
        </w:rPr>
        <w:br w:type="page"/>
      </w:r>
    </w:p>
    <w:p w:rsidR="00FC48BD" w:rsidRDefault="00FC48BD" w:rsidP="00C74FB1">
      <w:pPr>
        <w:rPr>
          <w:rFonts w:ascii="Arial" w:hAnsi="Arial" w:cs="Arial"/>
          <w:b/>
          <w:lang w:val="en-US"/>
        </w:rPr>
        <w:sectPr w:rsidR="00FC48BD" w:rsidSect="00C74FB1">
          <w:pgSz w:w="16838" w:h="11906" w:orient="landscape"/>
          <w:pgMar w:top="1417" w:right="969" w:bottom="1417" w:left="1417" w:header="426" w:footer="708" w:gutter="0"/>
          <w:cols w:space="708"/>
          <w:docGrid w:linePitch="360"/>
        </w:sectPr>
      </w:pPr>
    </w:p>
    <w:p w:rsidR="00C74FB1" w:rsidRPr="00B8276F" w:rsidRDefault="00272C96" w:rsidP="00C74FB1">
      <w:pPr>
        <w:rPr>
          <w:rFonts w:ascii="Arial" w:hAnsi="Arial" w:cs="Arial"/>
          <w:bCs/>
          <w:lang w:val="en-US"/>
        </w:rPr>
      </w:pPr>
      <w:proofErr w:type="gramStart"/>
      <w:r w:rsidRPr="008A4480">
        <w:rPr>
          <w:rFonts w:ascii="Arial" w:hAnsi="Arial" w:cs="Arial"/>
          <w:b/>
          <w:highlight w:val="yellow"/>
          <w:lang w:val="en-US"/>
        </w:rPr>
        <w:lastRenderedPageBreak/>
        <w:t>Supplementary Figure 2</w:t>
      </w:r>
      <w:r w:rsidR="00C74FB1" w:rsidRPr="008A4480">
        <w:rPr>
          <w:rFonts w:ascii="Arial" w:hAnsi="Arial" w:cs="Arial"/>
          <w:b/>
          <w:highlight w:val="yellow"/>
          <w:lang w:val="en-US"/>
        </w:rPr>
        <w:t>.</w:t>
      </w:r>
      <w:proofErr w:type="gramEnd"/>
      <w:r w:rsidR="00C74FB1" w:rsidRPr="00B8276F">
        <w:rPr>
          <w:rFonts w:ascii="Arial" w:hAnsi="Arial" w:cs="Arial"/>
          <w:b/>
          <w:lang w:val="en-US"/>
        </w:rPr>
        <w:t xml:space="preserve"> </w:t>
      </w:r>
      <w:r w:rsidR="00C74FB1" w:rsidRPr="00B8276F">
        <w:rPr>
          <w:rFonts w:ascii="Arial" w:hAnsi="Arial" w:cs="Arial"/>
          <w:lang w:val="en-US"/>
        </w:rPr>
        <w:t xml:space="preserve">Weighted point prevalence of healthcare-associated infections in intensive care, internal medicine, surgery, </w:t>
      </w:r>
      <w:r w:rsidR="00B8276F" w:rsidRPr="00B8276F">
        <w:rPr>
          <w:rFonts w:ascii="Arial" w:hAnsi="Arial" w:cs="Arial"/>
          <w:lang w:val="en-US"/>
        </w:rPr>
        <w:t>pediatrics</w:t>
      </w:r>
      <w:r w:rsidR="00C74FB1" w:rsidRPr="00B8276F">
        <w:rPr>
          <w:rFonts w:ascii="Arial" w:hAnsi="Arial" w:cs="Arial"/>
          <w:lang w:val="en-US"/>
        </w:rPr>
        <w:t xml:space="preserve">, and </w:t>
      </w:r>
      <w:r w:rsidR="00B8276F" w:rsidRPr="00B8276F">
        <w:rPr>
          <w:rFonts w:ascii="Arial" w:hAnsi="Arial" w:cs="Arial"/>
          <w:lang w:val="en-US"/>
        </w:rPr>
        <w:t>gynecology</w:t>
      </w:r>
      <w:r w:rsidR="00C74FB1" w:rsidRPr="00B8276F">
        <w:rPr>
          <w:rFonts w:ascii="Arial" w:hAnsi="Arial" w:cs="Arial"/>
          <w:lang w:val="en-US"/>
        </w:rPr>
        <w:t xml:space="preserve"> and obstetrics in general hospitals</w:t>
      </w:r>
      <w:r w:rsidR="00C74FB1" w:rsidRPr="00B8276F">
        <w:rPr>
          <w:rFonts w:ascii="Arial" w:hAnsi="Arial" w:cs="Arial"/>
          <w:bCs/>
          <w:lang w:val="en-US"/>
        </w:rPr>
        <w:t xml:space="preserve"> </w:t>
      </w:r>
      <w:r w:rsidR="00C74FB1" w:rsidRPr="00B8276F">
        <w:rPr>
          <w:rFonts w:ascii="Arial" w:hAnsi="Arial" w:cs="Arial"/>
          <w:bCs/>
          <w:lang w:val="en-US" w:eastAsia="zh-CN"/>
        </w:rPr>
        <w:t>– Systematic review on healthcare-associated infections in Mainland China, 2006-2016</w:t>
      </w:r>
    </w:p>
    <w:p w:rsidR="00C74FB1" w:rsidRPr="00B8276F" w:rsidRDefault="00C74FB1" w:rsidP="00C74FB1">
      <w:pPr>
        <w:pStyle w:val="Paragraphedeliste"/>
        <w:numPr>
          <w:ilvl w:val="0"/>
          <w:numId w:val="21"/>
        </w:numPr>
        <w:contextualSpacing w:val="0"/>
        <w:rPr>
          <w:rFonts w:ascii="Arial" w:hAnsi="Arial" w:cs="Arial"/>
          <w:lang w:val="en-US" w:eastAsia="zh-CN"/>
        </w:rPr>
      </w:pPr>
      <w:r w:rsidRPr="00B8276F">
        <w:rPr>
          <w:noProof/>
          <w:lang w:eastAsia="fr-CH"/>
        </w:rPr>
        <w:drawing>
          <wp:anchor distT="0" distB="0" distL="114300" distR="114300" simplePos="0" relativeHeight="251660288" behindDoc="1" locked="0" layoutInCell="1" allowOverlap="1">
            <wp:simplePos x="0" y="0"/>
            <wp:positionH relativeFrom="column">
              <wp:posOffset>4260215</wp:posOffset>
            </wp:positionH>
            <wp:positionV relativeFrom="paragraph">
              <wp:posOffset>314960</wp:posOffset>
            </wp:positionV>
            <wp:extent cx="3746500" cy="4633487"/>
            <wp:effectExtent l="0" t="0" r="0" b="0"/>
            <wp:wrapNone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.pn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754207" cy="464301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8276F">
        <w:rPr>
          <w:rFonts w:ascii="Arial" w:hAnsi="Arial" w:cs="Arial"/>
          <w:lang w:val="en-US"/>
        </w:rPr>
        <w:t xml:space="preserve">Intensive care                      </w:t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  <w:t>B. Internal medicine</w:t>
      </w:r>
    </w:p>
    <w:p w:rsidR="00C74FB1" w:rsidRPr="00B8276F" w:rsidRDefault="00C74FB1" w:rsidP="00C74FB1">
      <w:pPr>
        <w:rPr>
          <w:lang w:val="en-US" w:eastAsia="zh-CN"/>
        </w:rPr>
      </w:pPr>
      <w:r w:rsidRPr="00B8276F">
        <w:rPr>
          <w:noProof/>
          <w:lang w:eastAsia="fr-CH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-635</wp:posOffset>
            </wp:positionH>
            <wp:positionV relativeFrom="paragraph">
              <wp:posOffset>15875</wp:posOffset>
            </wp:positionV>
            <wp:extent cx="3962400" cy="4621761"/>
            <wp:effectExtent l="0" t="0" r="0" b="0"/>
            <wp:wrapNone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CU.png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973329" cy="463450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8276F">
        <w:rPr>
          <w:lang w:val="en-US" w:eastAsia="zh-CN"/>
        </w:rPr>
        <w:t xml:space="preserve">                                                             </w:t>
      </w: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>
      <w:pPr>
        <w:spacing w:after="0" w:line="240" w:lineRule="auto"/>
        <w:rPr>
          <w:rFonts w:ascii="Arial" w:hAnsi="Arial" w:cs="Arial"/>
          <w:lang w:val="en-US"/>
        </w:rPr>
      </w:pPr>
      <w:r w:rsidRPr="00B8276F">
        <w:rPr>
          <w:rFonts w:ascii="Arial" w:hAnsi="Arial" w:cs="Arial"/>
          <w:lang w:val="en-US"/>
        </w:rPr>
        <w:br w:type="page"/>
      </w:r>
    </w:p>
    <w:p w:rsidR="00C74FB1" w:rsidRPr="00B8276F" w:rsidRDefault="00C74FB1" w:rsidP="00C74FB1">
      <w:pPr>
        <w:rPr>
          <w:lang w:val="en-US"/>
        </w:rPr>
      </w:pPr>
      <w:r w:rsidRPr="00B8276F">
        <w:rPr>
          <w:rFonts w:ascii="Arial" w:hAnsi="Arial" w:cs="Arial"/>
          <w:lang w:val="en-US"/>
        </w:rPr>
        <w:lastRenderedPageBreak/>
        <w:t xml:space="preserve">C. Surgery                    </w:t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</w:r>
      <w:r w:rsidRPr="00B8276F">
        <w:rPr>
          <w:rFonts w:ascii="Arial" w:hAnsi="Arial" w:cs="Arial"/>
          <w:lang w:val="en-US"/>
        </w:rPr>
        <w:tab/>
        <w:t xml:space="preserve">D. </w:t>
      </w:r>
      <w:r w:rsidR="00B8276F" w:rsidRPr="00B8276F">
        <w:rPr>
          <w:rFonts w:ascii="Arial" w:hAnsi="Arial" w:cs="Arial"/>
          <w:lang w:val="en-US"/>
        </w:rPr>
        <w:t>Pediatrics</w:t>
      </w:r>
    </w:p>
    <w:p w:rsidR="00C74FB1" w:rsidRPr="00B8276F" w:rsidRDefault="00C74FB1" w:rsidP="00C74FB1">
      <w:pPr>
        <w:rPr>
          <w:lang w:val="en-US"/>
        </w:rPr>
      </w:pPr>
      <w:r w:rsidRPr="00B8276F">
        <w:rPr>
          <w:noProof/>
          <w:lang w:eastAsia="fr-CH"/>
        </w:rPr>
        <w:drawing>
          <wp:anchor distT="0" distB="0" distL="114300" distR="114300" simplePos="0" relativeHeight="251662336" behindDoc="1" locked="0" layoutInCell="1" allowOverlap="1">
            <wp:simplePos x="0" y="0"/>
            <wp:positionH relativeFrom="column">
              <wp:posOffset>5715</wp:posOffset>
            </wp:positionH>
            <wp:positionV relativeFrom="paragraph">
              <wp:posOffset>80645</wp:posOffset>
            </wp:positionV>
            <wp:extent cx="3943350" cy="4836600"/>
            <wp:effectExtent l="0" t="0" r="0" b="0"/>
            <wp:wrapNone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.png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945017" cy="4838644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8276F">
        <w:rPr>
          <w:noProof/>
          <w:lang w:eastAsia="fr-CH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4311015</wp:posOffset>
            </wp:positionH>
            <wp:positionV relativeFrom="paragraph">
              <wp:posOffset>93345</wp:posOffset>
            </wp:positionV>
            <wp:extent cx="3975353" cy="4812768"/>
            <wp:effectExtent l="0" t="0" r="0" b="0"/>
            <wp:wrapNone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.png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975353" cy="481276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>
      <w:pPr>
        <w:spacing w:after="0" w:line="240" w:lineRule="auto"/>
        <w:rPr>
          <w:rFonts w:ascii="Arial" w:hAnsi="Arial" w:cs="Arial"/>
          <w:lang w:val="en-US"/>
        </w:rPr>
      </w:pPr>
      <w:r w:rsidRPr="00B8276F">
        <w:rPr>
          <w:rFonts w:ascii="Arial" w:hAnsi="Arial" w:cs="Arial"/>
          <w:lang w:val="en-US"/>
        </w:rPr>
        <w:br w:type="page"/>
      </w:r>
    </w:p>
    <w:p w:rsidR="00C74FB1" w:rsidRPr="00B8276F" w:rsidRDefault="00C74FB1" w:rsidP="00C74FB1">
      <w:pPr>
        <w:rPr>
          <w:rFonts w:ascii="Arial" w:hAnsi="Arial" w:cs="Arial"/>
          <w:lang w:val="en-US"/>
        </w:rPr>
      </w:pPr>
      <w:r w:rsidRPr="00B8276F">
        <w:rPr>
          <w:rFonts w:ascii="Arial" w:hAnsi="Arial" w:cs="Arial"/>
          <w:lang w:val="en-US"/>
        </w:rPr>
        <w:lastRenderedPageBreak/>
        <w:t xml:space="preserve">E. </w:t>
      </w:r>
      <w:r w:rsidR="00B8276F" w:rsidRPr="00B8276F">
        <w:rPr>
          <w:rFonts w:ascii="Arial" w:hAnsi="Arial" w:cs="Arial"/>
          <w:lang w:val="en-US"/>
        </w:rPr>
        <w:t>Gynecology</w:t>
      </w:r>
      <w:r w:rsidRPr="00B8276F">
        <w:rPr>
          <w:rFonts w:ascii="Arial" w:hAnsi="Arial" w:cs="Arial"/>
          <w:lang w:val="en-US"/>
        </w:rPr>
        <w:t xml:space="preserve"> and obstetrics</w:t>
      </w:r>
    </w:p>
    <w:p w:rsidR="00C74FB1" w:rsidRPr="00B8276F" w:rsidRDefault="00C74FB1" w:rsidP="00C74FB1">
      <w:pPr>
        <w:rPr>
          <w:rFonts w:ascii="Arial" w:hAnsi="Arial" w:cs="Arial"/>
          <w:lang w:val="en-US"/>
        </w:rPr>
      </w:pPr>
      <w:r w:rsidRPr="00B8276F">
        <w:rPr>
          <w:rFonts w:ascii="Arial" w:hAnsi="Arial" w:cs="Arial"/>
          <w:noProof/>
          <w:lang w:eastAsia="fr-CH"/>
        </w:rPr>
        <w:drawing>
          <wp:anchor distT="0" distB="0" distL="114300" distR="114300" simplePos="0" relativeHeight="251663360" behindDoc="1" locked="0" layoutInCell="1" allowOverlap="1">
            <wp:simplePos x="0" y="0"/>
            <wp:positionH relativeFrom="column">
              <wp:posOffset>2540</wp:posOffset>
            </wp:positionH>
            <wp:positionV relativeFrom="paragraph">
              <wp:posOffset>53975</wp:posOffset>
            </wp:positionV>
            <wp:extent cx="3800475" cy="4572000"/>
            <wp:effectExtent l="19050" t="0" r="9525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o.png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800475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C74FB1" w:rsidRPr="00B8276F" w:rsidRDefault="00C74FB1" w:rsidP="00C74FB1">
      <w:pPr>
        <w:rPr>
          <w:rFonts w:ascii="Arial" w:hAnsi="Arial" w:cs="Arial"/>
          <w:lang w:val="en-US"/>
        </w:rPr>
      </w:pPr>
    </w:p>
    <w:p w:rsidR="00FB71DF" w:rsidRPr="00B8276F" w:rsidRDefault="00FB71DF" w:rsidP="00C52414">
      <w:pPr>
        <w:rPr>
          <w:sz w:val="20"/>
          <w:szCs w:val="20"/>
          <w:lang w:val="en-US"/>
        </w:rPr>
      </w:pPr>
    </w:p>
    <w:p w:rsidR="00272C31" w:rsidRDefault="00272C31">
      <w:pPr>
        <w:spacing w:after="0" w:line="24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br w:type="page"/>
      </w:r>
    </w:p>
    <w:p w:rsidR="00272C31" w:rsidRPr="00DA0840" w:rsidRDefault="00272C96" w:rsidP="00272C31">
      <w:pPr>
        <w:rPr>
          <w:rFonts w:ascii="Arial" w:hAnsi="Arial" w:cs="Arial"/>
          <w:bCs/>
          <w:lang w:val="en-US" w:eastAsia="zh-CN"/>
        </w:rPr>
      </w:pPr>
      <w:proofErr w:type="gramStart"/>
      <w:r w:rsidRPr="008A4480">
        <w:rPr>
          <w:rFonts w:ascii="Arial" w:hAnsi="Arial" w:cs="Arial"/>
          <w:b/>
          <w:highlight w:val="yellow"/>
          <w:lang w:val="en-US"/>
        </w:rPr>
        <w:lastRenderedPageBreak/>
        <w:t>Supplementary Figure 3</w:t>
      </w:r>
      <w:r w:rsidR="00272C31" w:rsidRPr="008A4480">
        <w:rPr>
          <w:rFonts w:ascii="Arial" w:hAnsi="Arial" w:cs="Arial"/>
          <w:b/>
          <w:highlight w:val="yellow"/>
          <w:lang w:val="en-US" w:eastAsia="zh-CN"/>
        </w:rPr>
        <w:t>.</w:t>
      </w:r>
      <w:proofErr w:type="gramEnd"/>
      <w:r w:rsidR="00272C31" w:rsidRPr="00DA0840">
        <w:rPr>
          <w:rFonts w:ascii="Arial" w:hAnsi="Arial" w:cs="Arial"/>
          <w:lang w:val="en-US" w:eastAsia="zh-CN"/>
        </w:rPr>
        <w:t xml:space="preserve"> </w:t>
      </w:r>
      <w:r w:rsidR="00272C31" w:rsidRPr="00DA0840">
        <w:rPr>
          <w:rFonts w:ascii="Arial" w:hAnsi="Arial" w:cs="Arial"/>
          <w:lang w:val="en-US"/>
        </w:rPr>
        <w:t>Association of healthcare-associated infection prevalence and gross domestic product per capita in Mainland China</w:t>
      </w:r>
      <w:r w:rsidR="00272C31" w:rsidRPr="00DA0840">
        <w:rPr>
          <w:rFonts w:ascii="Arial" w:hAnsi="Arial" w:cs="Arial"/>
          <w:bCs/>
          <w:lang w:val="en-US"/>
        </w:rPr>
        <w:t xml:space="preserve"> </w:t>
      </w:r>
      <w:r w:rsidR="00272C31" w:rsidRPr="00DA0840">
        <w:rPr>
          <w:rFonts w:ascii="Arial" w:hAnsi="Arial" w:cs="Arial"/>
          <w:bCs/>
          <w:lang w:val="en-US" w:eastAsia="zh-CN"/>
        </w:rPr>
        <w:t>– Systematic review on healthcare-associated infections in Mainland China, 2006-2016</w:t>
      </w:r>
    </w:p>
    <w:p w:rsidR="00272C31" w:rsidRPr="00DA0840" w:rsidRDefault="00272C31" w:rsidP="00272C31">
      <w:pPr>
        <w:tabs>
          <w:tab w:val="center" w:pos="7568"/>
        </w:tabs>
        <w:rPr>
          <w:lang w:val="en-US" w:eastAsia="zh-CN"/>
        </w:rPr>
      </w:pPr>
      <w:r w:rsidRPr="00DA0840">
        <w:rPr>
          <w:noProof/>
          <w:lang w:eastAsia="fr-CH"/>
        </w:rPr>
        <w:drawing>
          <wp:anchor distT="0" distB="0" distL="114300" distR="114300" simplePos="0" relativeHeight="251665408" behindDoc="1" locked="0" layoutInCell="1" allowOverlap="1">
            <wp:simplePos x="0" y="0"/>
            <wp:positionH relativeFrom="column">
              <wp:posOffset>22861</wp:posOffset>
            </wp:positionH>
            <wp:positionV relativeFrom="paragraph">
              <wp:posOffset>1270</wp:posOffset>
            </wp:positionV>
            <wp:extent cx="5753100" cy="4179213"/>
            <wp:effectExtent l="19050" t="0" r="0" b="0"/>
            <wp:wrapNone/>
            <wp:docPr id="9" name="Image 2" descr="C:\Users\jiwa\AppData\Local\Microsoft\Windows\Temporary Internet Files\Content.Outlook\62X5OUDV\Graph 2017 -05-26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iwa\AppData\Local\Microsoft\Windows\Temporary Internet Files\Content.Outlook\62X5OUDV\Graph 2017 -05-26 (2)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5364" cy="41808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lang w:val="en-US" w:eastAsia="zh-CN"/>
        </w:rPr>
        <w:tab/>
      </w: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spacing w:line="480" w:lineRule="auto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rPr>
          <w:rFonts w:ascii="Arial" w:hAnsi="Arial" w:cs="Arial"/>
          <w:lang w:val="en-US" w:eastAsia="zh-CN"/>
        </w:rPr>
      </w:pPr>
    </w:p>
    <w:p w:rsidR="00272C31" w:rsidRPr="00DA0840" w:rsidRDefault="00272C31" w:rsidP="00272C31">
      <w:pPr>
        <w:pStyle w:val="Sansinterligne"/>
        <w:rPr>
          <w:rFonts w:ascii="Arial" w:hAnsi="Arial" w:cs="Arial"/>
          <w:lang w:val="en-US"/>
        </w:rPr>
      </w:pPr>
      <w:r w:rsidRPr="00DA0840">
        <w:rPr>
          <w:rFonts w:ascii="Arial" w:hAnsi="Arial" w:cs="Arial"/>
          <w:lang w:val="en-US"/>
        </w:rPr>
        <w:t>* HAI prevalence decreases by 2.2% with an increase of 1,000 Chinese Yuan (CNY) in GDP per capita.</w:t>
      </w:r>
      <w:hyperlink w:anchor="_ENREF_117" w:tooltip=", 2016 #168" w:history="1">
        <w:r w:rsidR="00F06D7D" w:rsidRPr="00DA0840">
          <w:rPr>
            <w:rFonts w:ascii="Arial" w:hAnsi="Arial" w:cs="Arial"/>
            <w:lang w:val="en-US"/>
          </w:rPr>
          <w:fldChar w:fldCharType="begin"/>
        </w:r>
        <w:r w:rsidR="00106147">
          <w:rPr>
            <w:rFonts w:ascii="Arial" w:hAnsi="Arial" w:cs="Arial"/>
            <w:lang w:val="en-US"/>
          </w:rPr>
          <w:instrText xml:space="preserve"> ADDIN EN.CITE &lt;EndNote&gt;&lt;Cite ExcludeAuth="1"&gt;&lt;Year&gt;2016&lt;/Year&gt;&lt;RecNum&gt;168&lt;/RecNum&gt;&lt;DisplayText&gt;&lt;style face="superscript"&gt;117&lt;/style&gt;&lt;/DisplayText&gt;&lt;record&gt;&lt;rec-number&gt;168&lt;/rec-number&gt;&lt;foreign-keys&gt;&lt;key app="EN" db-id="sazazvd5opv5fbezss9x0vp4ddxfad2stz0d"&gt;168&lt;/key&gt;&lt;/foreign-keys&gt;&lt;ref-type name="Book"&gt;6&lt;/ref-type&gt;&lt;contributors&gt;&lt;/contributors&gt;&lt;titles&gt;&lt;title&gt;Data of GDP per capita and indices in China&lt;/title&gt;&lt;/titles&gt;&lt;dates&gt;&lt;year&gt;2016&lt;/year&gt;&lt;/dates&gt;&lt;publisher&gt;China Statistical Yearbook &lt;/publisher&gt;&lt;urls&gt;&lt;related-urls&gt;&lt;url&gt;http://www.stats.gov.cn/tjsj/ndsj/2016/indexeh.htm&lt;/url&gt;&lt;/related-urls&gt;&lt;/urls&gt;&lt;/record&gt;&lt;/Cite&gt;&lt;/EndNote&gt;</w:instrText>
        </w:r>
        <w:r w:rsidR="00F06D7D" w:rsidRPr="00DA0840">
          <w:rPr>
            <w:rFonts w:ascii="Arial" w:hAnsi="Arial" w:cs="Arial"/>
            <w:lang w:val="en-US"/>
          </w:rPr>
          <w:fldChar w:fldCharType="separate"/>
        </w:r>
        <w:r w:rsidR="00106147" w:rsidRPr="00106147">
          <w:rPr>
            <w:rFonts w:ascii="Arial" w:hAnsi="Arial" w:cs="Arial"/>
            <w:noProof/>
            <w:vertAlign w:val="superscript"/>
            <w:lang w:val="en-US"/>
          </w:rPr>
          <w:t>117</w:t>
        </w:r>
        <w:r w:rsidR="00F06D7D" w:rsidRPr="00DA0840">
          <w:rPr>
            <w:rFonts w:ascii="Arial" w:hAnsi="Arial" w:cs="Arial"/>
            <w:lang w:val="en-US"/>
          </w:rPr>
          <w:fldChar w:fldCharType="end"/>
        </w:r>
      </w:hyperlink>
      <w:r w:rsidRPr="00DA0840">
        <w:rPr>
          <w:rFonts w:ascii="Arial" w:hAnsi="Arial" w:cs="Arial"/>
          <w:lang w:val="en-US"/>
        </w:rPr>
        <w:t xml:space="preserve"> </w:t>
      </w:r>
    </w:p>
    <w:p w:rsidR="00AB637C" w:rsidRDefault="00AB637C" w:rsidP="00C52414">
      <w:pPr>
        <w:rPr>
          <w:sz w:val="20"/>
          <w:szCs w:val="20"/>
          <w:lang w:val="en-US"/>
        </w:rPr>
      </w:pPr>
    </w:p>
    <w:p w:rsidR="00AB637C" w:rsidRDefault="00AB637C" w:rsidP="00C52414">
      <w:pPr>
        <w:rPr>
          <w:sz w:val="20"/>
          <w:szCs w:val="20"/>
          <w:lang w:val="en-US"/>
        </w:rPr>
      </w:pPr>
    </w:p>
    <w:p w:rsidR="00714BAD" w:rsidRPr="00BF253D" w:rsidRDefault="00714BAD">
      <w:pPr>
        <w:spacing w:after="0" w:line="240" w:lineRule="auto"/>
        <w:rPr>
          <w:sz w:val="20"/>
          <w:szCs w:val="20"/>
          <w:lang w:val="en-US"/>
        </w:rPr>
        <w:sectPr w:rsidR="00714BAD" w:rsidRPr="00BF253D" w:rsidSect="00C74FB1">
          <w:pgSz w:w="16838" w:h="11906" w:orient="landscape"/>
          <w:pgMar w:top="1417" w:right="969" w:bottom="1417" w:left="1417" w:header="426" w:footer="708" w:gutter="0"/>
          <w:cols w:space="708"/>
          <w:docGrid w:linePitch="360"/>
        </w:sectPr>
      </w:pPr>
    </w:p>
    <w:p w:rsidR="00714BAD" w:rsidRDefault="005C6809">
      <w:pPr>
        <w:spacing w:after="0" w:line="240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REFERENCES</w:t>
      </w:r>
    </w:p>
    <w:p w:rsidR="0089574A" w:rsidRPr="00714BAD" w:rsidRDefault="0089574A">
      <w:pPr>
        <w:spacing w:after="0" w:line="240" w:lineRule="auto"/>
        <w:rPr>
          <w:rFonts w:ascii="Arial" w:hAnsi="Arial" w:cs="Arial"/>
          <w:b/>
          <w:lang w:val="en-US"/>
        </w:rPr>
      </w:pPr>
    </w:p>
    <w:p w:rsidR="00106147" w:rsidRPr="0010795F" w:rsidRDefault="00F06D7D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r w:rsidRPr="00F06D7D">
        <w:rPr>
          <w:sz w:val="20"/>
          <w:szCs w:val="20"/>
        </w:rPr>
        <w:fldChar w:fldCharType="begin"/>
      </w:r>
      <w:r w:rsidR="00AB637C" w:rsidRPr="00714BAD">
        <w:rPr>
          <w:sz w:val="20"/>
          <w:szCs w:val="20"/>
        </w:rPr>
        <w:instrText xml:space="preserve"> ADDIN EN.REFLIST </w:instrText>
      </w:r>
      <w:r w:rsidRPr="00F06D7D">
        <w:rPr>
          <w:sz w:val="20"/>
          <w:szCs w:val="20"/>
        </w:rPr>
        <w:fldChar w:fldCharType="separate"/>
      </w:r>
      <w:bookmarkStart w:id="0" w:name="_ENREF_1"/>
      <w:r w:rsidR="00106147" w:rsidRPr="0010795F">
        <w:rPr>
          <w:rFonts w:ascii="Arial" w:hAnsi="Arial" w:cs="Arial"/>
        </w:rPr>
        <w:t>1.</w:t>
      </w:r>
      <w:r w:rsidR="00106147" w:rsidRPr="0010795F">
        <w:rPr>
          <w:rFonts w:ascii="Arial" w:hAnsi="Arial" w:cs="Arial"/>
        </w:rPr>
        <w:tab/>
        <w:t xml:space="preserve">von Elm E, Altman DG, Egger M, Pocock SJ, Gøtzsche PC, Vandenbroucke JP. The Strengthening the Reporting of Observational Studies in Epidemiology (STROBE) statement: guidelines for reporting observational studies. </w:t>
      </w:r>
      <w:r w:rsidR="00106147" w:rsidRPr="0010795F">
        <w:rPr>
          <w:rFonts w:ascii="Arial" w:hAnsi="Arial" w:cs="Arial"/>
          <w:i/>
        </w:rPr>
        <w:t>Lancet</w:t>
      </w:r>
      <w:r w:rsidR="00714BAD" w:rsidRPr="0010795F">
        <w:rPr>
          <w:rFonts w:ascii="Arial" w:hAnsi="Arial" w:cs="Arial"/>
          <w:i/>
        </w:rPr>
        <w:t xml:space="preserve"> </w:t>
      </w:r>
      <w:r w:rsidR="00714BAD" w:rsidRPr="005C6809">
        <w:rPr>
          <w:rFonts w:ascii="Arial" w:hAnsi="Arial" w:cs="Arial"/>
        </w:rPr>
        <w:t>2007</w:t>
      </w:r>
      <w:r w:rsidR="00106147" w:rsidRPr="0010795F">
        <w:rPr>
          <w:rFonts w:ascii="Arial" w:hAnsi="Arial" w:cs="Arial"/>
        </w:rPr>
        <w:t>;370:1453-</w:t>
      </w:r>
      <w:r w:rsidR="00714BAD" w:rsidRPr="0010795F">
        <w:rPr>
          <w:rFonts w:ascii="Arial" w:hAnsi="Arial" w:cs="Arial"/>
        </w:rPr>
        <w:t>145</w:t>
      </w:r>
      <w:r w:rsidR="00106147" w:rsidRPr="0010795F">
        <w:rPr>
          <w:rFonts w:ascii="Arial" w:hAnsi="Arial" w:cs="Arial"/>
        </w:rPr>
        <w:t>7.</w:t>
      </w:r>
      <w:bookmarkEnd w:id="0"/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" w:name="_ENREF_2"/>
      <w:r w:rsidRPr="0010795F">
        <w:rPr>
          <w:rFonts w:ascii="Arial" w:hAnsi="Arial" w:cs="Arial"/>
        </w:rPr>
        <w:t>2.</w:t>
      </w:r>
      <w:r w:rsidRPr="0010795F">
        <w:rPr>
          <w:rFonts w:ascii="Arial" w:hAnsi="Arial" w:cs="Arial"/>
        </w:rPr>
        <w:tab/>
        <w:t xml:space="preserve">Chen L, Qiu Z, Yang H, et al. Cross-sectional survey on healthcare-associated infection in Miao and Dong Autonomous Prefecture of Guizhou province in 2014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6;15:10-</w:t>
      </w:r>
      <w:r w:rsidR="00714BAD" w:rsidRPr="0010795F">
        <w:rPr>
          <w:rFonts w:ascii="Arial" w:hAnsi="Arial" w:cs="Arial"/>
        </w:rPr>
        <w:t>1</w:t>
      </w:r>
      <w:r w:rsidRPr="0010795F">
        <w:rPr>
          <w:rFonts w:ascii="Arial" w:hAnsi="Arial" w:cs="Arial"/>
        </w:rPr>
        <w:t>4</w:t>
      </w:r>
      <w:r w:rsidR="00714BAD" w:rsidRPr="0010795F">
        <w:rPr>
          <w:rFonts w:ascii="Arial" w:hAnsi="Arial" w:cs="Arial"/>
        </w:rPr>
        <w:t xml:space="preserve"> (in Chinese)</w:t>
      </w:r>
      <w:r w:rsidRPr="0010795F">
        <w:rPr>
          <w:rFonts w:ascii="Arial" w:hAnsi="Arial" w:cs="Arial"/>
        </w:rPr>
        <w:t>.</w:t>
      </w:r>
      <w:bookmarkEnd w:id="1"/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" w:name="_ENREF_3"/>
      <w:r w:rsidRPr="0010795F">
        <w:rPr>
          <w:rFonts w:ascii="Arial" w:hAnsi="Arial" w:cs="Arial"/>
        </w:rPr>
        <w:t>3.</w:t>
      </w:r>
      <w:r w:rsidRPr="0010795F">
        <w:rPr>
          <w:rFonts w:ascii="Arial" w:hAnsi="Arial" w:cs="Arial"/>
        </w:rPr>
        <w:tab/>
        <w:t>Chen L, Qiu Z, Yang H, et al. Point prevalence of healthcare associated infection and antimicrobial use in Buyi autonomous prefectur</w:t>
      </w:r>
      <w:r w:rsidR="00BF253D" w:rsidRPr="0010795F">
        <w:rPr>
          <w:rFonts w:ascii="Arial" w:hAnsi="Arial" w:cs="Arial"/>
        </w:rPr>
        <w:t xml:space="preserve">e hospitals in Guizhou province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6;15:155-</w:t>
      </w:r>
      <w:r w:rsidR="00714BAD" w:rsidRPr="0010795F">
        <w:rPr>
          <w:rFonts w:ascii="Arial" w:hAnsi="Arial" w:cs="Arial"/>
        </w:rPr>
        <w:t>15</w:t>
      </w:r>
      <w:r w:rsidRPr="0010795F">
        <w:rPr>
          <w:rFonts w:ascii="Arial" w:hAnsi="Arial" w:cs="Arial"/>
        </w:rPr>
        <w:t>9</w:t>
      </w:r>
      <w:bookmarkEnd w:id="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" w:name="_ENREF_4"/>
      <w:r w:rsidRPr="0010795F">
        <w:rPr>
          <w:rFonts w:ascii="Arial" w:hAnsi="Arial" w:cs="Arial"/>
        </w:rPr>
        <w:t>4.</w:t>
      </w:r>
      <w:r w:rsidRPr="0010795F">
        <w:rPr>
          <w:rFonts w:ascii="Arial" w:hAnsi="Arial" w:cs="Arial"/>
        </w:rPr>
        <w:tab/>
        <w:t xml:space="preserve">Chen P, Liu D, Wang H, Wang Z, Cheng Y. A survey of point prevalence rate of nosocomial infection in Chongqing area. </w:t>
      </w:r>
      <w:r w:rsidRPr="0010795F">
        <w:rPr>
          <w:rFonts w:ascii="Arial" w:hAnsi="Arial" w:cs="Arial"/>
          <w:i/>
        </w:rPr>
        <w:t>Chongqing Med</w:t>
      </w:r>
      <w:r w:rsidRPr="0010795F">
        <w:rPr>
          <w:rFonts w:ascii="Arial" w:hAnsi="Arial" w:cs="Arial"/>
        </w:rPr>
        <w:t xml:space="preserve"> 2011;40:3660-</w:t>
      </w:r>
      <w:r w:rsidR="00714BAD" w:rsidRPr="0010795F">
        <w:rPr>
          <w:rFonts w:ascii="Arial" w:hAnsi="Arial" w:cs="Arial"/>
        </w:rPr>
        <w:t>366</w:t>
      </w:r>
      <w:r w:rsidRPr="0010795F">
        <w:rPr>
          <w:rFonts w:ascii="Arial" w:hAnsi="Arial" w:cs="Arial"/>
        </w:rPr>
        <w:t>1</w:t>
      </w:r>
      <w:bookmarkEnd w:id="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" w:name="_ENREF_5"/>
      <w:r w:rsidRPr="0010795F">
        <w:rPr>
          <w:rFonts w:ascii="Arial" w:hAnsi="Arial" w:cs="Arial"/>
        </w:rPr>
        <w:t>5.</w:t>
      </w:r>
      <w:r w:rsidRPr="0010795F">
        <w:rPr>
          <w:rFonts w:ascii="Arial" w:hAnsi="Arial" w:cs="Arial"/>
        </w:rPr>
        <w:tab/>
        <w:t xml:space="preserve">Cui Y, Hu B, Gao X, Tao L, Zhou Q, He L. Prevalence surveillance of healthcare associated infection in 70 Shanghai hospitals in 2009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0;20:1667-</w:t>
      </w:r>
      <w:r w:rsidR="00714BAD" w:rsidRPr="0010795F">
        <w:rPr>
          <w:rFonts w:ascii="Arial" w:hAnsi="Arial" w:cs="Arial"/>
        </w:rPr>
        <w:t>166</w:t>
      </w:r>
      <w:r w:rsidRPr="0010795F">
        <w:rPr>
          <w:rFonts w:ascii="Arial" w:hAnsi="Arial" w:cs="Arial"/>
        </w:rPr>
        <w:t>9</w:t>
      </w:r>
      <w:bookmarkEnd w:id="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" w:name="_ENREF_6"/>
      <w:r w:rsidRPr="0010795F">
        <w:rPr>
          <w:rFonts w:ascii="Arial" w:hAnsi="Arial" w:cs="Arial"/>
        </w:rPr>
        <w:t>6.</w:t>
      </w:r>
      <w:r w:rsidRPr="0010795F">
        <w:rPr>
          <w:rFonts w:ascii="Arial" w:hAnsi="Arial" w:cs="Arial"/>
        </w:rPr>
        <w:tab/>
        <w:t xml:space="preserve">Fu T, Wei S, Huang L, Yang J, Zhan C. Cross-sectional surveys of prevalence of nosocomial infections in tertiary hospitals of Sanya and analysis of risk factor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6;26:1159-</w:t>
      </w:r>
      <w:r w:rsidR="00714BAD" w:rsidRPr="0010795F">
        <w:rPr>
          <w:rFonts w:ascii="Arial" w:hAnsi="Arial" w:cs="Arial"/>
        </w:rPr>
        <w:t>11</w:t>
      </w:r>
      <w:r w:rsidRPr="0010795F">
        <w:rPr>
          <w:rFonts w:ascii="Arial" w:hAnsi="Arial" w:cs="Arial"/>
        </w:rPr>
        <w:t>61</w:t>
      </w:r>
      <w:bookmarkEnd w:id="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" w:name="_ENREF_7"/>
      <w:r w:rsidRPr="0010795F">
        <w:rPr>
          <w:rFonts w:ascii="Arial" w:hAnsi="Arial" w:cs="Arial"/>
        </w:rPr>
        <w:t>7.</w:t>
      </w:r>
      <w:r w:rsidRPr="0010795F">
        <w:rPr>
          <w:rFonts w:ascii="Arial" w:hAnsi="Arial" w:cs="Arial"/>
        </w:rPr>
        <w:tab/>
        <w:t xml:space="preserve">Gan Y. Prevalence survey of healthcare associated infection in Nanning, Guangxi, 2010. </w:t>
      </w:r>
      <w:r w:rsidRPr="0010795F">
        <w:rPr>
          <w:rFonts w:ascii="Arial" w:hAnsi="Arial" w:cs="Arial"/>
          <w:i/>
        </w:rPr>
        <w:t>Chin Med info</w:t>
      </w:r>
      <w:r w:rsidRPr="0010795F">
        <w:rPr>
          <w:rFonts w:ascii="Arial" w:hAnsi="Arial" w:cs="Arial"/>
        </w:rPr>
        <w:t xml:space="preserve"> 2011;24:4955-</w:t>
      </w:r>
      <w:r w:rsidR="00714BAD" w:rsidRPr="0010795F">
        <w:rPr>
          <w:rFonts w:ascii="Arial" w:hAnsi="Arial" w:cs="Arial"/>
        </w:rPr>
        <w:t>495</w:t>
      </w:r>
      <w:r w:rsidRPr="0010795F">
        <w:rPr>
          <w:rFonts w:ascii="Arial" w:hAnsi="Arial" w:cs="Arial"/>
        </w:rPr>
        <w:t>7</w:t>
      </w:r>
      <w:bookmarkEnd w:id="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" w:name="_ENREF_8"/>
      <w:r w:rsidRPr="0010795F">
        <w:rPr>
          <w:rFonts w:ascii="Arial" w:hAnsi="Arial" w:cs="Arial"/>
        </w:rPr>
        <w:t>8.</w:t>
      </w:r>
      <w:r w:rsidRPr="0010795F">
        <w:rPr>
          <w:rFonts w:ascii="Arial" w:hAnsi="Arial" w:cs="Arial"/>
        </w:rPr>
        <w:tab/>
        <w:t xml:space="preserve">Huang H, Zhang S, Qiu L, Ye L, Qin W, Lian X. Prevalence rate of nosocomial infection in Xiamen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4;24:5291-</w:t>
      </w:r>
      <w:r w:rsidR="00714BAD" w:rsidRPr="0010795F">
        <w:rPr>
          <w:rFonts w:ascii="Arial" w:hAnsi="Arial" w:cs="Arial"/>
        </w:rPr>
        <w:t>529</w:t>
      </w:r>
      <w:r w:rsidRPr="0010795F">
        <w:rPr>
          <w:rFonts w:ascii="Arial" w:hAnsi="Arial" w:cs="Arial"/>
        </w:rPr>
        <w:t>3</w:t>
      </w:r>
      <w:bookmarkEnd w:id="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" w:name="_ENREF_9"/>
      <w:r w:rsidRPr="0010795F">
        <w:rPr>
          <w:rFonts w:ascii="Arial" w:hAnsi="Arial" w:cs="Arial"/>
        </w:rPr>
        <w:t>9.</w:t>
      </w:r>
      <w:r w:rsidRPr="0010795F">
        <w:rPr>
          <w:rFonts w:ascii="Arial" w:hAnsi="Arial" w:cs="Arial"/>
        </w:rPr>
        <w:tab/>
        <w:t xml:space="preserve">Huang W, Zhuang H, Li S, et al. Survey and analysis on prevalence of hospital-acquired infections in 23 hospitals from Sichuan Province on the day of June 25, 2011. </w:t>
      </w:r>
      <w:r w:rsidRPr="0010795F">
        <w:rPr>
          <w:rFonts w:ascii="Arial" w:hAnsi="Arial" w:cs="Arial"/>
          <w:i/>
        </w:rPr>
        <w:t>Chin J Mult</w:t>
      </w:r>
      <w:r w:rsidR="00253F94" w:rsidRPr="0010795F">
        <w:rPr>
          <w:rFonts w:ascii="Arial" w:hAnsi="Arial" w:cs="Arial"/>
          <w:i/>
        </w:rPr>
        <w:t>i</w:t>
      </w:r>
      <w:r w:rsidRPr="0010795F">
        <w:rPr>
          <w:rFonts w:ascii="Arial" w:hAnsi="Arial" w:cs="Arial"/>
          <w:i/>
        </w:rPr>
        <w:t xml:space="preserve"> Organ Dis Elderly</w:t>
      </w:r>
      <w:r w:rsidRPr="0010795F">
        <w:rPr>
          <w:rFonts w:ascii="Arial" w:hAnsi="Arial" w:cs="Arial"/>
        </w:rPr>
        <w:t xml:space="preserve"> 2016;15:657-</w:t>
      </w:r>
      <w:r w:rsidR="00714BAD" w:rsidRPr="0010795F">
        <w:rPr>
          <w:rFonts w:ascii="Arial" w:hAnsi="Arial" w:cs="Arial"/>
        </w:rPr>
        <w:t>6</w:t>
      </w:r>
      <w:r w:rsidRPr="0010795F">
        <w:rPr>
          <w:rFonts w:ascii="Arial" w:hAnsi="Arial" w:cs="Arial"/>
        </w:rPr>
        <w:t>61</w:t>
      </w:r>
      <w:bookmarkEnd w:id="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" w:name="_ENREF_10"/>
      <w:r w:rsidRPr="0010795F">
        <w:rPr>
          <w:rFonts w:ascii="Arial" w:hAnsi="Arial" w:cs="Arial"/>
        </w:rPr>
        <w:t>10.</w:t>
      </w:r>
      <w:r w:rsidRPr="0010795F">
        <w:rPr>
          <w:rFonts w:ascii="Arial" w:hAnsi="Arial" w:cs="Arial"/>
        </w:rPr>
        <w:tab/>
        <w:t xml:space="preserve">Ji Z, Wang M. Survey on hospital infection rate in the county hospital. </w:t>
      </w:r>
      <w:r w:rsidR="00253F94" w:rsidRPr="0010795F">
        <w:rPr>
          <w:rFonts w:ascii="Arial" w:hAnsi="Arial" w:cs="Arial"/>
          <w:i/>
        </w:rPr>
        <w:t>Chin J Disinfect</w:t>
      </w:r>
      <w:r w:rsidRPr="0010795F">
        <w:rPr>
          <w:rFonts w:ascii="Arial" w:hAnsi="Arial" w:cs="Arial"/>
        </w:rPr>
        <w:t xml:space="preserve"> 2013;30:1050-</w:t>
      </w:r>
      <w:r w:rsidR="00714BAD" w:rsidRPr="0010795F">
        <w:rPr>
          <w:rFonts w:ascii="Arial" w:hAnsi="Arial" w:cs="Arial"/>
        </w:rPr>
        <w:t>105</w:t>
      </w:r>
      <w:r w:rsidRPr="0010795F">
        <w:rPr>
          <w:rFonts w:ascii="Arial" w:hAnsi="Arial" w:cs="Arial"/>
        </w:rPr>
        <w:t>1</w:t>
      </w:r>
      <w:bookmarkEnd w:id="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" w:name="_ENREF_11"/>
      <w:r w:rsidRPr="0010795F">
        <w:rPr>
          <w:rFonts w:ascii="Arial" w:hAnsi="Arial" w:cs="Arial"/>
        </w:rPr>
        <w:t>11.</w:t>
      </w:r>
      <w:r w:rsidRPr="0010795F">
        <w:rPr>
          <w:rFonts w:ascii="Arial" w:hAnsi="Arial" w:cs="Arial"/>
        </w:rPr>
        <w:tab/>
        <w:t xml:space="preserve">Li H, Zhong Q, Liang Z, et al. Cross-sectional survey on nosocomial infections in 64 hospital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3;23:5143-</w:t>
      </w:r>
      <w:r w:rsidR="00714BAD" w:rsidRPr="0010795F">
        <w:rPr>
          <w:rFonts w:ascii="Arial" w:hAnsi="Arial" w:cs="Arial"/>
        </w:rPr>
        <w:t>514</w:t>
      </w:r>
      <w:r w:rsidRPr="0010795F">
        <w:rPr>
          <w:rFonts w:ascii="Arial" w:hAnsi="Arial" w:cs="Arial"/>
        </w:rPr>
        <w:t>5</w:t>
      </w:r>
      <w:bookmarkEnd w:id="1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1" w:name="_ENREF_12"/>
      <w:r w:rsidRPr="0010795F">
        <w:rPr>
          <w:rFonts w:ascii="Arial" w:hAnsi="Arial" w:cs="Arial"/>
        </w:rPr>
        <w:t>12.</w:t>
      </w:r>
      <w:r w:rsidRPr="0010795F">
        <w:rPr>
          <w:rFonts w:ascii="Arial" w:hAnsi="Arial" w:cs="Arial"/>
        </w:rPr>
        <w:tab/>
        <w:t xml:space="preserve">Liu JY, Wu YH, Cai M, Zhou CL. Point-prevalence survey of healthcare-associated infections in Beijing, China: a survey and analysis in 2014. </w:t>
      </w:r>
      <w:r w:rsidRPr="0010795F">
        <w:rPr>
          <w:rFonts w:ascii="Arial" w:hAnsi="Arial" w:cs="Arial"/>
          <w:i/>
        </w:rPr>
        <w:t>J Hosp Infect</w:t>
      </w:r>
      <w:r w:rsidRPr="0010795F">
        <w:rPr>
          <w:rFonts w:ascii="Arial" w:hAnsi="Arial" w:cs="Arial"/>
        </w:rPr>
        <w:t xml:space="preserve"> 2016;93:271-</w:t>
      </w:r>
      <w:r w:rsidR="00714BAD" w:rsidRPr="0010795F">
        <w:rPr>
          <w:rFonts w:ascii="Arial" w:hAnsi="Arial" w:cs="Arial"/>
        </w:rPr>
        <w:t>27</w:t>
      </w:r>
      <w:r w:rsidRPr="0010795F">
        <w:rPr>
          <w:rFonts w:ascii="Arial" w:hAnsi="Arial" w:cs="Arial"/>
        </w:rPr>
        <w:t>9</w:t>
      </w:r>
      <w:bookmarkEnd w:id="11"/>
      <w:r w:rsidR="008206EF" w:rsidRPr="0010795F">
        <w:rPr>
          <w:rFonts w:ascii="Arial" w:hAnsi="Arial" w:cs="Arial"/>
        </w:rPr>
        <w:t>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2" w:name="_ENREF_13"/>
      <w:r w:rsidRPr="0010795F">
        <w:rPr>
          <w:rFonts w:ascii="Arial" w:hAnsi="Arial" w:cs="Arial"/>
        </w:rPr>
        <w:t>13.</w:t>
      </w:r>
      <w:r w:rsidRPr="0010795F">
        <w:rPr>
          <w:rFonts w:ascii="Arial" w:hAnsi="Arial" w:cs="Arial"/>
        </w:rPr>
        <w:tab/>
        <w:t xml:space="preserve">Liu W, Xing H, Yang X, Su R, Yan Z. Prevalence rate of nosocomial infection in 40 hospitals in Inner Mongolia Autonomous Region in 2010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1;10:445-</w:t>
      </w:r>
      <w:r w:rsidR="00714BAD" w:rsidRPr="0010795F">
        <w:rPr>
          <w:rFonts w:ascii="Arial" w:hAnsi="Arial" w:cs="Arial"/>
        </w:rPr>
        <w:t>44</w:t>
      </w:r>
      <w:r w:rsidRPr="0010795F">
        <w:rPr>
          <w:rFonts w:ascii="Arial" w:hAnsi="Arial" w:cs="Arial"/>
        </w:rPr>
        <w:t>8</w:t>
      </w:r>
      <w:bookmarkEnd w:id="1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3" w:name="_ENREF_14"/>
      <w:r w:rsidRPr="0010795F">
        <w:rPr>
          <w:rFonts w:ascii="Arial" w:hAnsi="Arial" w:cs="Arial"/>
        </w:rPr>
        <w:lastRenderedPageBreak/>
        <w:t>14.</w:t>
      </w:r>
      <w:r w:rsidRPr="0010795F">
        <w:rPr>
          <w:rFonts w:ascii="Arial" w:hAnsi="Arial" w:cs="Arial"/>
        </w:rPr>
        <w:tab/>
        <w:t xml:space="preserve">Liu W, Zhang K, Yan Z, Hai Y, Cao Q, Zheng Z. Prevalence survey on healthcare associated infection in 91 hospitals of Inner Mongolia Autonomous Region in 2013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4;13:690-</w:t>
      </w:r>
      <w:r w:rsidR="00714BAD" w:rsidRPr="0010795F">
        <w:rPr>
          <w:rFonts w:ascii="Arial" w:hAnsi="Arial" w:cs="Arial"/>
        </w:rPr>
        <w:t>69</w:t>
      </w:r>
      <w:r w:rsidRPr="0010795F">
        <w:rPr>
          <w:rFonts w:ascii="Arial" w:hAnsi="Arial" w:cs="Arial"/>
        </w:rPr>
        <w:t>2</w:t>
      </w:r>
      <w:bookmarkEnd w:id="1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4" w:name="_ENREF_15"/>
      <w:r w:rsidRPr="0010795F">
        <w:rPr>
          <w:rFonts w:ascii="Arial" w:hAnsi="Arial" w:cs="Arial"/>
        </w:rPr>
        <w:t>15.</w:t>
      </w:r>
      <w:r w:rsidRPr="0010795F">
        <w:rPr>
          <w:rFonts w:ascii="Arial" w:hAnsi="Arial" w:cs="Arial"/>
        </w:rPr>
        <w:tab/>
        <w:t xml:space="preserve">Liu W, Xian B, Xing H, Yan Z, Su R. Survey on inpatients hospital infection prevalence in Inner Mongolia Autonomous Region. </w:t>
      </w:r>
      <w:r w:rsidR="00253F94" w:rsidRPr="0010795F">
        <w:rPr>
          <w:rFonts w:ascii="Arial" w:hAnsi="Arial" w:cs="Arial"/>
          <w:i/>
        </w:rPr>
        <w:t>Chin J Disinfect</w:t>
      </w:r>
      <w:r w:rsidRPr="0010795F">
        <w:rPr>
          <w:rFonts w:ascii="Arial" w:hAnsi="Arial" w:cs="Arial"/>
        </w:rPr>
        <w:t xml:space="preserve"> 2014;31:1066-</w:t>
      </w:r>
      <w:r w:rsidR="00714BAD" w:rsidRPr="0010795F">
        <w:rPr>
          <w:rFonts w:ascii="Arial" w:hAnsi="Arial" w:cs="Arial"/>
        </w:rPr>
        <w:t>106</w:t>
      </w:r>
      <w:r w:rsidRPr="0010795F">
        <w:rPr>
          <w:rFonts w:ascii="Arial" w:hAnsi="Arial" w:cs="Arial"/>
        </w:rPr>
        <w:t>7</w:t>
      </w:r>
      <w:bookmarkEnd w:id="1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5" w:name="_ENREF_16"/>
      <w:r w:rsidRPr="0010795F">
        <w:rPr>
          <w:rFonts w:ascii="Arial" w:hAnsi="Arial" w:cs="Arial"/>
        </w:rPr>
        <w:t>16.</w:t>
      </w:r>
      <w:r w:rsidRPr="0010795F">
        <w:rPr>
          <w:rFonts w:ascii="Arial" w:hAnsi="Arial" w:cs="Arial"/>
        </w:rPr>
        <w:tab/>
        <w:t xml:space="preserve">Liu W, Tian Y, Zheng Z, Li Z, Qin L. Prevalence rate of nosocomial infection in 2014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5;25:4894-</w:t>
      </w:r>
      <w:r w:rsidR="00714BAD" w:rsidRPr="0010795F">
        <w:rPr>
          <w:rFonts w:ascii="Arial" w:hAnsi="Arial" w:cs="Arial"/>
        </w:rPr>
        <w:t>489</w:t>
      </w:r>
      <w:r w:rsidRPr="0010795F">
        <w:rPr>
          <w:rFonts w:ascii="Arial" w:hAnsi="Arial" w:cs="Arial"/>
        </w:rPr>
        <w:t>6</w:t>
      </w:r>
      <w:bookmarkEnd w:id="1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6" w:name="_ENREF_17"/>
      <w:r w:rsidRPr="0010795F">
        <w:rPr>
          <w:rFonts w:ascii="Arial" w:hAnsi="Arial" w:cs="Arial"/>
        </w:rPr>
        <w:t>17.</w:t>
      </w:r>
      <w:r w:rsidRPr="0010795F">
        <w:rPr>
          <w:rFonts w:ascii="Arial" w:hAnsi="Arial" w:cs="Arial"/>
        </w:rPr>
        <w:tab/>
        <w:t xml:space="preserve">Liu X, Liang J, Deng B, Xu G. Prevalence rate of nosocomial infections in Wuhan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2;22:4992-</w:t>
      </w:r>
      <w:r w:rsidR="00714BAD" w:rsidRPr="0010795F">
        <w:rPr>
          <w:rFonts w:ascii="Arial" w:hAnsi="Arial" w:cs="Arial"/>
        </w:rPr>
        <w:t>499</w:t>
      </w:r>
      <w:r w:rsidRPr="0010795F">
        <w:rPr>
          <w:rFonts w:ascii="Arial" w:hAnsi="Arial" w:cs="Arial"/>
        </w:rPr>
        <w:t>4</w:t>
      </w:r>
      <w:bookmarkEnd w:id="1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7" w:name="_ENREF_18"/>
      <w:r w:rsidRPr="0010795F">
        <w:rPr>
          <w:rFonts w:ascii="Arial" w:hAnsi="Arial" w:cs="Arial"/>
        </w:rPr>
        <w:t>18.</w:t>
      </w:r>
      <w:r w:rsidRPr="0010795F">
        <w:rPr>
          <w:rFonts w:ascii="Arial" w:hAnsi="Arial" w:cs="Arial"/>
        </w:rPr>
        <w:tab/>
        <w:t xml:space="preserve">Shao Y, Ma H, Wei X, Zhang L. Investigation and analysis about the prevalence rate of nosocomial infections in fourty hospitals in Anhui province. </w:t>
      </w:r>
      <w:r w:rsidR="00253F94" w:rsidRPr="0010795F">
        <w:rPr>
          <w:rFonts w:ascii="Arial" w:hAnsi="Arial" w:cs="Arial"/>
          <w:i/>
        </w:rPr>
        <w:t>Chin</w:t>
      </w:r>
      <w:r w:rsidRPr="0010795F">
        <w:rPr>
          <w:rFonts w:ascii="Arial" w:hAnsi="Arial" w:cs="Arial"/>
          <w:i/>
        </w:rPr>
        <w:t xml:space="preserve"> Med Herald</w:t>
      </w:r>
      <w:r w:rsidRPr="0010795F">
        <w:rPr>
          <w:rFonts w:ascii="Arial" w:hAnsi="Arial" w:cs="Arial"/>
        </w:rPr>
        <w:t xml:space="preserve"> 2007;4:35-</w:t>
      </w:r>
      <w:r w:rsidR="00714BAD" w:rsidRPr="0010795F">
        <w:rPr>
          <w:rFonts w:ascii="Arial" w:hAnsi="Arial" w:cs="Arial"/>
        </w:rPr>
        <w:t>3</w:t>
      </w:r>
      <w:r w:rsidRPr="0010795F">
        <w:rPr>
          <w:rFonts w:ascii="Arial" w:hAnsi="Arial" w:cs="Arial"/>
        </w:rPr>
        <w:t>6</w:t>
      </w:r>
      <w:bookmarkEnd w:id="1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8" w:name="_ENREF_19"/>
      <w:r w:rsidRPr="0010795F">
        <w:rPr>
          <w:rFonts w:ascii="Arial" w:hAnsi="Arial" w:cs="Arial"/>
        </w:rPr>
        <w:t>19.</w:t>
      </w:r>
      <w:r w:rsidRPr="0010795F">
        <w:rPr>
          <w:rFonts w:ascii="Arial" w:hAnsi="Arial" w:cs="Arial"/>
        </w:rPr>
        <w:tab/>
        <w:t xml:space="preserve">Shen Y, Hu B, Gao X, Zhou Q, Cui Y, Sun W. Prevalence of healthcare associated infections in 72 hospitals of Shanghai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3;23:1503-</w:t>
      </w:r>
      <w:r w:rsidR="00714BAD" w:rsidRPr="0010795F">
        <w:rPr>
          <w:rFonts w:ascii="Arial" w:hAnsi="Arial" w:cs="Arial"/>
        </w:rPr>
        <w:t>150</w:t>
      </w:r>
      <w:r w:rsidRPr="0010795F">
        <w:rPr>
          <w:rFonts w:ascii="Arial" w:hAnsi="Arial" w:cs="Arial"/>
        </w:rPr>
        <w:t>6</w:t>
      </w:r>
      <w:bookmarkEnd w:id="1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9" w:name="_ENREF_20"/>
      <w:r w:rsidRPr="0010795F">
        <w:rPr>
          <w:rFonts w:ascii="Arial" w:hAnsi="Arial" w:cs="Arial"/>
        </w:rPr>
        <w:t>20.</w:t>
      </w:r>
      <w:r w:rsidRPr="0010795F">
        <w:rPr>
          <w:rFonts w:ascii="Arial" w:hAnsi="Arial" w:cs="Arial"/>
        </w:rPr>
        <w:tab/>
        <w:t xml:space="preserve">Sun S, Ni G. Investigation and analysis of prevalence of nosocomial infection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2;22:2026-</w:t>
      </w:r>
      <w:r w:rsidR="00714BAD" w:rsidRPr="0010795F">
        <w:rPr>
          <w:rFonts w:ascii="Arial" w:hAnsi="Arial" w:cs="Arial"/>
        </w:rPr>
        <w:t>202</w:t>
      </w:r>
      <w:r w:rsidRPr="0010795F">
        <w:rPr>
          <w:rFonts w:ascii="Arial" w:hAnsi="Arial" w:cs="Arial"/>
        </w:rPr>
        <w:t>8</w:t>
      </w:r>
      <w:bookmarkEnd w:id="1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0" w:name="_ENREF_21"/>
      <w:r w:rsidRPr="0010795F">
        <w:rPr>
          <w:rFonts w:ascii="Arial" w:hAnsi="Arial" w:cs="Arial"/>
        </w:rPr>
        <w:t>21.</w:t>
      </w:r>
      <w:r w:rsidRPr="0010795F">
        <w:rPr>
          <w:rFonts w:ascii="Arial" w:hAnsi="Arial" w:cs="Arial"/>
        </w:rPr>
        <w:tab/>
        <w:t xml:space="preserve">Wei X, Wang X, Yi X, Song H. Investigation of prevalence rate of nosocomial infections in Xuzhou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5;25:1070-</w:t>
      </w:r>
      <w:r w:rsidR="00714BAD" w:rsidRPr="0010795F">
        <w:rPr>
          <w:rFonts w:ascii="Arial" w:hAnsi="Arial" w:cs="Arial"/>
        </w:rPr>
        <w:t>107</w:t>
      </w:r>
      <w:r w:rsidRPr="0010795F">
        <w:rPr>
          <w:rFonts w:ascii="Arial" w:hAnsi="Arial" w:cs="Arial"/>
        </w:rPr>
        <w:t>2</w:t>
      </w:r>
      <w:bookmarkEnd w:id="2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1" w:name="_ENREF_22"/>
      <w:r w:rsidRPr="0010795F">
        <w:rPr>
          <w:rFonts w:ascii="Arial" w:hAnsi="Arial" w:cs="Arial"/>
        </w:rPr>
        <w:t>22.</w:t>
      </w:r>
      <w:r w:rsidRPr="0010795F">
        <w:rPr>
          <w:rFonts w:ascii="Arial" w:hAnsi="Arial" w:cs="Arial"/>
        </w:rPr>
        <w:tab/>
        <w:t xml:space="preserve">Wu X, Zhan R, Zeng B, et al. Prevalence survey on nosocomial infection and community-acquired infection in 116 hospitals in Fujian province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1;10:181-</w:t>
      </w:r>
      <w:r w:rsidR="00714BAD" w:rsidRPr="0010795F">
        <w:rPr>
          <w:rFonts w:ascii="Arial" w:hAnsi="Arial" w:cs="Arial"/>
        </w:rPr>
        <w:t>18</w:t>
      </w:r>
      <w:r w:rsidRPr="0010795F">
        <w:rPr>
          <w:rFonts w:ascii="Arial" w:hAnsi="Arial" w:cs="Arial"/>
        </w:rPr>
        <w:t>4</w:t>
      </w:r>
      <w:bookmarkEnd w:id="2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2" w:name="_ENREF_23"/>
      <w:r w:rsidRPr="0010795F">
        <w:rPr>
          <w:rFonts w:ascii="Arial" w:hAnsi="Arial" w:cs="Arial"/>
        </w:rPr>
        <w:t>23.</w:t>
      </w:r>
      <w:r w:rsidRPr="0010795F">
        <w:rPr>
          <w:rFonts w:ascii="Arial" w:hAnsi="Arial" w:cs="Arial"/>
        </w:rPr>
        <w:tab/>
        <w:t xml:space="preserve">Xiang Q, Wei D, Zhou Z, Liu H, Dai M, Chen S. Cross-sectional survey on healthcare associated infection in 248 hospitals of Sichuan province in 2011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3;12:186-</w:t>
      </w:r>
      <w:r w:rsidR="00714BAD" w:rsidRPr="0010795F">
        <w:rPr>
          <w:rFonts w:ascii="Arial" w:hAnsi="Arial" w:cs="Arial"/>
        </w:rPr>
        <w:t>18</w:t>
      </w:r>
      <w:r w:rsidRPr="0010795F">
        <w:rPr>
          <w:rFonts w:ascii="Arial" w:hAnsi="Arial" w:cs="Arial"/>
        </w:rPr>
        <w:t>9</w:t>
      </w:r>
      <w:bookmarkEnd w:id="2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3" w:name="_ENREF_24"/>
      <w:r w:rsidRPr="0010795F">
        <w:rPr>
          <w:rFonts w:ascii="Arial" w:hAnsi="Arial" w:cs="Arial"/>
        </w:rPr>
        <w:t>24.</w:t>
      </w:r>
      <w:r w:rsidRPr="0010795F">
        <w:rPr>
          <w:rFonts w:ascii="Arial" w:hAnsi="Arial" w:cs="Arial"/>
        </w:rPr>
        <w:tab/>
        <w:t xml:space="preserve">Xie DS, Xiong W, Xiang LL, et al. Point prevalence surveys of healthcare-associated infection in 13 hospitals in Hubei Province, China, 2007-2008. </w:t>
      </w:r>
      <w:r w:rsidRPr="0010795F">
        <w:rPr>
          <w:rFonts w:ascii="Arial" w:hAnsi="Arial" w:cs="Arial"/>
          <w:i/>
        </w:rPr>
        <w:t>J Hosp Infect</w:t>
      </w:r>
      <w:r w:rsidRPr="0010795F">
        <w:rPr>
          <w:rFonts w:ascii="Arial" w:hAnsi="Arial" w:cs="Arial"/>
        </w:rPr>
        <w:t xml:space="preserve"> 2010;76:150-</w:t>
      </w:r>
      <w:r w:rsidR="00714BAD" w:rsidRPr="0010795F">
        <w:rPr>
          <w:rFonts w:ascii="Arial" w:hAnsi="Arial" w:cs="Arial"/>
        </w:rPr>
        <w:t>15</w:t>
      </w:r>
      <w:r w:rsidRPr="0010795F">
        <w:rPr>
          <w:rFonts w:ascii="Arial" w:hAnsi="Arial" w:cs="Arial"/>
        </w:rPr>
        <w:t>5</w:t>
      </w:r>
      <w:bookmarkEnd w:id="23"/>
      <w:r w:rsidR="008206EF" w:rsidRPr="0010795F">
        <w:rPr>
          <w:rFonts w:ascii="Arial" w:hAnsi="Arial" w:cs="Arial"/>
        </w:rPr>
        <w:t>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4" w:name="_ENREF_25"/>
      <w:r w:rsidRPr="0010795F">
        <w:rPr>
          <w:rFonts w:ascii="Arial" w:hAnsi="Arial" w:cs="Arial"/>
        </w:rPr>
        <w:t>25.</w:t>
      </w:r>
      <w:r w:rsidRPr="0010795F">
        <w:rPr>
          <w:rFonts w:ascii="Arial" w:hAnsi="Arial" w:cs="Arial"/>
        </w:rPr>
        <w:tab/>
        <w:t xml:space="preserve">Xiong W, Xie D, Xu M, Wang H. Prevalence rate of hospital associated infection in 6 university hospitals in Hubei province in 2008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0;20:3116-</w:t>
      </w:r>
      <w:r w:rsidR="00714BAD" w:rsidRPr="0010795F">
        <w:rPr>
          <w:rFonts w:ascii="Arial" w:hAnsi="Arial" w:cs="Arial"/>
        </w:rPr>
        <w:t>311</w:t>
      </w:r>
      <w:r w:rsidRPr="0010795F">
        <w:rPr>
          <w:rFonts w:ascii="Arial" w:hAnsi="Arial" w:cs="Arial"/>
        </w:rPr>
        <w:t>8</w:t>
      </w:r>
      <w:bookmarkEnd w:id="2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5" w:name="_ENREF_26"/>
      <w:r w:rsidRPr="0010795F">
        <w:rPr>
          <w:rFonts w:ascii="Arial" w:hAnsi="Arial" w:cs="Arial"/>
        </w:rPr>
        <w:t>26.</w:t>
      </w:r>
      <w:r w:rsidRPr="0010795F">
        <w:rPr>
          <w:rFonts w:ascii="Arial" w:hAnsi="Arial" w:cs="Arial"/>
        </w:rPr>
        <w:tab/>
        <w:t xml:space="preserve">Xu C, Xu M, Liang Y, Xiong W. Risk factors analysis of nosocomial infection in a prevalence survey of 75 hospitals. </w:t>
      </w:r>
      <w:r w:rsidR="00253F94" w:rsidRPr="0010795F">
        <w:rPr>
          <w:rFonts w:ascii="Arial" w:hAnsi="Arial" w:cs="Arial"/>
          <w:i/>
        </w:rPr>
        <w:t>Modern Prev Med</w:t>
      </w:r>
      <w:r w:rsidRPr="0010795F">
        <w:rPr>
          <w:rFonts w:ascii="Arial" w:hAnsi="Arial" w:cs="Arial"/>
        </w:rPr>
        <w:t xml:space="preserve"> 2015;42:2266-</w:t>
      </w:r>
      <w:r w:rsidR="00714BAD" w:rsidRPr="0010795F">
        <w:rPr>
          <w:rFonts w:ascii="Arial" w:hAnsi="Arial" w:cs="Arial"/>
        </w:rPr>
        <w:t>226</w:t>
      </w:r>
      <w:r w:rsidRPr="0010795F">
        <w:rPr>
          <w:rFonts w:ascii="Arial" w:hAnsi="Arial" w:cs="Arial"/>
        </w:rPr>
        <w:t>8</w:t>
      </w:r>
      <w:bookmarkEnd w:id="2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6" w:name="_ENREF_27"/>
      <w:r w:rsidRPr="0010795F">
        <w:rPr>
          <w:rFonts w:ascii="Arial" w:hAnsi="Arial" w:cs="Arial"/>
        </w:rPr>
        <w:t>27.</w:t>
      </w:r>
      <w:r w:rsidRPr="0010795F">
        <w:rPr>
          <w:rFonts w:ascii="Arial" w:hAnsi="Arial" w:cs="Arial"/>
        </w:rPr>
        <w:tab/>
        <w:t xml:space="preserve">Xu F, Ma X, Zhang X, Wang M. Prevalence rates of nosocomial infection in 27 hospital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1;21:2677-</w:t>
      </w:r>
      <w:r w:rsidR="00714BAD" w:rsidRPr="0010795F">
        <w:rPr>
          <w:rFonts w:ascii="Arial" w:hAnsi="Arial" w:cs="Arial"/>
        </w:rPr>
        <w:t>267</w:t>
      </w:r>
      <w:r w:rsidRPr="0010795F">
        <w:rPr>
          <w:rFonts w:ascii="Arial" w:hAnsi="Arial" w:cs="Arial"/>
        </w:rPr>
        <w:t>9</w:t>
      </w:r>
      <w:bookmarkEnd w:id="2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7" w:name="_ENREF_28"/>
      <w:r w:rsidRPr="0010795F">
        <w:rPr>
          <w:rFonts w:ascii="Arial" w:hAnsi="Arial" w:cs="Arial"/>
        </w:rPr>
        <w:lastRenderedPageBreak/>
        <w:t>28.</w:t>
      </w:r>
      <w:r w:rsidRPr="0010795F">
        <w:rPr>
          <w:rFonts w:ascii="Arial" w:hAnsi="Arial" w:cs="Arial"/>
        </w:rPr>
        <w:tab/>
        <w:t xml:space="preserve">Xu X, Zeng B, Zhan R, et al. Cross-sectional survey of nosocomial infections in Fujian province from 2010 to 2012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4;24:5543-</w:t>
      </w:r>
      <w:r w:rsidR="00714BAD" w:rsidRPr="0010795F">
        <w:rPr>
          <w:rFonts w:ascii="Arial" w:hAnsi="Arial" w:cs="Arial"/>
        </w:rPr>
        <w:t>55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5</w:t>
      </w:r>
      <w:bookmarkEnd w:id="2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8" w:name="_ENREF_29"/>
      <w:r w:rsidRPr="0010795F">
        <w:rPr>
          <w:rFonts w:ascii="Arial" w:hAnsi="Arial" w:cs="Arial"/>
        </w:rPr>
        <w:t>29.</w:t>
      </w:r>
      <w:r w:rsidRPr="0010795F">
        <w:rPr>
          <w:rFonts w:ascii="Arial" w:hAnsi="Arial" w:cs="Arial"/>
        </w:rPr>
        <w:tab/>
        <w:t xml:space="preserve">Yang H, Wang B, Yao X, Zhou Y, Lu C. Epidemiology cross-sectional investigation on healthcare-associated infection of 132 hospitals in Xinjiang in 2014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5;14:676-</w:t>
      </w:r>
      <w:r w:rsidR="00775F38" w:rsidRPr="0010795F">
        <w:rPr>
          <w:rFonts w:ascii="Arial" w:hAnsi="Arial" w:cs="Arial"/>
        </w:rPr>
        <w:t>6</w:t>
      </w:r>
      <w:r w:rsidRPr="0010795F">
        <w:rPr>
          <w:rFonts w:ascii="Arial" w:hAnsi="Arial" w:cs="Arial"/>
        </w:rPr>
        <w:t>80</w:t>
      </w:r>
      <w:bookmarkEnd w:id="2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29" w:name="_ENREF_30"/>
      <w:r w:rsidRPr="0010795F">
        <w:rPr>
          <w:rFonts w:ascii="Arial" w:hAnsi="Arial" w:cs="Arial"/>
        </w:rPr>
        <w:t>30.</w:t>
      </w:r>
      <w:r w:rsidRPr="0010795F">
        <w:rPr>
          <w:rFonts w:ascii="Arial" w:hAnsi="Arial" w:cs="Arial"/>
        </w:rPr>
        <w:tab/>
        <w:t xml:space="preserve">Yang L, Zhao L, Yu R. Prevalence survey of healthcare-associated infections in 15 hospitals in Changzhou in 2011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2;11:444-</w:t>
      </w:r>
      <w:r w:rsidR="00775F38" w:rsidRPr="0010795F">
        <w:rPr>
          <w:rFonts w:ascii="Arial" w:hAnsi="Arial" w:cs="Arial"/>
        </w:rPr>
        <w:t>44</w:t>
      </w:r>
      <w:r w:rsidRPr="0010795F">
        <w:rPr>
          <w:rFonts w:ascii="Arial" w:hAnsi="Arial" w:cs="Arial"/>
        </w:rPr>
        <w:t>7</w:t>
      </w:r>
      <w:bookmarkEnd w:id="2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0" w:name="_ENREF_31"/>
      <w:r w:rsidRPr="0010795F">
        <w:rPr>
          <w:rFonts w:ascii="Arial" w:hAnsi="Arial" w:cs="Arial"/>
        </w:rPr>
        <w:t>31.</w:t>
      </w:r>
      <w:r w:rsidRPr="0010795F">
        <w:rPr>
          <w:rFonts w:ascii="Arial" w:hAnsi="Arial" w:cs="Arial"/>
        </w:rPr>
        <w:tab/>
        <w:t xml:space="preserve">Yang L, Yang Y, Guo Y, Yang Y, Tian H, Zhao X. Cross-sectional survey of prevalence of healthcare-associated infections in 2013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5;25:5390-</w:t>
      </w:r>
      <w:r w:rsidR="00775F38" w:rsidRPr="0010795F">
        <w:rPr>
          <w:rFonts w:ascii="Arial" w:hAnsi="Arial" w:cs="Arial"/>
        </w:rPr>
        <w:t>539</w:t>
      </w:r>
      <w:r w:rsidRPr="0010795F">
        <w:rPr>
          <w:rFonts w:ascii="Arial" w:hAnsi="Arial" w:cs="Arial"/>
        </w:rPr>
        <w:t>2</w:t>
      </w:r>
      <w:bookmarkEnd w:id="3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1" w:name="_ENREF_32"/>
      <w:r w:rsidRPr="0010795F">
        <w:rPr>
          <w:rFonts w:ascii="Arial" w:hAnsi="Arial" w:cs="Arial"/>
        </w:rPr>
        <w:t>32.</w:t>
      </w:r>
      <w:r w:rsidRPr="0010795F">
        <w:rPr>
          <w:rFonts w:ascii="Arial" w:hAnsi="Arial" w:cs="Arial"/>
        </w:rPr>
        <w:tab/>
        <w:t xml:space="preserve">Yu L, Gu L, Wang P, Zhu Y, Ding L. Report on nosocomial infection prevalence survey of 11 hospitals in Xinjiang Uygur Autonomous Region. </w:t>
      </w:r>
      <w:r w:rsidR="00253F94" w:rsidRPr="0010795F">
        <w:rPr>
          <w:rFonts w:ascii="Arial" w:hAnsi="Arial" w:cs="Arial"/>
          <w:i/>
        </w:rPr>
        <w:t>Chin J Disinfect</w:t>
      </w:r>
      <w:r w:rsidRPr="0010795F">
        <w:rPr>
          <w:rFonts w:ascii="Arial" w:hAnsi="Arial" w:cs="Arial"/>
        </w:rPr>
        <w:t xml:space="preserve"> 2015;32:44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5</w:t>
      </w:r>
      <w:bookmarkEnd w:id="3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2" w:name="_ENREF_33"/>
      <w:r w:rsidRPr="0010795F">
        <w:rPr>
          <w:rFonts w:ascii="Arial" w:hAnsi="Arial" w:cs="Arial"/>
        </w:rPr>
        <w:t>33.</w:t>
      </w:r>
      <w:r w:rsidRPr="0010795F">
        <w:rPr>
          <w:rFonts w:ascii="Arial" w:hAnsi="Arial" w:cs="Arial"/>
        </w:rPr>
        <w:tab/>
        <w:t xml:space="preserve">Yu W. Prevalence survey of healthcare-associated infection in 4 tertiary care hospitals in Handan. </w:t>
      </w:r>
      <w:r w:rsidR="00253F94" w:rsidRPr="0010795F">
        <w:rPr>
          <w:rFonts w:ascii="Arial" w:hAnsi="Arial" w:cs="Arial"/>
          <w:i/>
        </w:rPr>
        <w:t>J Hebei Med</w:t>
      </w:r>
      <w:r w:rsidRPr="0010795F">
        <w:rPr>
          <w:rFonts w:ascii="Arial" w:hAnsi="Arial" w:cs="Arial"/>
          <w:i/>
        </w:rPr>
        <w:t xml:space="preserve"> University</w:t>
      </w:r>
      <w:r w:rsidRPr="0010795F">
        <w:rPr>
          <w:rFonts w:ascii="Arial" w:hAnsi="Arial" w:cs="Arial"/>
        </w:rPr>
        <w:t xml:space="preserve"> 2013;34:1076-</w:t>
      </w:r>
      <w:r w:rsidR="00775F38" w:rsidRPr="0010795F">
        <w:rPr>
          <w:rFonts w:ascii="Arial" w:hAnsi="Arial" w:cs="Arial"/>
        </w:rPr>
        <w:t>107</w:t>
      </w:r>
      <w:r w:rsidRPr="0010795F">
        <w:rPr>
          <w:rFonts w:ascii="Arial" w:hAnsi="Arial" w:cs="Arial"/>
        </w:rPr>
        <w:t>8</w:t>
      </w:r>
      <w:bookmarkEnd w:id="3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3" w:name="_ENREF_34"/>
      <w:r w:rsidRPr="0010795F">
        <w:rPr>
          <w:rFonts w:ascii="Arial" w:hAnsi="Arial" w:cs="Arial"/>
        </w:rPr>
        <w:t>34.</w:t>
      </w:r>
      <w:r w:rsidRPr="0010795F">
        <w:rPr>
          <w:rFonts w:ascii="Arial" w:hAnsi="Arial" w:cs="Arial"/>
        </w:rPr>
        <w:tab/>
        <w:t xml:space="preserve">Yu W. Prevalence survey of healthcare-associated infection and community-associated infection in 19 secondary general hospitals in Handan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3;12:123-</w:t>
      </w:r>
      <w:r w:rsidR="00775F38" w:rsidRPr="0010795F">
        <w:rPr>
          <w:rFonts w:ascii="Arial" w:hAnsi="Arial" w:cs="Arial"/>
        </w:rPr>
        <w:t>12</w:t>
      </w:r>
      <w:r w:rsidRPr="0010795F">
        <w:rPr>
          <w:rFonts w:ascii="Arial" w:hAnsi="Arial" w:cs="Arial"/>
        </w:rPr>
        <w:t>5</w:t>
      </w:r>
      <w:bookmarkEnd w:id="3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4" w:name="_ENREF_35"/>
      <w:r w:rsidRPr="0010795F">
        <w:rPr>
          <w:rFonts w:ascii="Arial" w:hAnsi="Arial" w:cs="Arial"/>
        </w:rPr>
        <w:t>35.</w:t>
      </w:r>
      <w:r w:rsidRPr="0010795F">
        <w:rPr>
          <w:rFonts w:ascii="Arial" w:hAnsi="Arial" w:cs="Arial"/>
        </w:rPr>
        <w:tab/>
        <w:t xml:space="preserve">Zeng B, Zhan R, Wu X, et al. Cross-sectional survey on nosocomial infection in Fujian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1;21:1098-</w:t>
      </w:r>
      <w:r w:rsidR="00775F38" w:rsidRPr="0010795F">
        <w:rPr>
          <w:rFonts w:ascii="Arial" w:hAnsi="Arial" w:cs="Arial"/>
        </w:rPr>
        <w:t>1</w:t>
      </w:r>
      <w:r w:rsidRPr="0010795F">
        <w:rPr>
          <w:rFonts w:ascii="Arial" w:hAnsi="Arial" w:cs="Arial"/>
        </w:rPr>
        <w:t>100</w:t>
      </w:r>
      <w:bookmarkEnd w:id="3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5" w:name="_ENREF_36"/>
      <w:r w:rsidRPr="0010795F">
        <w:rPr>
          <w:rFonts w:ascii="Arial" w:hAnsi="Arial" w:cs="Arial"/>
        </w:rPr>
        <w:t>36.</w:t>
      </w:r>
      <w:r w:rsidRPr="0010795F">
        <w:rPr>
          <w:rFonts w:ascii="Arial" w:hAnsi="Arial" w:cs="Arial"/>
        </w:rPr>
        <w:tab/>
        <w:t xml:space="preserve">Zhan R, Chen J, Chen L, Xu X, Nie Y, Wu X. Prevalence survey on nosocomial infection in 63 hospitals of Fujian province 2007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09;19:748-</w:t>
      </w:r>
      <w:r w:rsidR="00775F38" w:rsidRPr="0010795F">
        <w:rPr>
          <w:rFonts w:ascii="Arial" w:hAnsi="Arial" w:cs="Arial"/>
        </w:rPr>
        <w:t>7</w:t>
      </w:r>
      <w:r w:rsidRPr="0010795F">
        <w:rPr>
          <w:rFonts w:ascii="Arial" w:hAnsi="Arial" w:cs="Arial"/>
        </w:rPr>
        <w:t>51</w:t>
      </w:r>
      <w:bookmarkEnd w:id="3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6" w:name="_ENREF_37"/>
      <w:r w:rsidRPr="0010795F">
        <w:rPr>
          <w:rFonts w:ascii="Arial" w:hAnsi="Arial" w:cs="Arial"/>
        </w:rPr>
        <w:t>37.</w:t>
      </w:r>
      <w:r w:rsidRPr="0010795F">
        <w:rPr>
          <w:rFonts w:ascii="Arial" w:hAnsi="Arial" w:cs="Arial"/>
        </w:rPr>
        <w:tab/>
        <w:t xml:space="preserve">Zhang J, Wang C, Li Q, et al. Investigation and analysis of hospital infection rates of 108 hospitals in Guizhou 2010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1;21:5162-</w:t>
      </w:r>
      <w:r w:rsidR="00775F38" w:rsidRPr="0010795F">
        <w:rPr>
          <w:rFonts w:ascii="Arial" w:hAnsi="Arial" w:cs="Arial"/>
        </w:rPr>
        <w:t>516</w:t>
      </w:r>
      <w:r w:rsidRPr="0010795F">
        <w:rPr>
          <w:rFonts w:ascii="Arial" w:hAnsi="Arial" w:cs="Arial"/>
        </w:rPr>
        <w:t>4</w:t>
      </w:r>
      <w:bookmarkEnd w:id="3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7" w:name="_ENREF_38"/>
      <w:r w:rsidRPr="0010795F">
        <w:rPr>
          <w:rFonts w:ascii="Arial" w:hAnsi="Arial" w:cs="Arial"/>
        </w:rPr>
        <w:t>38.</w:t>
      </w:r>
      <w:r w:rsidRPr="0010795F">
        <w:rPr>
          <w:rFonts w:ascii="Arial" w:hAnsi="Arial" w:cs="Arial"/>
        </w:rPr>
        <w:tab/>
        <w:t xml:space="preserve">Zhang L, Su H, Ma H, Wu J, Qin F, Zhang L. Investigation of nosocomial infection prevalence in all thirteen grade 3 first-class hospitals in Anhui province. </w:t>
      </w:r>
      <w:r w:rsidRPr="0010795F">
        <w:rPr>
          <w:rFonts w:ascii="Arial" w:hAnsi="Arial" w:cs="Arial"/>
          <w:i/>
        </w:rPr>
        <w:t>Chin J Dis Control Prev</w:t>
      </w:r>
      <w:r w:rsidRPr="0010795F">
        <w:rPr>
          <w:rFonts w:ascii="Arial" w:hAnsi="Arial" w:cs="Arial"/>
        </w:rPr>
        <w:t xml:space="preserve"> 2013;17:514-</w:t>
      </w:r>
      <w:r w:rsidR="00775F38" w:rsidRPr="0010795F">
        <w:rPr>
          <w:rFonts w:ascii="Arial" w:hAnsi="Arial" w:cs="Arial"/>
        </w:rPr>
        <w:t>51</w:t>
      </w:r>
      <w:r w:rsidRPr="0010795F">
        <w:rPr>
          <w:rFonts w:ascii="Arial" w:hAnsi="Arial" w:cs="Arial"/>
        </w:rPr>
        <w:t>6</w:t>
      </w:r>
      <w:bookmarkEnd w:id="3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8" w:name="_ENREF_39"/>
      <w:r w:rsidRPr="0010795F">
        <w:rPr>
          <w:rFonts w:ascii="Arial" w:hAnsi="Arial" w:cs="Arial"/>
        </w:rPr>
        <w:t>39.</w:t>
      </w:r>
      <w:r w:rsidRPr="0010795F">
        <w:rPr>
          <w:rFonts w:ascii="Arial" w:hAnsi="Arial" w:cs="Arial"/>
        </w:rPr>
        <w:tab/>
        <w:t xml:space="preserve">Zhang M, Yang H, Mou X, et al. Cross-sectional survey of nosocomial infections in different scale hospitals in Guizhou in 2014. </w:t>
      </w:r>
      <w:r w:rsidRPr="0010795F">
        <w:rPr>
          <w:rFonts w:ascii="Arial" w:hAnsi="Arial" w:cs="Arial"/>
          <w:i/>
        </w:rPr>
        <w:t>Chin J Epidemiol</w:t>
      </w:r>
      <w:r w:rsidRPr="0010795F">
        <w:rPr>
          <w:rFonts w:ascii="Arial" w:hAnsi="Arial" w:cs="Arial"/>
        </w:rPr>
        <w:t xml:space="preserve"> 2015;36:1040-</w:t>
      </w:r>
      <w:r w:rsidR="00775F38" w:rsidRPr="0010795F">
        <w:rPr>
          <w:rFonts w:ascii="Arial" w:hAnsi="Arial" w:cs="Arial"/>
        </w:rPr>
        <w:t>104</w:t>
      </w:r>
      <w:r w:rsidRPr="0010795F">
        <w:rPr>
          <w:rFonts w:ascii="Arial" w:hAnsi="Arial" w:cs="Arial"/>
        </w:rPr>
        <w:t>1</w:t>
      </w:r>
      <w:bookmarkEnd w:id="3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39" w:name="_ENREF_40"/>
      <w:r w:rsidRPr="0010795F">
        <w:rPr>
          <w:rFonts w:ascii="Arial" w:hAnsi="Arial" w:cs="Arial"/>
        </w:rPr>
        <w:t>40.</w:t>
      </w:r>
      <w:r w:rsidRPr="0010795F">
        <w:rPr>
          <w:rFonts w:ascii="Arial" w:hAnsi="Arial" w:cs="Arial"/>
        </w:rPr>
        <w:tab/>
        <w:t xml:space="preserve">Zhang M, Yang H, Mu X, et al. Prevalence rates of nosocomial infections in Guizhou province in 3 year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5;25:2495-</w:t>
      </w:r>
      <w:r w:rsidR="00775F38" w:rsidRPr="0010795F">
        <w:rPr>
          <w:rFonts w:ascii="Arial" w:hAnsi="Arial" w:cs="Arial"/>
        </w:rPr>
        <w:t>249</w:t>
      </w:r>
      <w:r w:rsidRPr="0010795F">
        <w:rPr>
          <w:rFonts w:ascii="Arial" w:hAnsi="Arial" w:cs="Arial"/>
        </w:rPr>
        <w:t>8</w:t>
      </w:r>
      <w:bookmarkEnd w:id="3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0" w:name="_ENREF_41"/>
      <w:r w:rsidRPr="0010795F">
        <w:rPr>
          <w:rFonts w:ascii="Arial" w:hAnsi="Arial" w:cs="Arial"/>
        </w:rPr>
        <w:t>41.</w:t>
      </w:r>
      <w:r w:rsidRPr="0010795F">
        <w:rPr>
          <w:rFonts w:ascii="Arial" w:hAnsi="Arial" w:cs="Arial"/>
        </w:rPr>
        <w:tab/>
        <w:t xml:space="preserve">Zhang W, Zheng L, Wu J, Xiang Q, Lu J. Cross-sectional study on hospital infection in Sichuan province, 2013. </w:t>
      </w:r>
      <w:r w:rsidR="00253F94" w:rsidRPr="0010795F">
        <w:rPr>
          <w:rFonts w:ascii="Arial" w:hAnsi="Arial" w:cs="Arial"/>
          <w:i/>
        </w:rPr>
        <w:t>Med J</w:t>
      </w:r>
      <w:r w:rsidRPr="0010795F">
        <w:rPr>
          <w:rFonts w:ascii="Arial" w:hAnsi="Arial" w:cs="Arial"/>
          <w:i/>
        </w:rPr>
        <w:t xml:space="preserve"> National Def</w:t>
      </w:r>
      <w:r w:rsidR="00253F94" w:rsidRPr="0010795F">
        <w:rPr>
          <w:rFonts w:ascii="Arial" w:hAnsi="Arial" w:cs="Arial"/>
          <w:i/>
        </w:rPr>
        <w:t>ending Forces in Southwest Chin</w:t>
      </w:r>
      <w:r w:rsidRPr="0010795F">
        <w:rPr>
          <w:rFonts w:ascii="Arial" w:hAnsi="Arial" w:cs="Arial"/>
        </w:rPr>
        <w:t xml:space="preserve"> 2015;25:922-</w:t>
      </w:r>
      <w:r w:rsidR="00775F38" w:rsidRPr="0010795F">
        <w:rPr>
          <w:rFonts w:ascii="Arial" w:hAnsi="Arial" w:cs="Arial"/>
        </w:rPr>
        <w:t>92</w:t>
      </w:r>
      <w:r w:rsidRPr="0010795F">
        <w:rPr>
          <w:rFonts w:ascii="Arial" w:hAnsi="Arial" w:cs="Arial"/>
        </w:rPr>
        <w:t>5</w:t>
      </w:r>
      <w:bookmarkEnd w:id="4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1" w:name="_ENREF_42"/>
      <w:r w:rsidRPr="0010795F">
        <w:rPr>
          <w:rFonts w:ascii="Arial" w:hAnsi="Arial" w:cs="Arial"/>
          <w:lang w:val="fr-CH"/>
        </w:rPr>
        <w:lastRenderedPageBreak/>
        <w:t>42.</w:t>
      </w:r>
      <w:r w:rsidRPr="0010795F">
        <w:rPr>
          <w:rFonts w:ascii="Arial" w:hAnsi="Arial" w:cs="Arial"/>
          <w:lang w:val="fr-CH"/>
        </w:rPr>
        <w:tab/>
        <w:t xml:space="preserve">Zhao Y, Yang Y, Wang R, et al. </w:t>
      </w:r>
      <w:r w:rsidRPr="0010795F">
        <w:rPr>
          <w:rFonts w:ascii="Arial" w:hAnsi="Arial" w:cs="Arial"/>
        </w:rPr>
        <w:t>The analysis of the prevalence of hospital infection and the use of antibiotics in Kunming hospital</w:t>
      </w:r>
      <w:r w:rsidR="00CE716F">
        <w:rPr>
          <w:rFonts w:ascii="Arial" w:hAnsi="Arial" w:cs="Arial"/>
        </w:rPr>
        <w:t>.</w:t>
      </w:r>
      <w:r w:rsidRPr="0010795F">
        <w:rPr>
          <w:rFonts w:ascii="Arial" w:hAnsi="Arial" w:cs="Arial"/>
        </w:rPr>
        <w:t xml:space="preserve"> </w:t>
      </w:r>
      <w:r w:rsidR="00253F94" w:rsidRPr="0010795F">
        <w:rPr>
          <w:rFonts w:ascii="Arial" w:hAnsi="Arial" w:cs="Arial"/>
          <w:i/>
        </w:rPr>
        <w:t>Chin J Clin</w:t>
      </w:r>
      <w:r w:rsidRPr="0010795F">
        <w:rPr>
          <w:rFonts w:ascii="Arial" w:hAnsi="Arial" w:cs="Arial"/>
          <w:i/>
        </w:rPr>
        <w:t xml:space="preserve"> Rational Drug Use</w:t>
      </w:r>
      <w:r w:rsidRPr="0010795F">
        <w:rPr>
          <w:rFonts w:ascii="Arial" w:hAnsi="Arial" w:cs="Arial"/>
        </w:rPr>
        <w:t xml:space="preserve"> 2010;3:41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3</w:t>
      </w:r>
      <w:bookmarkEnd w:id="4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2" w:name="_ENREF_43"/>
      <w:r w:rsidRPr="0010795F">
        <w:rPr>
          <w:rFonts w:ascii="Arial" w:hAnsi="Arial" w:cs="Arial"/>
        </w:rPr>
        <w:t>43.</w:t>
      </w:r>
      <w:r w:rsidRPr="0010795F">
        <w:rPr>
          <w:rFonts w:ascii="Arial" w:hAnsi="Arial" w:cs="Arial"/>
        </w:rPr>
        <w:tab/>
        <w:t xml:space="preserve">Zhu W, Xu H, Wang Y, Zheng X, Fu Y. Prevalence rates of healthcare-associated infection in medical institutions in Pudong New Area for two consecutive years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6;15:476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80</w:t>
      </w:r>
      <w:bookmarkEnd w:id="4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3" w:name="_ENREF_44"/>
      <w:r w:rsidRPr="0010795F">
        <w:rPr>
          <w:rFonts w:ascii="Arial" w:hAnsi="Arial" w:cs="Arial"/>
        </w:rPr>
        <w:t>44.</w:t>
      </w:r>
      <w:r w:rsidRPr="0010795F">
        <w:rPr>
          <w:rFonts w:ascii="Arial" w:hAnsi="Arial" w:cs="Arial"/>
        </w:rPr>
        <w:tab/>
        <w:t xml:space="preserve">Geng R, Wen C, Liu H. Investigation and analysis of prevalence rate of nosocomial infections in children’s hospital in 2013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5;25:1186-</w:t>
      </w:r>
      <w:r w:rsidR="00775F38" w:rsidRPr="0010795F">
        <w:rPr>
          <w:rFonts w:ascii="Arial" w:hAnsi="Arial" w:cs="Arial"/>
        </w:rPr>
        <w:t>118</w:t>
      </w:r>
      <w:r w:rsidRPr="0010795F">
        <w:rPr>
          <w:rFonts w:ascii="Arial" w:hAnsi="Arial" w:cs="Arial"/>
        </w:rPr>
        <w:t>8</w:t>
      </w:r>
      <w:bookmarkEnd w:id="4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4" w:name="_ENREF_45"/>
      <w:r w:rsidRPr="0010795F">
        <w:rPr>
          <w:rFonts w:ascii="Arial" w:hAnsi="Arial" w:cs="Arial"/>
        </w:rPr>
        <w:t>45.</w:t>
      </w:r>
      <w:r w:rsidRPr="0010795F">
        <w:rPr>
          <w:rFonts w:ascii="Arial" w:hAnsi="Arial" w:cs="Arial"/>
        </w:rPr>
        <w:tab/>
        <w:t xml:space="preserve">Guo Q, Zhao D, He T, et al. Prevalence of healthcare-associated infection in a children’s hospital in Guangzhou in 2014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6;15:238-</w:t>
      </w:r>
      <w:r w:rsidR="00775F38" w:rsidRPr="0010795F">
        <w:rPr>
          <w:rFonts w:ascii="Arial" w:hAnsi="Arial" w:cs="Arial"/>
        </w:rPr>
        <w:t>2</w:t>
      </w:r>
      <w:r w:rsidRPr="0010795F">
        <w:rPr>
          <w:rFonts w:ascii="Arial" w:hAnsi="Arial" w:cs="Arial"/>
        </w:rPr>
        <w:t>40</w:t>
      </w:r>
      <w:bookmarkEnd w:id="4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5" w:name="_ENREF_46"/>
      <w:r w:rsidRPr="0010795F">
        <w:rPr>
          <w:rFonts w:ascii="Arial" w:hAnsi="Arial" w:cs="Arial"/>
        </w:rPr>
        <w:t>46.</w:t>
      </w:r>
      <w:r w:rsidRPr="0010795F">
        <w:rPr>
          <w:rFonts w:ascii="Arial" w:hAnsi="Arial" w:cs="Arial"/>
        </w:rPr>
        <w:tab/>
        <w:t xml:space="preserve">Hao Y. Prevalence of nosocomial infection in surgery department in children’s hospital, 2008. </w:t>
      </w:r>
      <w:r w:rsidRPr="0010795F">
        <w:rPr>
          <w:rFonts w:ascii="Arial" w:hAnsi="Arial" w:cs="Arial"/>
          <w:i/>
        </w:rPr>
        <w:t>Chin Prac Med</w:t>
      </w:r>
      <w:r w:rsidRPr="0010795F">
        <w:rPr>
          <w:rFonts w:ascii="Arial" w:hAnsi="Arial" w:cs="Arial"/>
        </w:rPr>
        <w:t xml:space="preserve"> 2009;4:243-</w:t>
      </w:r>
      <w:r w:rsidR="00775F38" w:rsidRPr="0010795F">
        <w:rPr>
          <w:rFonts w:ascii="Arial" w:hAnsi="Arial" w:cs="Arial"/>
        </w:rPr>
        <w:t>24</w:t>
      </w:r>
      <w:r w:rsidRPr="0010795F">
        <w:rPr>
          <w:rFonts w:ascii="Arial" w:hAnsi="Arial" w:cs="Arial"/>
        </w:rPr>
        <w:t>4</w:t>
      </w:r>
      <w:bookmarkEnd w:id="4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6" w:name="_ENREF_47"/>
      <w:r w:rsidRPr="0010795F">
        <w:rPr>
          <w:rFonts w:ascii="Arial" w:hAnsi="Arial" w:cs="Arial"/>
        </w:rPr>
        <w:t>47.</w:t>
      </w:r>
      <w:r w:rsidRPr="0010795F">
        <w:rPr>
          <w:rFonts w:ascii="Arial" w:hAnsi="Arial" w:cs="Arial"/>
        </w:rPr>
        <w:tab/>
        <w:t xml:space="preserve">Hu M, Ao L. A survey on prevalence rate of nosocomial infection in children’s hospital. </w:t>
      </w:r>
      <w:r w:rsidR="00253F94" w:rsidRPr="0010795F">
        <w:rPr>
          <w:rFonts w:ascii="Arial" w:hAnsi="Arial" w:cs="Arial"/>
          <w:i/>
        </w:rPr>
        <w:t>Chin J General Prac</w:t>
      </w:r>
      <w:r w:rsidRPr="0010795F">
        <w:rPr>
          <w:rFonts w:ascii="Arial" w:hAnsi="Arial" w:cs="Arial"/>
        </w:rPr>
        <w:t xml:space="preserve"> 2010;8:1576-</w:t>
      </w:r>
      <w:r w:rsidR="00775F38" w:rsidRPr="0010795F">
        <w:rPr>
          <w:rFonts w:ascii="Arial" w:hAnsi="Arial" w:cs="Arial"/>
        </w:rPr>
        <w:t>157</w:t>
      </w:r>
      <w:r w:rsidRPr="0010795F">
        <w:rPr>
          <w:rFonts w:ascii="Arial" w:hAnsi="Arial" w:cs="Arial"/>
        </w:rPr>
        <w:t>8</w:t>
      </w:r>
      <w:bookmarkEnd w:id="46"/>
      <w:r w:rsidR="008206EF" w:rsidRPr="0010795F">
        <w:rPr>
          <w:rFonts w:ascii="Arial" w:hAnsi="Arial" w:cs="Arial"/>
        </w:rPr>
        <w:t xml:space="preserve"> (in Chinese).</w:t>
      </w:r>
    </w:p>
    <w:p w:rsidR="008206EF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7" w:name="_ENREF_48"/>
      <w:r w:rsidRPr="0010795F">
        <w:rPr>
          <w:rFonts w:ascii="Arial" w:hAnsi="Arial" w:cs="Arial"/>
        </w:rPr>
        <w:t>48.</w:t>
      </w:r>
      <w:r w:rsidRPr="0010795F">
        <w:rPr>
          <w:rFonts w:ascii="Arial" w:hAnsi="Arial" w:cs="Arial"/>
        </w:rPr>
        <w:tab/>
        <w:t xml:space="preserve">Hu Y, Yuan X, Xian Z, et al. Prevalence survey and countermeasures of nosocomial infection in Children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0;20:3322-</w:t>
      </w:r>
      <w:r w:rsidR="00775F38" w:rsidRPr="0010795F">
        <w:rPr>
          <w:rFonts w:ascii="Arial" w:hAnsi="Arial" w:cs="Arial"/>
        </w:rPr>
        <w:t>332</w:t>
      </w:r>
      <w:r w:rsidRPr="0010795F">
        <w:rPr>
          <w:rFonts w:ascii="Arial" w:hAnsi="Arial" w:cs="Arial"/>
        </w:rPr>
        <w:t>3</w:t>
      </w:r>
      <w:bookmarkStart w:id="48" w:name="_ENREF_49"/>
      <w:bookmarkEnd w:id="4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r w:rsidRPr="0010795F">
        <w:rPr>
          <w:rFonts w:ascii="Arial" w:hAnsi="Arial" w:cs="Arial"/>
        </w:rPr>
        <w:t>49.</w:t>
      </w:r>
      <w:r w:rsidRPr="0010795F">
        <w:rPr>
          <w:rFonts w:ascii="Arial" w:hAnsi="Arial" w:cs="Arial"/>
        </w:rPr>
        <w:tab/>
        <w:t xml:space="preserve">Huang K, Ouyang Y, Guo R. Prevalence survey of nosocomial infection in a children’s hospital in Chenzhou. </w:t>
      </w:r>
      <w:r w:rsidRPr="0010795F">
        <w:rPr>
          <w:rFonts w:ascii="Arial" w:hAnsi="Arial" w:cs="Arial"/>
          <w:i/>
        </w:rPr>
        <w:t>Studies of Trace Elements and Health</w:t>
      </w:r>
      <w:r w:rsidRPr="0010795F">
        <w:rPr>
          <w:rFonts w:ascii="Arial" w:hAnsi="Arial" w:cs="Arial"/>
        </w:rPr>
        <w:t xml:space="preserve"> 2016;33:18-20</w:t>
      </w:r>
      <w:bookmarkEnd w:id="4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49" w:name="_ENREF_50"/>
      <w:r w:rsidRPr="0010795F">
        <w:rPr>
          <w:rFonts w:ascii="Arial" w:hAnsi="Arial" w:cs="Arial"/>
        </w:rPr>
        <w:t>50.</w:t>
      </w:r>
      <w:r w:rsidRPr="0010795F">
        <w:rPr>
          <w:rFonts w:ascii="Arial" w:hAnsi="Arial" w:cs="Arial"/>
        </w:rPr>
        <w:tab/>
        <w:t xml:space="preserve">Jia Y, Peng X, Zhao X, Shi J, Wang Y. Prevalence of nosocomial infection in winter in children’s hospital: an investigation analysis. </w:t>
      </w:r>
      <w:r w:rsidR="00253F94" w:rsidRPr="0010795F">
        <w:rPr>
          <w:rFonts w:ascii="Arial" w:hAnsi="Arial" w:cs="Arial"/>
          <w:i/>
        </w:rPr>
        <w:t>Med</w:t>
      </w:r>
      <w:r w:rsidRPr="0010795F">
        <w:rPr>
          <w:rFonts w:ascii="Arial" w:hAnsi="Arial" w:cs="Arial"/>
          <w:i/>
        </w:rPr>
        <w:t xml:space="preserve"> Info</w:t>
      </w:r>
      <w:r w:rsidRPr="0010795F">
        <w:rPr>
          <w:rFonts w:ascii="Arial" w:hAnsi="Arial" w:cs="Arial"/>
        </w:rPr>
        <w:t xml:space="preserve"> 2011;24:394-</w:t>
      </w:r>
      <w:r w:rsidR="00775F38" w:rsidRPr="0010795F">
        <w:rPr>
          <w:rFonts w:ascii="Arial" w:hAnsi="Arial" w:cs="Arial"/>
        </w:rPr>
        <w:t>39</w:t>
      </w:r>
      <w:r w:rsidRPr="0010795F">
        <w:rPr>
          <w:rFonts w:ascii="Arial" w:hAnsi="Arial" w:cs="Arial"/>
        </w:rPr>
        <w:t>6</w:t>
      </w:r>
      <w:bookmarkEnd w:id="4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0" w:name="_ENREF_51"/>
      <w:r w:rsidRPr="0010795F">
        <w:rPr>
          <w:rFonts w:ascii="Arial" w:hAnsi="Arial" w:cs="Arial"/>
        </w:rPr>
        <w:t>51.</w:t>
      </w:r>
      <w:r w:rsidRPr="0010795F">
        <w:rPr>
          <w:rFonts w:ascii="Arial" w:hAnsi="Arial" w:cs="Arial"/>
        </w:rPr>
        <w:tab/>
        <w:t xml:space="preserve">Liu F, Yu L, Qin X. Prevalence rate of nosocomial infection in children’s hospital during past three year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4;24:203-</w:t>
      </w:r>
      <w:r w:rsidR="00775F38" w:rsidRPr="0010795F">
        <w:rPr>
          <w:rFonts w:ascii="Arial" w:hAnsi="Arial" w:cs="Arial"/>
        </w:rPr>
        <w:t>20</w:t>
      </w:r>
      <w:r w:rsidRPr="0010795F">
        <w:rPr>
          <w:rFonts w:ascii="Arial" w:hAnsi="Arial" w:cs="Arial"/>
        </w:rPr>
        <w:t>5</w:t>
      </w:r>
      <w:bookmarkEnd w:id="5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1" w:name="_ENREF_52"/>
      <w:r w:rsidRPr="0010795F">
        <w:rPr>
          <w:rFonts w:ascii="Arial" w:hAnsi="Arial" w:cs="Arial"/>
        </w:rPr>
        <w:t>52.</w:t>
      </w:r>
      <w:r w:rsidRPr="0010795F">
        <w:rPr>
          <w:rFonts w:ascii="Arial" w:hAnsi="Arial" w:cs="Arial"/>
        </w:rPr>
        <w:tab/>
        <w:t xml:space="preserve">Liu H. Investigation and analysis on the prevalence of nosocomial infection of 372 inpatients in children’s hospital in Zhengzhou, 2009. </w:t>
      </w:r>
      <w:r w:rsidRPr="0010795F">
        <w:rPr>
          <w:rFonts w:ascii="Arial" w:hAnsi="Arial" w:cs="Arial"/>
          <w:i/>
        </w:rPr>
        <w:t>Chin J Mod Drug Appl</w:t>
      </w:r>
      <w:r w:rsidRPr="0010795F">
        <w:rPr>
          <w:rFonts w:ascii="Arial" w:hAnsi="Arial" w:cs="Arial"/>
        </w:rPr>
        <w:t xml:space="preserve"> 2010;4:234-</w:t>
      </w:r>
      <w:r w:rsidR="00775F38" w:rsidRPr="0010795F">
        <w:rPr>
          <w:rFonts w:ascii="Arial" w:hAnsi="Arial" w:cs="Arial"/>
        </w:rPr>
        <w:t>23</w:t>
      </w:r>
      <w:r w:rsidRPr="0010795F">
        <w:rPr>
          <w:rFonts w:ascii="Arial" w:hAnsi="Arial" w:cs="Arial"/>
        </w:rPr>
        <w:t>5</w:t>
      </w:r>
      <w:bookmarkEnd w:id="5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2" w:name="_ENREF_53"/>
      <w:r w:rsidRPr="0010795F">
        <w:rPr>
          <w:rFonts w:ascii="Arial" w:hAnsi="Arial" w:cs="Arial"/>
        </w:rPr>
        <w:t>53.</w:t>
      </w:r>
      <w:r w:rsidRPr="0010795F">
        <w:rPr>
          <w:rFonts w:ascii="Arial" w:hAnsi="Arial" w:cs="Arial"/>
        </w:rPr>
        <w:tab/>
        <w:t xml:space="preserve">Sun L, Liu L. Prevalence of nosocomial infection in children’s hospital: an investigation analysi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0;20:3476-</w:t>
      </w:r>
      <w:r w:rsidR="00775F38" w:rsidRPr="0010795F">
        <w:rPr>
          <w:rFonts w:ascii="Arial" w:hAnsi="Arial" w:cs="Arial"/>
        </w:rPr>
        <w:t>347</w:t>
      </w:r>
      <w:r w:rsidRPr="0010795F">
        <w:rPr>
          <w:rFonts w:ascii="Arial" w:hAnsi="Arial" w:cs="Arial"/>
        </w:rPr>
        <w:t>7</w:t>
      </w:r>
      <w:bookmarkEnd w:id="5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3" w:name="_ENREF_54"/>
      <w:r w:rsidRPr="0010795F">
        <w:rPr>
          <w:rFonts w:ascii="Arial" w:hAnsi="Arial" w:cs="Arial"/>
        </w:rPr>
        <w:t>54.</w:t>
      </w:r>
      <w:r w:rsidRPr="0010795F">
        <w:rPr>
          <w:rFonts w:ascii="Arial" w:hAnsi="Arial" w:cs="Arial"/>
        </w:rPr>
        <w:tab/>
        <w:t xml:space="preserve">Wang J. Investigation and analysis on the prevalence of nosocomial infection of 507 inpatients in children’s hospital, 2007. </w:t>
      </w:r>
      <w:r w:rsidR="00BF6422" w:rsidRPr="0010795F">
        <w:rPr>
          <w:rFonts w:ascii="Arial" w:hAnsi="Arial" w:cs="Arial"/>
          <w:i/>
        </w:rPr>
        <w:t>Chin J Prac Nervous Dis</w:t>
      </w:r>
      <w:r w:rsidRPr="0010795F">
        <w:rPr>
          <w:rFonts w:ascii="Arial" w:hAnsi="Arial" w:cs="Arial"/>
        </w:rPr>
        <w:t xml:space="preserve"> 2008;11:157-</w:t>
      </w:r>
      <w:r w:rsidR="00775F38" w:rsidRPr="0010795F">
        <w:rPr>
          <w:rFonts w:ascii="Arial" w:hAnsi="Arial" w:cs="Arial"/>
        </w:rPr>
        <w:t>15</w:t>
      </w:r>
      <w:r w:rsidRPr="0010795F">
        <w:rPr>
          <w:rFonts w:ascii="Arial" w:hAnsi="Arial" w:cs="Arial"/>
        </w:rPr>
        <w:t>9</w:t>
      </w:r>
      <w:bookmarkEnd w:id="5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4" w:name="_ENREF_55"/>
      <w:r w:rsidRPr="0010795F">
        <w:rPr>
          <w:rFonts w:ascii="Arial" w:hAnsi="Arial" w:cs="Arial"/>
        </w:rPr>
        <w:t>55.</w:t>
      </w:r>
      <w:r w:rsidRPr="0010795F">
        <w:rPr>
          <w:rFonts w:ascii="Arial" w:hAnsi="Arial" w:cs="Arial"/>
        </w:rPr>
        <w:tab/>
        <w:t xml:space="preserve">Wang J, Wen C, Sun L. Investigation and analysis on the prevalence of nosocomial infections in children’s hospital in 2014. </w:t>
      </w:r>
      <w:r w:rsidR="00BF6422" w:rsidRPr="0010795F">
        <w:rPr>
          <w:rFonts w:ascii="Arial" w:hAnsi="Arial" w:cs="Arial"/>
          <w:i/>
        </w:rPr>
        <w:t>Modern Prev Med</w:t>
      </w:r>
      <w:r w:rsidRPr="0010795F">
        <w:rPr>
          <w:rFonts w:ascii="Arial" w:hAnsi="Arial" w:cs="Arial"/>
        </w:rPr>
        <w:t xml:space="preserve"> 2015;42:3426-</w:t>
      </w:r>
      <w:r w:rsidR="00775F38" w:rsidRPr="0010795F">
        <w:rPr>
          <w:rFonts w:ascii="Arial" w:hAnsi="Arial" w:cs="Arial"/>
        </w:rPr>
        <w:t>342</w:t>
      </w:r>
      <w:r w:rsidRPr="0010795F">
        <w:rPr>
          <w:rFonts w:ascii="Arial" w:hAnsi="Arial" w:cs="Arial"/>
        </w:rPr>
        <w:t>8</w:t>
      </w:r>
      <w:r w:rsidR="008206EF" w:rsidRPr="0010795F">
        <w:rPr>
          <w:rFonts w:ascii="Arial" w:hAnsi="Arial" w:cs="Arial"/>
        </w:rPr>
        <w:t xml:space="preserve"> (in Chinese).</w:t>
      </w:r>
      <w:bookmarkEnd w:id="54"/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5" w:name="_ENREF_56"/>
      <w:r w:rsidRPr="0010795F">
        <w:rPr>
          <w:rFonts w:ascii="Arial" w:hAnsi="Arial" w:cs="Arial"/>
        </w:rPr>
        <w:lastRenderedPageBreak/>
        <w:t>56.</w:t>
      </w:r>
      <w:r w:rsidRPr="0010795F">
        <w:rPr>
          <w:rFonts w:ascii="Arial" w:hAnsi="Arial" w:cs="Arial"/>
        </w:rPr>
        <w:tab/>
        <w:t xml:space="preserve">Wang X, Yan X. Prevalence rate of nosocomial infection in children’s hospital: investigation and analysi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1;21:46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8</w:t>
      </w:r>
      <w:bookmarkEnd w:id="5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6" w:name="_ENREF_57"/>
      <w:r w:rsidRPr="0010795F">
        <w:rPr>
          <w:rFonts w:ascii="Arial" w:hAnsi="Arial" w:cs="Arial"/>
        </w:rPr>
        <w:t>57.</w:t>
      </w:r>
      <w:r w:rsidRPr="0010795F">
        <w:rPr>
          <w:rFonts w:ascii="Arial" w:hAnsi="Arial" w:cs="Arial"/>
        </w:rPr>
        <w:tab/>
        <w:t xml:space="preserve">Xu Y. Investigation and analysis on the prevalence rate of nosocomial infection in 2012 in children’s hospital. </w:t>
      </w:r>
      <w:r w:rsidR="00BF6422" w:rsidRPr="0010795F">
        <w:rPr>
          <w:rFonts w:ascii="Arial" w:hAnsi="Arial" w:cs="Arial"/>
          <w:i/>
        </w:rPr>
        <w:t>Chin</w:t>
      </w:r>
      <w:r w:rsidRPr="0010795F">
        <w:rPr>
          <w:rFonts w:ascii="Arial" w:hAnsi="Arial" w:cs="Arial"/>
          <w:i/>
        </w:rPr>
        <w:t xml:space="preserve"> Prac Med</w:t>
      </w:r>
      <w:r w:rsidRPr="0010795F">
        <w:rPr>
          <w:rFonts w:ascii="Arial" w:hAnsi="Arial" w:cs="Arial"/>
        </w:rPr>
        <w:t xml:space="preserve"> 2013;8:249-</w:t>
      </w:r>
      <w:r w:rsidR="00775F38" w:rsidRPr="0010795F">
        <w:rPr>
          <w:rFonts w:ascii="Arial" w:hAnsi="Arial" w:cs="Arial"/>
        </w:rPr>
        <w:t>2</w:t>
      </w:r>
      <w:r w:rsidRPr="0010795F">
        <w:rPr>
          <w:rFonts w:ascii="Arial" w:hAnsi="Arial" w:cs="Arial"/>
        </w:rPr>
        <w:t>51</w:t>
      </w:r>
      <w:bookmarkEnd w:id="5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7" w:name="_ENREF_58"/>
      <w:r w:rsidRPr="0010795F">
        <w:rPr>
          <w:rFonts w:ascii="Arial" w:hAnsi="Arial" w:cs="Arial"/>
        </w:rPr>
        <w:t>58.</w:t>
      </w:r>
      <w:r w:rsidRPr="0010795F">
        <w:rPr>
          <w:rFonts w:ascii="Arial" w:hAnsi="Arial" w:cs="Arial"/>
        </w:rPr>
        <w:tab/>
        <w:t xml:space="preserve">Yin A, Ma L, Deng L, Chen X, Tang A. Cross-sectional surveys on healthcare-associated infection in a children’s hospital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5;14:769-</w:t>
      </w:r>
      <w:r w:rsidR="00775F38" w:rsidRPr="0010795F">
        <w:rPr>
          <w:rFonts w:ascii="Arial" w:hAnsi="Arial" w:cs="Arial"/>
        </w:rPr>
        <w:t>7</w:t>
      </w:r>
      <w:r w:rsidRPr="0010795F">
        <w:rPr>
          <w:rFonts w:ascii="Arial" w:hAnsi="Arial" w:cs="Arial"/>
        </w:rPr>
        <w:t>71</w:t>
      </w:r>
      <w:bookmarkEnd w:id="5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8" w:name="_ENREF_59"/>
      <w:r w:rsidRPr="0010795F">
        <w:rPr>
          <w:rFonts w:ascii="Arial" w:hAnsi="Arial" w:cs="Arial"/>
        </w:rPr>
        <w:t>59.</w:t>
      </w:r>
      <w:r w:rsidRPr="0010795F">
        <w:rPr>
          <w:rFonts w:ascii="Arial" w:hAnsi="Arial" w:cs="Arial"/>
        </w:rPr>
        <w:tab/>
        <w:t xml:space="preserve">Zhang L, Wang J, Liu H. A Survey on the prevalence of nosocomial infection in rehabilitation centers of children’s hospital. </w:t>
      </w:r>
      <w:r w:rsidRPr="0010795F">
        <w:rPr>
          <w:rFonts w:ascii="Arial" w:hAnsi="Arial" w:cs="Arial"/>
          <w:i/>
        </w:rPr>
        <w:t>Chin Prac Med</w:t>
      </w:r>
      <w:r w:rsidRPr="0010795F">
        <w:rPr>
          <w:rFonts w:ascii="Arial" w:hAnsi="Arial" w:cs="Arial"/>
        </w:rPr>
        <w:t xml:space="preserve"> 2010; 5: 240-</w:t>
      </w:r>
      <w:r w:rsidR="00775F38" w:rsidRPr="0010795F">
        <w:rPr>
          <w:rFonts w:ascii="Arial" w:hAnsi="Arial" w:cs="Arial"/>
        </w:rPr>
        <w:t>24</w:t>
      </w:r>
      <w:r w:rsidRPr="0010795F">
        <w:rPr>
          <w:rFonts w:ascii="Arial" w:hAnsi="Arial" w:cs="Arial"/>
        </w:rPr>
        <w:t>1</w:t>
      </w:r>
      <w:bookmarkEnd w:id="5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59" w:name="_ENREF_60"/>
      <w:r w:rsidRPr="0010795F">
        <w:rPr>
          <w:rFonts w:ascii="Arial" w:hAnsi="Arial" w:cs="Arial"/>
        </w:rPr>
        <w:t>60.</w:t>
      </w:r>
      <w:r w:rsidRPr="0010795F">
        <w:rPr>
          <w:rFonts w:ascii="Arial" w:hAnsi="Arial" w:cs="Arial"/>
        </w:rPr>
        <w:tab/>
        <w:t xml:space="preserve">Zhang L. Prevalence of nosocomial infection in a children’s hospital, 2011-2014. </w:t>
      </w:r>
      <w:r w:rsidRPr="0010795F">
        <w:rPr>
          <w:rFonts w:ascii="Arial" w:hAnsi="Arial" w:cs="Arial"/>
          <w:i/>
        </w:rPr>
        <w:t>J Contemporary Clin Med</w:t>
      </w:r>
      <w:r w:rsidRPr="0010795F">
        <w:rPr>
          <w:rFonts w:ascii="Arial" w:hAnsi="Arial" w:cs="Arial"/>
        </w:rPr>
        <w:t xml:space="preserve"> 2015;28:1485-</w:t>
      </w:r>
      <w:r w:rsidR="00775F38" w:rsidRPr="0010795F">
        <w:rPr>
          <w:rFonts w:ascii="Arial" w:hAnsi="Arial" w:cs="Arial"/>
        </w:rPr>
        <w:t>148</w:t>
      </w:r>
      <w:r w:rsidRPr="0010795F">
        <w:rPr>
          <w:rFonts w:ascii="Arial" w:hAnsi="Arial" w:cs="Arial"/>
        </w:rPr>
        <w:t>7</w:t>
      </w:r>
      <w:bookmarkEnd w:id="5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0" w:name="_ENREF_61"/>
      <w:r w:rsidRPr="0010795F">
        <w:rPr>
          <w:rFonts w:ascii="Arial" w:hAnsi="Arial" w:cs="Arial"/>
        </w:rPr>
        <w:t>61.</w:t>
      </w:r>
      <w:r w:rsidRPr="0010795F">
        <w:rPr>
          <w:rFonts w:ascii="Arial" w:hAnsi="Arial" w:cs="Arial"/>
        </w:rPr>
        <w:tab/>
        <w:t xml:space="preserve">Zhang Y, Zhou X, Sun L, et al. Prevalence rate of healthcare-associated infection in a children’s hospital in 2014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5;14:629-</w:t>
      </w:r>
      <w:r w:rsidR="00775F38" w:rsidRPr="0010795F">
        <w:rPr>
          <w:rFonts w:ascii="Arial" w:hAnsi="Arial" w:cs="Arial"/>
        </w:rPr>
        <w:t>6</w:t>
      </w:r>
      <w:r w:rsidRPr="0010795F">
        <w:rPr>
          <w:rFonts w:ascii="Arial" w:hAnsi="Arial" w:cs="Arial"/>
        </w:rPr>
        <w:t>32</w:t>
      </w:r>
      <w:bookmarkEnd w:id="6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1" w:name="_ENREF_62"/>
      <w:r w:rsidRPr="0010795F">
        <w:rPr>
          <w:rFonts w:ascii="Arial" w:hAnsi="Arial" w:cs="Arial"/>
        </w:rPr>
        <w:t>62.</w:t>
      </w:r>
      <w:r w:rsidRPr="0010795F">
        <w:rPr>
          <w:rFonts w:ascii="Arial" w:hAnsi="Arial" w:cs="Arial"/>
        </w:rPr>
        <w:tab/>
        <w:t xml:space="preserve">Zhao X, Yan X, Wang X, Peng H. Investigation of the nosocomial infection prevalence rates of child inpatients in 3 consecutive years in children’s hospital. </w:t>
      </w:r>
      <w:r w:rsidRPr="0010795F">
        <w:rPr>
          <w:rFonts w:ascii="Arial" w:hAnsi="Arial" w:cs="Arial"/>
          <w:i/>
        </w:rPr>
        <w:t>Chin J Disinfect</w:t>
      </w:r>
      <w:r w:rsidRPr="0010795F">
        <w:rPr>
          <w:rFonts w:ascii="Arial" w:hAnsi="Arial" w:cs="Arial"/>
        </w:rPr>
        <w:t xml:space="preserve"> 2015;32:40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3</w:t>
      </w:r>
      <w:bookmarkEnd w:id="6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2" w:name="_ENREF_63"/>
      <w:r w:rsidRPr="0010795F">
        <w:rPr>
          <w:rFonts w:ascii="Arial" w:hAnsi="Arial" w:cs="Arial"/>
        </w:rPr>
        <w:t>63.</w:t>
      </w:r>
      <w:r w:rsidRPr="0010795F">
        <w:rPr>
          <w:rFonts w:ascii="Arial" w:hAnsi="Arial" w:cs="Arial"/>
        </w:rPr>
        <w:tab/>
        <w:t xml:space="preserve">Chen T, Xu W, Lu Q, Yang L. Prevalence of nosocomial infection in a maternity and child healthcare hospital: investigation and analysis. </w:t>
      </w:r>
      <w:r w:rsidRPr="0010795F">
        <w:rPr>
          <w:rFonts w:ascii="Arial" w:hAnsi="Arial" w:cs="Arial"/>
          <w:i/>
        </w:rPr>
        <w:t>Med Info</w:t>
      </w:r>
      <w:r w:rsidRPr="0010795F">
        <w:rPr>
          <w:rFonts w:ascii="Arial" w:hAnsi="Arial" w:cs="Arial"/>
        </w:rPr>
        <w:t xml:space="preserve"> 2014;27:70-</w:t>
      </w:r>
      <w:r w:rsidR="00775F38" w:rsidRPr="0010795F">
        <w:rPr>
          <w:rFonts w:ascii="Arial" w:hAnsi="Arial" w:cs="Arial"/>
        </w:rPr>
        <w:t>7</w:t>
      </w:r>
      <w:r w:rsidRPr="0010795F">
        <w:rPr>
          <w:rFonts w:ascii="Arial" w:hAnsi="Arial" w:cs="Arial"/>
        </w:rPr>
        <w:t>1</w:t>
      </w:r>
      <w:bookmarkEnd w:id="6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3" w:name="_ENREF_64"/>
      <w:r w:rsidRPr="0010795F">
        <w:rPr>
          <w:rFonts w:ascii="Arial" w:hAnsi="Arial" w:cs="Arial"/>
        </w:rPr>
        <w:t>64.</w:t>
      </w:r>
      <w:r w:rsidRPr="0010795F">
        <w:rPr>
          <w:rFonts w:ascii="Arial" w:hAnsi="Arial" w:cs="Arial"/>
        </w:rPr>
        <w:tab/>
        <w:t xml:space="preserve">Deng Y, Chen J. Prevalence rate of healthcare-associated infection in a maternal and child health care hospital in Guangxi. </w:t>
      </w:r>
      <w:r w:rsidRPr="0010795F">
        <w:rPr>
          <w:rFonts w:ascii="Arial" w:hAnsi="Arial" w:cs="Arial"/>
          <w:i/>
        </w:rPr>
        <w:t>Uygur Med</w:t>
      </w:r>
      <w:r w:rsidRPr="0010795F">
        <w:rPr>
          <w:rFonts w:ascii="Arial" w:hAnsi="Arial" w:cs="Arial"/>
        </w:rPr>
        <w:t xml:space="preserve"> 2013;4:190-</w:t>
      </w:r>
      <w:r w:rsidR="00775F38" w:rsidRPr="0010795F">
        <w:rPr>
          <w:rFonts w:ascii="Arial" w:hAnsi="Arial" w:cs="Arial"/>
        </w:rPr>
        <w:t>19</w:t>
      </w:r>
      <w:r w:rsidRPr="0010795F">
        <w:rPr>
          <w:rFonts w:ascii="Arial" w:hAnsi="Arial" w:cs="Arial"/>
        </w:rPr>
        <w:t>1</w:t>
      </w:r>
      <w:bookmarkEnd w:id="6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4" w:name="_ENREF_65"/>
      <w:r w:rsidRPr="0010795F">
        <w:rPr>
          <w:rFonts w:ascii="Arial" w:hAnsi="Arial" w:cs="Arial"/>
        </w:rPr>
        <w:t>65.</w:t>
      </w:r>
      <w:r w:rsidRPr="0010795F">
        <w:rPr>
          <w:rFonts w:ascii="Arial" w:hAnsi="Arial" w:cs="Arial"/>
        </w:rPr>
        <w:tab/>
        <w:t xml:space="preserve">Fan D. Investigation and analysis on prevalence rate of nosocomial infection in a hospital in Sichuan province. </w:t>
      </w:r>
      <w:r w:rsidRPr="0010795F">
        <w:rPr>
          <w:rFonts w:ascii="Arial" w:hAnsi="Arial" w:cs="Arial"/>
          <w:i/>
        </w:rPr>
        <w:t>J Mod Med &amp; Health</w:t>
      </w:r>
      <w:r w:rsidRPr="0010795F">
        <w:rPr>
          <w:rFonts w:ascii="Arial" w:hAnsi="Arial" w:cs="Arial"/>
        </w:rPr>
        <w:t xml:space="preserve"> 2013;29:210-</w:t>
      </w:r>
      <w:r w:rsidR="00775F38" w:rsidRPr="0010795F">
        <w:rPr>
          <w:rFonts w:ascii="Arial" w:hAnsi="Arial" w:cs="Arial"/>
        </w:rPr>
        <w:t>21</w:t>
      </w:r>
      <w:r w:rsidRPr="0010795F">
        <w:rPr>
          <w:rFonts w:ascii="Arial" w:hAnsi="Arial" w:cs="Arial"/>
        </w:rPr>
        <w:t>1</w:t>
      </w:r>
      <w:bookmarkEnd w:id="6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5" w:name="_ENREF_66"/>
      <w:r w:rsidRPr="0010795F">
        <w:rPr>
          <w:rFonts w:ascii="Arial" w:hAnsi="Arial" w:cs="Arial"/>
        </w:rPr>
        <w:t>66.</w:t>
      </w:r>
      <w:r w:rsidRPr="0010795F">
        <w:rPr>
          <w:rFonts w:ascii="Arial" w:hAnsi="Arial" w:cs="Arial"/>
        </w:rPr>
        <w:tab/>
        <w:t xml:space="preserve">Fu R. Investigation and analysis of cross-sectional survey of hospital infection, 2011. </w:t>
      </w:r>
      <w:r w:rsidR="00BF6422" w:rsidRPr="0010795F">
        <w:rPr>
          <w:rFonts w:ascii="Arial" w:hAnsi="Arial" w:cs="Arial"/>
          <w:i/>
        </w:rPr>
        <w:t>Chin Med Guide</w:t>
      </w:r>
      <w:r w:rsidRPr="0010795F">
        <w:rPr>
          <w:rFonts w:ascii="Arial" w:hAnsi="Arial" w:cs="Arial"/>
        </w:rPr>
        <w:t xml:space="preserve"> 2013;11:238-</w:t>
      </w:r>
      <w:r w:rsidR="00775F38" w:rsidRPr="0010795F">
        <w:rPr>
          <w:rFonts w:ascii="Arial" w:hAnsi="Arial" w:cs="Arial"/>
        </w:rPr>
        <w:t>23</w:t>
      </w:r>
      <w:r w:rsidRPr="0010795F">
        <w:rPr>
          <w:rFonts w:ascii="Arial" w:hAnsi="Arial" w:cs="Arial"/>
        </w:rPr>
        <w:t>9</w:t>
      </w:r>
      <w:bookmarkEnd w:id="6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6" w:name="_ENREF_67"/>
      <w:r w:rsidRPr="0010795F">
        <w:rPr>
          <w:rFonts w:ascii="Arial" w:hAnsi="Arial" w:cs="Arial"/>
        </w:rPr>
        <w:t>67.</w:t>
      </w:r>
      <w:r w:rsidRPr="0010795F">
        <w:rPr>
          <w:rFonts w:ascii="Arial" w:hAnsi="Arial" w:cs="Arial"/>
        </w:rPr>
        <w:tab/>
        <w:t xml:space="preserve">Huang G, Liao D, Li X. Investigation of nosocomial infection prevalence in maternal and child health hospital of Guangxi in 2008 and 2009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1;21:3141-</w:t>
      </w:r>
      <w:r w:rsidR="00775F38" w:rsidRPr="0010795F">
        <w:rPr>
          <w:rFonts w:ascii="Arial" w:hAnsi="Arial" w:cs="Arial"/>
        </w:rPr>
        <w:t>314</w:t>
      </w:r>
      <w:r w:rsidRPr="0010795F">
        <w:rPr>
          <w:rFonts w:ascii="Arial" w:hAnsi="Arial" w:cs="Arial"/>
        </w:rPr>
        <w:t>3</w:t>
      </w:r>
      <w:bookmarkEnd w:id="6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7" w:name="_ENREF_68"/>
      <w:r w:rsidRPr="0010795F">
        <w:rPr>
          <w:rFonts w:ascii="Arial" w:hAnsi="Arial" w:cs="Arial"/>
        </w:rPr>
        <w:t>68.</w:t>
      </w:r>
      <w:r w:rsidRPr="0010795F">
        <w:rPr>
          <w:rFonts w:ascii="Arial" w:hAnsi="Arial" w:cs="Arial"/>
        </w:rPr>
        <w:tab/>
        <w:t xml:space="preserve">Huang S, Jiang H, Huang J. Prevalence rates of healthcare-associated infection in a maternal and child health hospital in 2010-2014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4;13:747-</w:t>
      </w:r>
      <w:r w:rsidR="00775F38" w:rsidRPr="0010795F">
        <w:rPr>
          <w:rFonts w:ascii="Arial" w:hAnsi="Arial" w:cs="Arial"/>
        </w:rPr>
        <w:t>74</w:t>
      </w:r>
      <w:r w:rsidRPr="0010795F">
        <w:rPr>
          <w:rFonts w:ascii="Arial" w:hAnsi="Arial" w:cs="Arial"/>
        </w:rPr>
        <w:t>9</w:t>
      </w:r>
      <w:bookmarkEnd w:id="6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8" w:name="_ENREF_69"/>
      <w:r w:rsidRPr="0010795F">
        <w:rPr>
          <w:rFonts w:ascii="Arial" w:hAnsi="Arial" w:cs="Arial"/>
        </w:rPr>
        <w:t>69.</w:t>
      </w:r>
      <w:r w:rsidRPr="0010795F">
        <w:rPr>
          <w:rFonts w:ascii="Arial" w:hAnsi="Arial" w:cs="Arial"/>
        </w:rPr>
        <w:tab/>
        <w:t xml:space="preserve">Huang X, Zhu H, Liu Y. Prevalence of nosocomial infections in a maternal and child health hospital. </w:t>
      </w:r>
      <w:r w:rsidRPr="0010795F">
        <w:rPr>
          <w:rFonts w:ascii="Arial" w:hAnsi="Arial" w:cs="Arial"/>
          <w:i/>
        </w:rPr>
        <w:t>Strait J Prev Med</w:t>
      </w:r>
      <w:r w:rsidRPr="0010795F">
        <w:rPr>
          <w:rFonts w:ascii="Arial" w:hAnsi="Arial" w:cs="Arial"/>
        </w:rPr>
        <w:t xml:space="preserve"> 2015;21:40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1</w:t>
      </w:r>
      <w:bookmarkEnd w:id="6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69" w:name="_ENREF_70"/>
      <w:r w:rsidRPr="0010795F">
        <w:rPr>
          <w:rFonts w:ascii="Arial" w:hAnsi="Arial" w:cs="Arial"/>
        </w:rPr>
        <w:t>70.</w:t>
      </w:r>
      <w:r w:rsidRPr="0010795F">
        <w:rPr>
          <w:rFonts w:ascii="Arial" w:hAnsi="Arial" w:cs="Arial"/>
        </w:rPr>
        <w:tab/>
        <w:t xml:space="preserve">Li H, Zhu Y, Gao X, Zhong Q, Lin C, Gong R. Prevalence rate and related factor for nosocomial infection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2;22:3224-</w:t>
      </w:r>
      <w:r w:rsidR="00775F38" w:rsidRPr="0010795F">
        <w:rPr>
          <w:rFonts w:ascii="Arial" w:hAnsi="Arial" w:cs="Arial"/>
        </w:rPr>
        <w:t>322</w:t>
      </w:r>
      <w:r w:rsidRPr="0010795F">
        <w:rPr>
          <w:rFonts w:ascii="Arial" w:hAnsi="Arial" w:cs="Arial"/>
        </w:rPr>
        <w:t>6</w:t>
      </w:r>
      <w:bookmarkEnd w:id="6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0" w:name="_ENREF_71"/>
      <w:r w:rsidRPr="0010795F">
        <w:rPr>
          <w:rFonts w:ascii="Arial" w:hAnsi="Arial" w:cs="Arial"/>
        </w:rPr>
        <w:lastRenderedPageBreak/>
        <w:t>71.</w:t>
      </w:r>
      <w:r w:rsidRPr="0010795F">
        <w:rPr>
          <w:rFonts w:ascii="Arial" w:hAnsi="Arial" w:cs="Arial"/>
        </w:rPr>
        <w:tab/>
        <w:t xml:space="preserve">Li H, Zhong Q, Gao X, Jin S, Liu J, Lin C. Cross-sectional survey on healthcare-associated infection in a maternity and child healthcare hospital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3;12:229-</w:t>
      </w:r>
      <w:r w:rsidR="00775F38" w:rsidRPr="0010795F">
        <w:rPr>
          <w:rFonts w:ascii="Arial" w:hAnsi="Arial" w:cs="Arial"/>
        </w:rPr>
        <w:t>2</w:t>
      </w:r>
      <w:r w:rsidRPr="0010795F">
        <w:rPr>
          <w:rFonts w:ascii="Arial" w:hAnsi="Arial" w:cs="Arial"/>
        </w:rPr>
        <w:t>30</w:t>
      </w:r>
      <w:bookmarkEnd w:id="7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1" w:name="_ENREF_72"/>
      <w:r w:rsidRPr="0010795F">
        <w:rPr>
          <w:rFonts w:ascii="Arial" w:hAnsi="Arial" w:cs="Arial"/>
        </w:rPr>
        <w:t>72.</w:t>
      </w:r>
      <w:r w:rsidRPr="0010795F">
        <w:rPr>
          <w:rFonts w:ascii="Arial" w:hAnsi="Arial" w:cs="Arial"/>
        </w:rPr>
        <w:tab/>
        <w:t xml:space="preserve">Li H, Gao X, Zhong Q, Liu J, Lin C, Shen J. Prevalence rate of healthcare-associated infection in a maternal and child health care hospital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5;14:336-</w:t>
      </w:r>
      <w:r w:rsidR="00775F38" w:rsidRPr="0010795F">
        <w:rPr>
          <w:rFonts w:ascii="Arial" w:hAnsi="Arial" w:cs="Arial"/>
        </w:rPr>
        <w:t>33</w:t>
      </w:r>
      <w:r w:rsidRPr="0010795F">
        <w:rPr>
          <w:rFonts w:ascii="Arial" w:hAnsi="Arial" w:cs="Arial"/>
        </w:rPr>
        <w:t>8</w:t>
      </w:r>
      <w:bookmarkEnd w:id="7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2" w:name="_ENREF_73"/>
      <w:r w:rsidRPr="0010795F">
        <w:rPr>
          <w:rFonts w:ascii="Arial" w:hAnsi="Arial" w:cs="Arial"/>
        </w:rPr>
        <w:t>73.</w:t>
      </w:r>
      <w:r w:rsidRPr="0010795F">
        <w:rPr>
          <w:rFonts w:ascii="Arial" w:hAnsi="Arial" w:cs="Arial"/>
        </w:rPr>
        <w:tab/>
        <w:t xml:space="preserve">Li S, Jin W, Song X. Investigation on the prevalence of nosocomial infection in women and children’s health hospital in Luoyang. </w:t>
      </w:r>
      <w:r w:rsidRPr="0010795F">
        <w:rPr>
          <w:rFonts w:ascii="Arial" w:hAnsi="Arial" w:cs="Arial"/>
          <w:i/>
        </w:rPr>
        <w:t>Chin J Misdiagnostics</w:t>
      </w:r>
      <w:r w:rsidRPr="0010795F">
        <w:rPr>
          <w:rFonts w:ascii="Arial" w:hAnsi="Arial" w:cs="Arial"/>
        </w:rPr>
        <w:t xml:space="preserve"> 2008; 8: 3779-</w:t>
      </w:r>
      <w:r w:rsidR="00775F38" w:rsidRPr="0010795F">
        <w:rPr>
          <w:rFonts w:ascii="Arial" w:hAnsi="Arial" w:cs="Arial"/>
        </w:rPr>
        <w:t>37</w:t>
      </w:r>
      <w:r w:rsidRPr="0010795F">
        <w:rPr>
          <w:rFonts w:ascii="Arial" w:hAnsi="Arial" w:cs="Arial"/>
        </w:rPr>
        <w:t>80</w:t>
      </w:r>
      <w:bookmarkEnd w:id="7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3" w:name="_ENREF_74"/>
      <w:r w:rsidRPr="0010795F">
        <w:rPr>
          <w:rFonts w:ascii="Arial" w:hAnsi="Arial" w:cs="Arial"/>
        </w:rPr>
        <w:t>74.</w:t>
      </w:r>
      <w:r w:rsidRPr="0010795F">
        <w:rPr>
          <w:rFonts w:ascii="Arial" w:hAnsi="Arial" w:cs="Arial"/>
        </w:rPr>
        <w:tab/>
        <w:t xml:space="preserve">Li X, Zhang J, Yuan Z. Survey and analysis of point prevalence rate of nosocomial infection in Sichuan provincial hospital for women and children. </w:t>
      </w:r>
      <w:r w:rsidR="00BF6422" w:rsidRPr="0010795F">
        <w:rPr>
          <w:rFonts w:ascii="Arial" w:hAnsi="Arial" w:cs="Arial"/>
          <w:i/>
        </w:rPr>
        <w:t>J West Chin</w:t>
      </w:r>
      <w:r w:rsidRPr="0010795F">
        <w:rPr>
          <w:rFonts w:ascii="Arial" w:hAnsi="Arial" w:cs="Arial"/>
          <w:i/>
        </w:rPr>
        <w:t xml:space="preserve"> Med</w:t>
      </w:r>
      <w:r w:rsidRPr="0010795F">
        <w:rPr>
          <w:rFonts w:ascii="Arial" w:hAnsi="Arial" w:cs="Arial"/>
        </w:rPr>
        <w:t xml:space="preserve"> 2012;27:1299-</w:t>
      </w:r>
      <w:r w:rsidR="00775F38" w:rsidRPr="0010795F">
        <w:rPr>
          <w:rFonts w:ascii="Arial" w:hAnsi="Arial" w:cs="Arial"/>
        </w:rPr>
        <w:t>1</w:t>
      </w:r>
      <w:r w:rsidRPr="0010795F">
        <w:rPr>
          <w:rFonts w:ascii="Arial" w:hAnsi="Arial" w:cs="Arial"/>
        </w:rPr>
        <w:t>301</w:t>
      </w:r>
      <w:bookmarkEnd w:id="7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4" w:name="_ENREF_75"/>
      <w:r w:rsidRPr="0010795F">
        <w:rPr>
          <w:rFonts w:ascii="Arial" w:hAnsi="Arial" w:cs="Arial"/>
        </w:rPr>
        <w:t>75.</w:t>
      </w:r>
      <w:r w:rsidRPr="0010795F">
        <w:rPr>
          <w:rFonts w:ascii="Arial" w:hAnsi="Arial" w:cs="Arial"/>
        </w:rPr>
        <w:tab/>
        <w:t xml:space="preserve">Liao Z. Investigation and analysis of hospital inpatient infection rate. </w:t>
      </w:r>
      <w:r w:rsidR="00BF6422" w:rsidRPr="0010795F">
        <w:rPr>
          <w:rFonts w:ascii="Arial" w:hAnsi="Arial" w:cs="Arial"/>
          <w:i/>
        </w:rPr>
        <w:t>Contemporary Med</w:t>
      </w:r>
      <w:r w:rsidRPr="0010795F">
        <w:rPr>
          <w:rFonts w:ascii="Arial" w:hAnsi="Arial" w:cs="Arial"/>
        </w:rPr>
        <w:t xml:space="preserve"> 2015;21:82-</w:t>
      </w:r>
      <w:r w:rsidR="00775F38" w:rsidRPr="0010795F">
        <w:rPr>
          <w:rFonts w:ascii="Arial" w:hAnsi="Arial" w:cs="Arial"/>
        </w:rPr>
        <w:t>8</w:t>
      </w:r>
      <w:r w:rsidRPr="0010795F">
        <w:rPr>
          <w:rFonts w:ascii="Arial" w:hAnsi="Arial" w:cs="Arial"/>
        </w:rPr>
        <w:t>3</w:t>
      </w:r>
      <w:bookmarkEnd w:id="7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5" w:name="_ENREF_76"/>
      <w:r w:rsidRPr="0010795F">
        <w:rPr>
          <w:rFonts w:ascii="Arial" w:hAnsi="Arial" w:cs="Arial"/>
        </w:rPr>
        <w:t>76.</w:t>
      </w:r>
      <w:r w:rsidRPr="0010795F">
        <w:rPr>
          <w:rFonts w:ascii="Arial" w:hAnsi="Arial" w:cs="Arial"/>
        </w:rPr>
        <w:tab/>
        <w:t xml:space="preserve">Liao Z. Investigation and analysis of nosocomial infections in a maternal and child health hospital. </w:t>
      </w:r>
      <w:r w:rsidR="00BF6422" w:rsidRPr="0010795F">
        <w:rPr>
          <w:rFonts w:ascii="Arial" w:hAnsi="Arial" w:cs="Arial"/>
          <w:i/>
        </w:rPr>
        <w:t>Contemporary Med</w:t>
      </w:r>
      <w:r w:rsidRPr="0010795F">
        <w:rPr>
          <w:rFonts w:ascii="Arial" w:hAnsi="Arial" w:cs="Arial"/>
        </w:rPr>
        <w:t xml:space="preserve"> 2015;21:45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6</w:t>
      </w:r>
      <w:bookmarkEnd w:id="7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6" w:name="_ENREF_77"/>
      <w:r w:rsidRPr="0010795F">
        <w:rPr>
          <w:rFonts w:ascii="Arial" w:hAnsi="Arial" w:cs="Arial"/>
        </w:rPr>
        <w:t>77.</w:t>
      </w:r>
      <w:r w:rsidRPr="0010795F">
        <w:rPr>
          <w:rFonts w:ascii="Arial" w:hAnsi="Arial" w:cs="Arial"/>
        </w:rPr>
        <w:tab/>
        <w:t xml:space="preserve">Liu Y, Huang X, Zhang Z. Investigation and analysis of prevalence rate of inpatient nosocomial infection. </w:t>
      </w:r>
      <w:r w:rsidR="00BF6422" w:rsidRPr="0010795F">
        <w:rPr>
          <w:rFonts w:ascii="Arial" w:hAnsi="Arial" w:cs="Arial"/>
          <w:i/>
        </w:rPr>
        <w:t>Modern Hosp</w:t>
      </w:r>
      <w:r w:rsidRPr="0010795F">
        <w:rPr>
          <w:rFonts w:ascii="Arial" w:hAnsi="Arial" w:cs="Arial"/>
        </w:rPr>
        <w:t xml:space="preserve"> 2015;15:111-</w:t>
      </w:r>
      <w:r w:rsidR="00775F38" w:rsidRPr="0010795F">
        <w:rPr>
          <w:rFonts w:ascii="Arial" w:hAnsi="Arial" w:cs="Arial"/>
        </w:rPr>
        <w:t>11</w:t>
      </w:r>
      <w:r w:rsidRPr="0010795F">
        <w:rPr>
          <w:rFonts w:ascii="Arial" w:hAnsi="Arial" w:cs="Arial"/>
        </w:rPr>
        <w:t>3</w:t>
      </w:r>
      <w:bookmarkEnd w:id="7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7" w:name="_ENREF_78"/>
      <w:r w:rsidRPr="0010795F">
        <w:rPr>
          <w:rFonts w:ascii="Arial" w:hAnsi="Arial" w:cs="Arial"/>
        </w:rPr>
        <w:t>78.</w:t>
      </w:r>
      <w:r w:rsidRPr="0010795F">
        <w:rPr>
          <w:rFonts w:ascii="Arial" w:hAnsi="Arial" w:cs="Arial"/>
        </w:rPr>
        <w:tab/>
        <w:t xml:space="preserve">Nie X. An investigation and analysis on prevalence of nosocomial infection in a maternal and child health hospital in Qujing of Yunnan province. </w:t>
      </w:r>
      <w:r w:rsidR="00BF6422" w:rsidRPr="0010795F">
        <w:rPr>
          <w:rFonts w:ascii="Arial" w:hAnsi="Arial" w:cs="Arial"/>
          <w:i/>
        </w:rPr>
        <w:t>Med Frontier Chin</w:t>
      </w:r>
      <w:r w:rsidRPr="0010795F">
        <w:rPr>
          <w:rFonts w:ascii="Arial" w:hAnsi="Arial" w:cs="Arial"/>
        </w:rPr>
        <w:t xml:space="preserve"> 2012;36:391-</w:t>
      </w:r>
      <w:r w:rsidR="00775F38" w:rsidRPr="0010795F">
        <w:rPr>
          <w:rFonts w:ascii="Arial" w:hAnsi="Arial" w:cs="Arial"/>
        </w:rPr>
        <w:t>39</w:t>
      </w:r>
      <w:r w:rsidRPr="0010795F">
        <w:rPr>
          <w:rFonts w:ascii="Arial" w:hAnsi="Arial" w:cs="Arial"/>
        </w:rPr>
        <w:t>2</w:t>
      </w:r>
      <w:bookmarkEnd w:id="7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8" w:name="_ENREF_79"/>
      <w:r w:rsidRPr="0010795F">
        <w:rPr>
          <w:rFonts w:ascii="Arial" w:hAnsi="Arial" w:cs="Arial"/>
        </w:rPr>
        <w:t>79.</w:t>
      </w:r>
      <w:r w:rsidRPr="0010795F">
        <w:rPr>
          <w:rFonts w:ascii="Arial" w:hAnsi="Arial" w:cs="Arial"/>
        </w:rPr>
        <w:tab/>
        <w:t xml:space="preserve">Qi L, Wang C. Nosocomial infection point-prevalence survey report for 2012. </w:t>
      </w:r>
      <w:r w:rsidR="00BF6422" w:rsidRPr="0010795F">
        <w:rPr>
          <w:rFonts w:ascii="Arial" w:hAnsi="Arial" w:cs="Arial"/>
          <w:i/>
        </w:rPr>
        <w:t>Chin</w:t>
      </w:r>
      <w:r w:rsidRPr="0010795F">
        <w:rPr>
          <w:rFonts w:ascii="Arial" w:hAnsi="Arial" w:cs="Arial"/>
          <w:i/>
        </w:rPr>
        <w:t xml:space="preserve"> Prac Med</w:t>
      </w:r>
      <w:r w:rsidRPr="0010795F">
        <w:rPr>
          <w:rFonts w:ascii="Arial" w:hAnsi="Arial" w:cs="Arial"/>
        </w:rPr>
        <w:t xml:space="preserve"> 2013;8:262-</w:t>
      </w:r>
      <w:r w:rsidR="00775F38" w:rsidRPr="0010795F">
        <w:rPr>
          <w:rFonts w:ascii="Arial" w:hAnsi="Arial" w:cs="Arial"/>
        </w:rPr>
        <w:t>26</w:t>
      </w:r>
      <w:r w:rsidRPr="0010795F">
        <w:rPr>
          <w:rFonts w:ascii="Arial" w:hAnsi="Arial" w:cs="Arial"/>
        </w:rPr>
        <w:t>3</w:t>
      </w:r>
      <w:bookmarkEnd w:id="7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79" w:name="_ENREF_80"/>
      <w:r w:rsidRPr="0010795F">
        <w:rPr>
          <w:rFonts w:ascii="Arial" w:hAnsi="Arial" w:cs="Arial"/>
        </w:rPr>
        <w:t>80.</w:t>
      </w:r>
      <w:r w:rsidRPr="0010795F">
        <w:rPr>
          <w:rFonts w:ascii="Arial" w:hAnsi="Arial" w:cs="Arial"/>
        </w:rPr>
        <w:tab/>
        <w:t xml:space="preserve">Shang H, Xing J. Investigation on prevalence rates of healthcare-associated infection in a maternal and child health hospital in 2009-2014. </w:t>
      </w:r>
      <w:r w:rsidR="00BF6422" w:rsidRPr="0010795F">
        <w:rPr>
          <w:rFonts w:ascii="Arial" w:hAnsi="Arial" w:cs="Arial"/>
          <w:i/>
        </w:rPr>
        <w:t xml:space="preserve">J </w:t>
      </w:r>
      <w:r w:rsidRPr="0010795F">
        <w:rPr>
          <w:rFonts w:ascii="Arial" w:hAnsi="Arial" w:cs="Arial"/>
          <w:i/>
        </w:rPr>
        <w:t>Xinjiang Med</w:t>
      </w:r>
      <w:r w:rsidRPr="0010795F">
        <w:rPr>
          <w:rFonts w:ascii="Arial" w:hAnsi="Arial" w:cs="Arial"/>
        </w:rPr>
        <w:t xml:space="preserve"> 2015;45:1787-</w:t>
      </w:r>
      <w:r w:rsidR="00775F38" w:rsidRPr="0010795F">
        <w:rPr>
          <w:rFonts w:ascii="Arial" w:hAnsi="Arial" w:cs="Arial"/>
        </w:rPr>
        <w:t>17</w:t>
      </w:r>
      <w:r w:rsidRPr="0010795F">
        <w:rPr>
          <w:rFonts w:ascii="Arial" w:hAnsi="Arial" w:cs="Arial"/>
        </w:rPr>
        <w:t>90</w:t>
      </w:r>
      <w:bookmarkEnd w:id="7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0" w:name="_ENREF_81"/>
      <w:r w:rsidRPr="0010795F">
        <w:rPr>
          <w:rFonts w:ascii="Arial" w:hAnsi="Arial" w:cs="Arial"/>
        </w:rPr>
        <w:t>81.</w:t>
      </w:r>
      <w:r w:rsidRPr="0010795F">
        <w:rPr>
          <w:rFonts w:ascii="Arial" w:hAnsi="Arial" w:cs="Arial"/>
        </w:rPr>
        <w:tab/>
        <w:t xml:space="preserve">Wang X, Liu J. Investigation and analysis of prevalence rate of nosocomial infection in a women and children health hospital. </w:t>
      </w:r>
      <w:r w:rsidR="00BF6422" w:rsidRPr="0010795F">
        <w:rPr>
          <w:rFonts w:ascii="Arial" w:hAnsi="Arial" w:cs="Arial"/>
          <w:i/>
        </w:rPr>
        <w:t>Primary Healthcare Med</w:t>
      </w:r>
      <w:r w:rsidRPr="0010795F">
        <w:rPr>
          <w:rFonts w:ascii="Arial" w:hAnsi="Arial" w:cs="Arial"/>
        </w:rPr>
        <w:t xml:space="preserve"> 2013;17:33-</w:t>
      </w:r>
      <w:r w:rsidR="00775F38" w:rsidRPr="0010795F">
        <w:rPr>
          <w:rFonts w:ascii="Arial" w:hAnsi="Arial" w:cs="Arial"/>
        </w:rPr>
        <w:t>3</w:t>
      </w:r>
      <w:r w:rsidRPr="0010795F">
        <w:rPr>
          <w:rFonts w:ascii="Arial" w:hAnsi="Arial" w:cs="Arial"/>
        </w:rPr>
        <w:t>4</w:t>
      </w:r>
      <w:bookmarkEnd w:id="8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1" w:name="_ENREF_82"/>
      <w:r w:rsidRPr="0010795F">
        <w:rPr>
          <w:rFonts w:ascii="Arial" w:hAnsi="Arial" w:cs="Arial"/>
        </w:rPr>
        <w:t>82.</w:t>
      </w:r>
      <w:r w:rsidRPr="0010795F">
        <w:rPr>
          <w:rFonts w:ascii="Arial" w:hAnsi="Arial" w:cs="Arial"/>
        </w:rPr>
        <w:tab/>
        <w:t xml:space="preserve">Wang Y. Investigation and analysis of prevalence rate of nosocomial infection in women and children healthcare hospital in Shandong province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2;22:514-</w:t>
      </w:r>
      <w:r w:rsidR="00775F38" w:rsidRPr="0010795F">
        <w:rPr>
          <w:rFonts w:ascii="Arial" w:hAnsi="Arial" w:cs="Arial"/>
        </w:rPr>
        <w:t>51</w:t>
      </w:r>
      <w:r w:rsidRPr="0010795F">
        <w:rPr>
          <w:rFonts w:ascii="Arial" w:hAnsi="Arial" w:cs="Arial"/>
        </w:rPr>
        <w:t>5</w:t>
      </w:r>
      <w:bookmarkEnd w:id="8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2" w:name="_ENREF_83"/>
      <w:r w:rsidRPr="0010795F">
        <w:rPr>
          <w:rFonts w:ascii="Arial" w:hAnsi="Arial" w:cs="Arial"/>
        </w:rPr>
        <w:t>83.</w:t>
      </w:r>
      <w:r w:rsidRPr="0010795F">
        <w:rPr>
          <w:rFonts w:ascii="Arial" w:hAnsi="Arial" w:cs="Arial"/>
        </w:rPr>
        <w:tab/>
        <w:t xml:space="preserve">Wen Y, Lin L. Survey on the prevalence of nosocomial infections in maternal and child health hospital in 2010-2012. </w:t>
      </w:r>
      <w:r w:rsidRPr="0010795F">
        <w:rPr>
          <w:rFonts w:ascii="Arial" w:hAnsi="Arial" w:cs="Arial"/>
          <w:i/>
        </w:rPr>
        <w:t>Pract Prev Med</w:t>
      </w:r>
      <w:r w:rsidRPr="0010795F">
        <w:rPr>
          <w:rFonts w:ascii="Arial" w:hAnsi="Arial" w:cs="Arial"/>
        </w:rPr>
        <w:t xml:space="preserve"> 2014;21:1114-</w:t>
      </w:r>
      <w:r w:rsidR="00775F38" w:rsidRPr="0010795F">
        <w:rPr>
          <w:rFonts w:ascii="Arial" w:hAnsi="Arial" w:cs="Arial"/>
        </w:rPr>
        <w:t>111</w:t>
      </w:r>
      <w:r w:rsidRPr="0010795F">
        <w:rPr>
          <w:rFonts w:ascii="Arial" w:hAnsi="Arial" w:cs="Arial"/>
        </w:rPr>
        <w:t>6</w:t>
      </w:r>
      <w:bookmarkEnd w:id="8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3" w:name="_ENREF_84"/>
      <w:r w:rsidRPr="0010795F">
        <w:rPr>
          <w:rFonts w:ascii="Arial" w:hAnsi="Arial" w:cs="Arial"/>
        </w:rPr>
        <w:t>84.</w:t>
      </w:r>
      <w:r w:rsidRPr="0010795F">
        <w:rPr>
          <w:rFonts w:ascii="Arial" w:hAnsi="Arial" w:cs="Arial"/>
        </w:rPr>
        <w:tab/>
        <w:t xml:space="preserve">Xie J, Zhu L, Shen L. Investigation on prevalence rates of healthcare-associated infection in a maternal and child health hospital. </w:t>
      </w:r>
      <w:r w:rsidR="00BF6422" w:rsidRPr="0010795F">
        <w:rPr>
          <w:rFonts w:ascii="Arial" w:hAnsi="Arial" w:cs="Arial"/>
          <w:i/>
        </w:rPr>
        <w:t>J Zhejiang Med</w:t>
      </w:r>
      <w:r w:rsidRPr="0010795F">
        <w:rPr>
          <w:rFonts w:ascii="Arial" w:hAnsi="Arial" w:cs="Arial"/>
        </w:rPr>
        <w:t xml:space="preserve"> 2012;34:1772-</w:t>
      </w:r>
      <w:r w:rsidR="00775F38" w:rsidRPr="0010795F">
        <w:rPr>
          <w:rFonts w:ascii="Arial" w:hAnsi="Arial" w:cs="Arial"/>
        </w:rPr>
        <w:t>177</w:t>
      </w:r>
      <w:r w:rsidRPr="0010795F">
        <w:rPr>
          <w:rFonts w:ascii="Arial" w:hAnsi="Arial" w:cs="Arial"/>
        </w:rPr>
        <w:t>3</w:t>
      </w:r>
      <w:bookmarkEnd w:id="8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4" w:name="_ENREF_85"/>
      <w:r w:rsidRPr="0010795F">
        <w:rPr>
          <w:rFonts w:ascii="Arial" w:hAnsi="Arial" w:cs="Arial"/>
        </w:rPr>
        <w:lastRenderedPageBreak/>
        <w:t>85.</w:t>
      </w:r>
      <w:r w:rsidRPr="0010795F">
        <w:rPr>
          <w:rFonts w:ascii="Arial" w:hAnsi="Arial" w:cs="Arial"/>
        </w:rPr>
        <w:tab/>
        <w:t xml:space="preserve">Xie L, Tang Y. Investigation and analysis on current prevalence rate of infectious diseases on the premises in a gynecology and obstetrics hospital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0;20:1700-</w:t>
      </w:r>
      <w:r w:rsidR="00775F38" w:rsidRPr="0010795F">
        <w:rPr>
          <w:rFonts w:ascii="Arial" w:hAnsi="Arial" w:cs="Arial"/>
        </w:rPr>
        <w:t>170</w:t>
      </w:r>
      <w:r w:rsidRPr="0010795F">
        <w:rPr>
          <w:rFonts w:ascii="Arial" w:hAnsi="Arial" w:cs="Arial"/>
        </w:rPr>
        <w:t>1</w:t>
      </w:r>
      <w:bookmarkEnd w:id="8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5" w:name="_ENREF_86"/>
      <w:r w:rsidRPr="0010795F">
        <w:rPr>
          <w:rFonts w:ascii="Arial" w:hAnsi="Arial" w:cs="Arial"/>
        </w:rPr>
        <w:t>86.</w:t>
      </w:r>
      <w:r w:rsidRPr="0010795F">
        <w:rPr>
          <w:rFonts w:ascii="Arial" w:hAnsi="Arial" w:cs="Arial"/>
        </w:rPr>
        <w:tab/>
        <w:t xml:space="preserve">Xu C, Wei N, Zhao Q. Investigation and analysis of prevalence rate of nosocomial infection in a women and children health hospital. </w:t>
      </w:r>
      <w:r w:rsidR="00BF6422" w:rsidRPr="0010795F">
        <w:rPr>
          <w:rFonts w:ascii="Arial" w:hAnsi="Arial" w:cs="Arial"/>
          <w:i/>
        </w:rPr>
        <w:t>Chin</w:t>
      </w:r>
      <w:r w:rsidRPr="0010795F">
        <w:rPr>
          <w:rFonts w:ascii="Arial" w:hAnsi="Arial" w:cs="Arial"/>
          <w:i/>
        </w:rPr>
        <w:t xml:space="preserve"> Prac Med</w:t>
      </w:r>
      <w:r w:rsidRPr="0010795F">
        <w:rPr>
          <w:rFonts w:ascii="Arial" w:hAnsi="Arial" w:cs="Arial"/>
        </w:rPr>
        <w:t xml:space="preserve"> 2014;9:260-</w:t>
      </w:r>
      <w:r w:rsidR="00775F38" w:rsidRPr="0010795F">
        <w:rPr>
          <w:rFonts w:ascii="Arial" w:hAnsi="Arial" w:cs="Arial"/>
        </w:rPr>
        <w:t>26</w:t>
      </w:r>
      <w:r w:rsidRPr="0010795F">
        <w:rPr>
          <w:rFonts w:ascii="Arial" w:hAnsi="Arial" w:cs="Arial"/>
        </w:rPr>
        <w:t>2</w:t>
      </w:r>
      <w:bookmarkEnd w:id="85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6" w:name="_ENREF_87"/>
      <w:r w:rsidRPr="0010795F">
        <w:rPr>
          <w:rFonts w:ascii="Arial" w:hAnsi="Arial" w:cs="Arial"/>
        </w:rPr>
        <w:t>87.</w:t>
      </w:r>
      <w:r w:rsidRPr="0010795F">
        <w:rPr>
          <w:rFonts w:ascii="Arial" w:hAnsi="Arial" w:cs="Arial"/>
        </w:rPr>
        <w:tab/>
        <w:t xml:space="preserve">Yun R. Investigation and analysis on the prevalence of nosocomial infection in women and children’s health hospital in 2013. </w:t>
      </w:r>
      <w:r w:rsidR="00BF6422" w:rsidRPr="0010795F">
        <w:rPr>
          <w:rFonts w:ascii="Arial" w:hAnsi="Arial" w:cs="Arial"/>
          <w:i/>
        </w:rPr>
        <w:t>J Inner Mongolia Med</w:t>
      </w:r>
      <w:r w:rsidRPr="0010795F">
        <w:rPr>
          <w:rFonts w:ascii="Arial" w:hAnsi="Arial" w:cs="Arial"/>
        </w:rPr>
        <w:t xml:space="preserve"> 2014;46:830-</w:t>
      </w:r>
      <w:r w:rsidR="00775F38" w:rsidRPr="0010795F">
        <w:rPr>
          <w:rFonts w:ascii="Arial" w:hAnsi="Arial" w:cs="Arial"/>
        </w:rPr>
        <w:t>83</w:t>
      </w:r>
      <w:r w:rsidRPr="0010795F">
        <w:rPr>
          <w:rFonts w:ascii="Arial" w:hAnsi="Arial" w:cs="Arial"/>
        </w:rPr>
        <w:t>2</w:t>
      </w:r>
      <w:bookmarkEnd w:id="86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7" w:name="_ENREF_88"/>
      <w:r w:rsidRPr="0010795F">
        <w:rPr>
          <w:rFonts w:ascii="Arial" w:hAnsi="Arial" w:cs="Arial"/>
        </w:rPr>
        <w:t>88.</w:t>
      </w:r>
      <w:r w:rsidRPr="0010795F">
        <w:rPr>
          <w:rFonts w:ascii="Arial" w:hAnsi="Arial" w:cs="Arial"/>
        </w:rPr>
        <w:tab/>
        <w:t xml:space="preserve">Zhang Q, Zou Q. Investigation and analysis on the prevalence of hospital infection in a maternal and child health hospital in 2012. </w:t>
      </w:r>
      <w:r w:rsidR="00BF6422" w:rsidRPr="0010795F">
        <w:rPr>
          <w:rFonts w:ascii="Arial" w:hAnsi="Arial" w:cs="Arial"/>
          <w:i/>
        </w:rPr>
        <w:t>J Gannan Med</w:t>
      </w:r>
      <w:r w:rsidRPr="0010795F">
        <w:rPr>
          <w:rFonts w:ascii="Arial" w:hAnsi="Arial" w:cs="Arial"/>
          <w:i/>
        </w:rPr>
        <w:t xml:space="preserve"> University</w:t>
      </w:r>
      <w:r w:rsidRPr="0010795F">
        <w:rPr>
          <w:rFonts w:ascii="Arial" w:hAnsi="Arial" w:cs="Arial"/>
        </w:rPr>
        <w:t xml:space="preserve"> 2014;34:88-90</w:t>
      </w:r>
      <w:bookmarkEnd w:id="87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8" w:name="_ENREF_89"/>
      <w:r w:rsidRPr="0010795F">
        <w:rPr>
          <w:rFonts w:ascii="Arial" w:hAnsi="Arial" w:cs="Arial"/>
        </w:rPr>
        <w:t>89.</w:t>
      </w:r>
      <w:r w:rsidRPr="0010795F">
        <w:rPr>
          <w:rFonts w:ascii="Arial" w:hAnsi="Arial" w:cs="Arial"/>
        </w:rPr>
        <w:tab/>
        <w:t xml:space="preserve">Zhao D, Guo Q, Situ M, Zhang S. Investigation of prevalence rate of nosocomial infection in a certain women and children’s hospital in 2012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4;24:1753-</w:t>
      </w:r>
      <w:r w:rsidR="00775F38" w:rsidRPr="0010795F">
        <w:rPr>
          <w:rFonts w:ascii="Arial" w:hAnsi="Arial" w:cs="Arial"/>
        </w:rPr>
        <w:t>175</w:t>
      </w:r>
      <w:r w:rsidRPr="0010795F">
        <w:rPr>
          <w:rFonts w:ascii="Arial" w:hAnsi="Arial" w:cs="Arial"/>
        </w:rPr>
        <w:t>5</w:t>
      </w:r>
      <w:bookmarkEnd w:id="88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89" w:name="_ENREF_90"/>
      <w:r w:rsidRPr="0010795F">
        <w:rPr>
          <w:rFonts w:ascii="Arial" w:hAnsi="Arial" w:cs="Arial"/>
        </w:rPr>
        <w:t>90.</w:t>
      </w:r>
      <w:r w:rsidRPr="0010795F">
        <w:rPr>
          <w:rFonts w:ascii="Arial" w:hAnsi="Arial" w:cs="Arial"/>
        </w:rPr>
        <w:tab/>
        <w:t xml:space="preserve">Gong G, Zhou H, Wang M, Xu J, Wu X. Prevalence of nosocomil infection in a tumor hospital: an investigating analysi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0;20:2936-</w:t>
      </w:r>
      <w:r w:rsidR="00775F38" w:rsidRPr="0010795F">
        <w:rPr>
          <w:rFonts w:ascii="Arial" w:hAnsi="Arial" w:cs="Arial"/>
        </w:rPr>
        <w:t>293</w:t>
      </w:r>
      <w:r w:rsidRPr="0010795F">
        <w:rPr>
          <w:rFonts w:ascii="Arial" w:hAnsi="Arial" w:cs="Arial"/>
        </w:rPr>
        <w:t>8</w:t>
      </w:r>
      <w:bookmarkEnd w:id="89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0" w:name="_ENREF_91"/>
      <w:r w:rsidRPr="0010795F">
        <w:rPr>
          <w:rFonts w:ascii="Arial" w:hAnsi="Arial" w:cs="Arial"/>
        </w:rPr>
        <w:t>91.</w:t>
      </w:r>
      <w:r w:rsidRPr="0010795F">
        <w:rPr>
          <w:rFonts w:ascii="Arial" w:hAnsi="Arial" w:cs="Arial"/>
        </w:rPr>
        <w:tab/>
        <w:t xml:space="preserve">Gong G, Zhou H, Xu J, Wu X, Zhang X, Sun L. Investigation and analysis on prevalence rate of nosocomial infections in tumor hospital in 2013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5;25:2499-</w:t>
      </w:r>
      <w:r w:rsidR="00775F38" w:rsidRPr="0010795F">
        <w:rPr>
          <w:rFonts w:ascii="Arial" w:hAnsi="Arial" w:cs="Arial"/>
        </w:rPr>
        <w:t>2</w:t>
      </w:r>
      <w:r w:rsidRPr="0010795F">
        <w:rPr>
          <w:rFonts w:ascii="Arial" w:hAnsi="Arial" w:cs="Arial"/>
        </w:rPr>
        <w:t>501</w:t>
      </w:r>
      <w:bookmarkEnd w:id="90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1" w:name="_ENREF_92"/>
      <w:r w:rsidRPr="0010795F">
        <w:rPr>
          <w:rFonts w:ascii="Arial" w:hAnsi="Arial" w:cs="Arial"/>
        </w:rPr>
        <w:t>92.</w:t>
      </w:r>
      <w:r w:rsidRPr="0010795F">
        <w:rPr>
          <w:rFonts w:ascii="Arial" w:hAnsi="Arial" w:cs="Arial"/>
        </w:rPr>
        <w:tab/>
        <w:t xml:space="preserve">He G, An L, Zhang G, Xia G. Prevalence of nosocomial infection in tumor hospital: investigation and analysi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09;19:1957-</w:t>
      </w:r>
      <w:r w:rsidR="00775F38" w:rsidRPr="0010795F">
        <w:rPr>
          <w:rFonts w:ascii="Arial" w:hAnsi="Arial" w:cs="Arial"/>
        </w:rPr>
        <w:t>195</w:t>
      </w:r>
      <w:r w:rsidRPr="0010795F">
        <w:rPr>
          <w:rFonts w:ascii="Arial" w:hAnsi="Arial" w:cs="Arial"/>
        </w:rPr>
        <w:t>8</w:t>
      </w:r>
      <w:bookmarkEnd w:id="91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2" w:name="_ENREF_93"/>
      <w:r w:rsidRPr="0010795F">
        <w:rPr>
          <w:rFonts w:ascii="Arial" w:hAnsi="Arial" w:cs="Arial"/>
        </w:rPr>
        <w:t>93.</w:t>
      </w:r>
      <w:r w:rsidRPr="0010795F">
        <w:rPr>
          <w:rFonts w:ascii="Arial" w:hAnsi="Arial" w:cs="Arial"/>
        </w:rPr>
        <w:tab/>
        <w:t xml:space="preserve">Hou J. Investigation and analysis of prevalence rate of nosocomial infections in Anyang of Henan province. </w:t>
      </w:r>
      <w:r w:rsidRPr="0010795F">
        <w:rPr>
          <w:rFonts w:ascii="Arial" w:hAnsi="Arial" w:cs="Arial"/>
          <w:i/>
        </w:rPr>
        <w:t>World Health Digest</w:t>
      </w:r>
      <w:r w:rsidRPr="0010795F">
        <w:rPr>
          <w:rFonts w:ascii="Arial" w:hAnsi="Arial" w:cs="Arial"/>
        </w:rPr>
        <w:t xml:space="preserve"> 2010;7</w:t>
      </w:r>
      <w:r w:rsidR="00775F38" w:rsidRPr="0010795F">
        <w:rPr>
          <w:rFonts w:ascii="Arial" w:hAnsi="Arial" w:cs="Arial"/>
        </w:rPr>
        <w:t>:452</w:t>
      </w:r>
      <w:bookmarkEnd w:id="92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3" w:name="_ENREF_94"/>
      <w:r w:rsidRPr="0010795F">
        <w:rPr>
          <w:rFonts w:ascii="Arial" w:hAnsi="Arial" w:cs="Arial"/>
        </w:rPr>
        <w:t>94.</w:t>
      </w:r>
      <w:r w:rsidRPr="0010795F">
        <w:rPr>
          <w:rFonts w:ascii="Arial" w:hAnsi="Arial" w:cs="Arial"/>
        </w:rPr>
        <w:tab/>
        <w:t>Huang Y, Wang Z. Prevalence rates of healthcare-associated infection in a hospital.</w:t>
      </w:r>
      <w:r w:rsidRPr="0010795F">
        <w:rPr>
          <w:rFonts w:ascii="Arial" w:hAnsi="Arial" w:cs="Arial"/>
          <w:i/>
        </w:rPr>
        <w:t xml:space="preserve"> </w:t>
      </w:r>
      <w:r w:rsidR="00BF6422" w:rsidRPr="0010795F">
        <w:rPr>
          <w:rFonts w:ascii="Arial" w:hAnsi="Arial" w:cs="Arial"/>
          <w:i/>
        </w:rPr>
        <w:t xml:space="preserve">J </w:t>
      </w:r>
      <w:r w:rsidRPr="0010795F">
        <w:rPr>
          <w:rFonts w:ascii="Arial" w:hAnsi="Arial" w:cs="Arial"/>
          <w:i/>
        </w:rPr>
        <w:t>Zhejiang Prev Med</w:t>
      </w:r>
      <w:r w:rsidRPr="0010795F">
        <w:rPr>
          <w:rFonts w:ascii="Arial" w:hAnsi="Arial" w:cs="Arial"/>
        </w:rPr>
        <w:t xml:space="preserve"> 2011;23:41-</w:t>
      </w:r>
      <w:r w:rsidR="00775F38" w:rsidRPr="0010795F">
        <w:rPr>
          <w:rFonts w:ascii="Arial" w:hAnsi="Arial" w:cs="Arial"/>
        </w:rPr>
        <w:t>4</w:t>
      </w:r>
      <w:r w:rsidRPr="0010795F">
        <w:rPr>
          <w:rFonts w:ascii="Arial" w:hAnsi="Arial" w:cs="Arial"/>
        </w:rPr>
        <w:t>2</w:t>
      </w:r>
      <w:bookmarkEnd w:id="93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4" w:name="_ENREF_95"/>
      <w:r w:rsidRPr="0010795F">
        <w:rPr>
          <w:rFonts w:ascii="Arial" w:hAnsi="Arial" w:cs="Arial"/>
        </w:rPr>
        <w:t>95.</w:t>
      </w:r>
      <w:r w:rsidRPr="0010795F">
        <w:rPr>
          <w:rFonts w:ascii="Arial" w:hAnsi="Arial" w:cs="Arial"/>
        </w:rPr>
        <w:tab/>
        <w:t>Ji Y, Ni M, Zhang J, Gong G, Feng P. Cross-sectional survey of nosocomial infections in a tumor hospital</w:t>
      </w:r>
      <w:r w:rsidR="00BF6422" w:rsidRPr="0010795F">
        <w:rPr>
          <w:rFonts w:ascii="Arial" w:hAnsi="Arial" w:cs="Arial"/>
        </w:rPr>
        <w:t>.</w:t>
      </w:r>
      <w:r w:rsidRPr="0010795F">
        <w:rPr>
          <w:rFonts w:ascii="Arial" w:hAnsi="Arial" w:cs="Arial"/>
        </w:rPr>
        <w:t xml:space="preserve">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3;23:4373-</w:t>
      </w:r>
      <w:r w:rsidR="00775F38" w:rsidRPr="0010795F">
        <w:rPr>
          <w:rFonts w:ascii="Arial" w:hAnsi="Arial" w:cs="Arial"/>
        </w:rPr>
        <w:t>437</w:t>
      </w:r>
      <w:r w:rsidRPr="0010795F">
        <w:rPr>
          <w:rFonts w:ascii="Arial" w:hAnsi="Arial" w:cs="Arial"/>
        </w:rPr>
        <w:t>4</w:t>
      </w:r>
      <w:bookmarkEnd w:id="94"/>
      <w:r w:rsidR="008206EF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5" w:name="_ENREF_96"/>
      <w:r w:rsidRPr="0010795F">
        <w:rPr>
          <w:rFonts w:ascii="Arial" w:hAnsi="Arial" w:cs="Arial"/>
        </w:rPr>
        <w:t>96.</w:t>
      </w:r>
      <w:r w:rsidRPr="0010795F">
        <w:rPr>
          <w:rFonts w:ascii="Arial" w:hAnsi="Arial" w:cs="Arial"/>
        </w:rPr>
        <w:tab/>
        <w:t xml:space="preserve">Li L, Huang H, Cai M. Investigation and analysis of prevalence rate of nosocomial infection in cancer patient. </w:t>
      </w:r>
      <w:r w:rsidR="00BF6422" w:rsidRPr="0010795F">
        <w:rPr>
          <w:rFonts w:ascii="Arial" w:hAnsi="Arial" w:cs="Arial"/>
          <w:i/>
        </w:rPr>
        <w:t>Prac</w:t>
      </w:r>
      <w:r w:rsidRPr="0010795F">
        <w:rPr>
          <w:rFonts w:ascii="Arial" w:hAnsi="Arial" w:cs="Arial"/>
          <w:i/>
        </w:rPr>
        <w:t xml:space="preserve"> J Cancer</w:t>
      </w:r>
      <w:r w:rsidRPr="0010795F">
        <w:rPr>
          <w:rFonts w:ascii="Arial" w:hAnsi="Arial" w:cs="Arial"/>
        </w:rPr>
        <w:t xml:space="preserve"> 2009;24:654-</w:t>
      </w:r>
      <w:r w:rsidR="008206EF" w:rsidRPr="0010795F">
        <w:rPr>
          <w:rFonts w:ascii="Arial" w:hAnsi="Arial" w:cs="Arial"/>
        </w:rPr>
        <w:t>65</w:t>
      </w:r>
      <w:r w:rsidRPr="0010795F">
        <w:rPr>
          <w:rFonts w:ascii="Arial" w:hAnsi="Arial" w:cs="Arial"/>
        </w:rPr>
        <w:t>5</w:t>
      </w:r>
      <w:bookmarkEnd w:id="95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6" w:name="_ENREF_97"/>
      <w:r w:rsidRPr="0010795F">
        <w:rPr>
          <w:rFonts w:ascii="Arial" w:hAnsi="Arial" w:cs="Arial"/>
        </w:rPr>
        <w:t>97.</w:t>
      </w:r>
      <w:r w:rsidRPr="0010795F">
        <w:rPr>
          <w:rFonts w:ascii="Arial" w:hAnsi="Arial" w:cs="Arial"/>
        </w:rPr>
        <w:tab/>
        <w:t xml:space="preserve">Li W, Wu C, Nie X, Pu R. A cross-sectional survey of nosocomial infection and its influence factors analysis of tumor patients. </w:t>
      </w:r>
      <w:r w:rsidRPr="0010795F">
        <w:rPr>
          <w:rFonts w:ascii="Arial" w:hAnsi="Arial" w:cs="Arial"/>
          <w:i/>
        </w:rPr>
        <w:t>J Canc</w:t>
      </w:r>
      <w:r w:rsidR="00BF6422" w:rsidRPr="0010795F">
        <w:rPr>
          <w:rFonts w:ascii="Arial" w:hAnsi="Arial" w:cs="Arial"/>
          <w:i/>
        </w:rPr>
        <w:t>er</w:t>
      </w:r>
      <w:r w:rsidRPr="0010795F">
        <w:rPr>
          <w:rFonts w:ascii="Arial" w:hAnsi="Arial" w:cs="Arial"/>
          <w:i/>
        </w:rPr>
        <w:t xml:space="preserve"> Control Treat</w:t>
      </w:r>
      <w:r w:rsidRPr="0010795F">
        <w:rPr>
          <w:rFonts w:ascii="Arial" w:hAnsi="Arial" w:cs="Arial"/>
        </w:rPr>
        <w:t xml:space="preserve"> 2013;26:192-</w:t>
      </w:r>
      <w:r w:rsidR="008206EF" w:rsidRPr="0010795F">
        <w:rPr>
          <w:rFonts w:ascii="Arial" w:hAnsi="Arial" w:cs="Arial"/>
        </w:rPr>
        <w:t>19</w:t>
      </w:r>
      <w:r w:rsidRPr="0010795F">
        <w:rPr>
          <w:rFonts w:ascii="Arial" w:hAnsi="Arial" w:cs="Arial"/>
        </w:rPr>
        <w:t>5</w:t>
      </w:r>
      <w:bookmarkEnd w:id="96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7" w:name="_ENREF_98"/>
      <w:r w:rsidRPr="0010795F">
        <w:rPr>
          <w:rFonts w:ascii="Arial" w:hAnsi="Arial" w:cs="Arial"/>
        </w:rPr>
        <w:t>98.</w:t>
      </w:r>
      <w:r w:rsidRPr="0010795F">
        <w:rPr>
          <w:rFonts w:ascii="Arial" w:hAnsi="Arial" w:cs="Arial"/>
        </w:rPr>
        <w:tab/>
        <w:t xml:space="preserve">Liu S, Zhao X. Prevalence rate of nosocomial infection: an investigation analysi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09;19:2561-</w:t>
      </w:r>
      <w:r w:rsidR="008206EF" w:rsidRPr="0010795F">
        <w:rPr>
          <w:rFonts w:ascii="Arial" w:hAnsi="Arial" w:cs="Arial"/>
        </w:rPr>
        <w:t>256</w:t>
      </w:r>
      <w:r w:rsidRPr="0010795F">
        <w:rPr>
          <w:rFonts w:ascii="Arial" w:hAnsi="Arial" w:cs="Arial"/>
        </w:rPr>
        <w:t>3</w:t>
      </w:r>
      <w:bookmarkEnd w:id="97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8" w:name="_ENREF_99"/>
      <w:r w:rsidRPr="0010795F">
        <w:rPr>
          <w:rFonts w:ascii="Arial" w:hAnsi="Arial" w:cs="Arial"/>
        </w:rPr>
        <w:lastRenderedPageBreak/>
        <w:t>99.</w:t>
      </w:r>
      <w:r w:rsidRPr="0010795F">
        <w:rPr>
          <w:rFonts w:ascii="Arial" w:hAnsi="Arial" w:cs="Arial"/>
        </w:rPr>
        <w:tab/>
        <w:t xml:space="preserve">Long J, Liu Z, Yang T, Chen G. Prevalence rate of healthcare-associated infection in a tumor hospital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3;12:126-</w:t>
      </w:r>
      <w:r w:rsidR="008206EF" w:rsidRPr="0010795F">
        <w:rPr>
          <w:rFonts w:ascii="Arial" w:hAnsi="Arial" w:cs="Arial"/>
        </w:rPr>
        <w:t>12</w:t>
      </w:r>
      <w:r w:rsidRPr="0010795F">
        <w:rPr>
          <w:rFonts w:ascii="Arial" w:hAnsi="Arial" w:cs="Arial"/>
        </w:rPr>
        <w:t>8</w:t>
      </w:r>
      <w:bookmarkEnd w:id="98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99" w:name="_ENREF_100"/>
      <w:r w:rsidRPr="0010795F">
        <w:rPr>
          <w:rFonts w:ascii="Arial" w:hAnsi="Arial" w:cs="Arial"/>
        </w:rPr>
        <w:t>100.</w:t>
      </w:r>
      <w:r w:rsidRPr="0010795F">
        <w:rPr>
          <w:rFonts w:ascii="Arial" w:hAnsi="Arial" w:cs="Arial"/>
        </w:rPr>
        <w:tab/>
        <w:t xml:space="preserve">Su J, Zhang G. Investigation and analysis of prevalence rate of nosocomial infections in tumor hospital from 2009 to 2010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2;22:509-</w:t>
      </w:r>
      <w:r w:rsidR="008206EF" w:rsidRPr="0010795F">
        <w:rPr>
          <w:rFonts w:ascii="Arial" w:hAnsi="Arial" w:cs="Arial"/>
        </w:rPr>
        <w:t>5</w:t>
      </w:r>
      <w:r w:rsidRPr="0010795F">
        <w:rPr>
          <w:rFonts w:ascii="Arial" w:hAnsi="Arial" w:cs="Arial"/>
        </w:rPr>
        <w:t>11</w:t>
      </w:r>
      <w:bookmarkEnd w:id="99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0" w:name="_ENREF_101"/>
      <w:r w:rsidRPr="0010795F">
        <w:rPr>
          <w:rFonts w:ascii="Arial" w:hAnsi="Arial" w:cs="Arial"/>
        </w:rPr>
        <w:t>101.</w:t>
      </w:r>
      <w:r w:rsidRPr="0010795F">
        <w:rPr>
          <w:rFonts w:ascii="Arial" w:hAnsi="Arial" w:cs="Arial"/>
        </w:rPr>
        <w:tab/>
        <w:t xml:space="preserve">Wang M, Gong G, Zhou H, Wu X, Xu J. Prevalence of nosocomial infections in a tumor hospital in 2011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3;23:3072-</w:t>
      </w:r>
      <w:r w:rsidR="008206EF" w:rsidRPr="0010795F">
        <w:rPr>
          <w:rFonts w:ascii="Arial" w:hAnsi="Arial" w:cs="Arial"/>
        </w:rPr>
        <w:t>307</w:t>
      </w:r>
      <w:r w:rsidRPr="0010795F">
        <w:rPr>
          <w:rFonts w:ascii="Arial" w:hAnsi="Arial" w:cs="Arial"/>
        </w:rPr>
        <w:t>4</w:t>
      </w:r>
      <w:bookmarkEnd w:id="100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1" w:name="_ENREF_102"/>
      <w:r w:rsidRPr="0010795F">
        <w:rPr>
          <w:rFonts w:ascii="Arial" w:hAnsi="Arial" w:cs="Arial"/>
        </w:rPr>
        <w:t>102.</w:t>
      </w:r>
      <w:r w:rsidRPr="0010795F">
        <w:rPr>
          <w:rFonts w:ascii="Arial" w:hAnsi="Arial" w:cs="Arial"/>
        </w:rPr>
        <w:tab/>
        <w:t xml:space="preserve">Wang S, Zhang Y, Cai L, Zhang S, Duo K, Zhao J. Current prevalence analysis of nosocomial infection in a 3-A-grade tumor hospital. </w:t>
      </w:r>
      <w:r w:rsidRPr="0010795F">
        <w:rPr>
          <w:rFonts w:ascii="Arial" w:hAnsi="Arial" w:cs="Arial"/>
          <w:i/>
        </w:rPr>
        <w:t>Chin J Dis Control Prev</w:t>
      </w:r>
      <w:r w:rsidRPr="0010795F">
        <w:rPr>
          <w:rFonts w:ascii="Arial" w:hAnsi="Arial" w:cs="Arial"/>
        </w:rPr>
        <w:t xml:space="preserve"> 2014;18:398-400</w:t>
      </w:r>
      <w:bookmarkEnd w:id="101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2" w:name="_ENREF_103"/>
      <w:r w:rsidRPr="0010795F">
        <w:rPr>
          <w:rFonts w:ascii="Arial" w:hAnsi="Arial" w:cs="Arial"/>
        </w:rPr>
        <w:t>103.</w:t>
      </w:r>
      <w:r w:rsidRPr="0010795F">
        <w:rPr>
          <w:rFonts w:ascii="Arial" w:hAnsi="Arial" w:cs="Arial"/>
        </w:rPr>
        <w:tab/>
        <w:t>Wang Y, Ruan Y, Xu M, Yu Y, Xie S. Prevalence rates of nosocomial infections in a tumor specialized hospital</w:t>
      </w:r>
      <w:r w:rsidR="00F83065">
        <w:rPr>
          <w:rFonts w:ascii="Arial" w:hAnsi="Arial" w:cs="Arial"/>
        </w:rPr>
        <w:t>.</w:t>
      </w:r>
      <w:r w:rsidRPr="0010795F">
        <w:rPr>
          <w:rFonts w:ascii="Arial" w:hAnsi="Arial" w:cs="Arial"/>
        </w:rPr>
        <w:t xml:space="preserve">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6;26:462-</w:t>
      </w:r>
      <w:r w:rsidR="008206EF" w:rsidRPr="0010795F">
        <w:rPr>
          <w:rFonts w:ascii="Arial" w:hAnsi="Arial" w:cs="Arial"/>
        </w:rPr>
        <w:t>46</w:t>
      </w:r>
      <w:r w:rsidRPr="0010795F">
        <w:rPr>
          <w:rFonts w:ascii="Arial" w:hAnsi="Arial" w:cs="Arial"/>
        </w:rPr>
        <w:t>4</w:t>
      </w:r>
      <w:bookmarkEnd w:id="102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3" w:name="_ENREF_104"/>
      <w:r w:rsidRPr="0010795F">
        <w:rPr>
          <w:rFonts w:ascii="Arial" w:hAnsi="Arial" w:cs="Arial"/>
        </w:rPr>
        <w:t>104.</w:t>
      </w:r>
      <w:r w:rsidRPr="0010795F">
        <w:rPr>
          <w:rFonts w:ascii="Arial" w:hAnsi="Arial" w:cs="Arial"/>
        </w:rPr>
        <w:tab/>
        <w:t xml:space="preserve">Wu D, Rong Y, Ju G, Guo J, Jia S, Li W. Investigation and analysis on prevalence of healthcare associated infection in tumor hospital, 2014-2015. </w:t>
      </w:r>
      <w:r w:rsidR="00934BD9" w:rsidRPr="0010795F">
        <w:rPr>
          <w:rFonts w:ascii="Arial" w:hAnsi="Arial" w:cs="Arial"/>
          <w:i/>
        </w:rPr>
        <w:t>Chin</w:t>
      </w:r>
      <w:r w:rsidRPr="0010795F">
        <w:rPr>
          <w:rFonts w:ascii="Arial" w:hAnsi="Arial" w:cs="Arial"/>
          <w:i/>
        </w:rPr>
        <w:t xml:space="preserve"> Health Care and Nutrition</w:t>
      </w:r>
      <w:r w:rsidRPr="0010795F">
        <w:rPr>
          <w:rFonts w:ascii="Arial" w:hAnsi="Arial" w:cs="Arial"/>
        </w:rPr>
        <w:t xml:space="preserve"> 2016;26:290</w:t>
      </w:r>
      <w:bookmarkEnd w:id="103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4" w:name="_ENREF_105"/>
      <w:r w:rsidRPr="0010795F">
        <w:rPr>
          <w:rFonts w:ascii="Arial" w:hAnsi="Arial" w:cs="Arial"/>
        </w:rPr>
        <w:t>105.</w:t>
      </w:r>
      <w:r w:rsidRPr="0010795F">
        <w:rPr>
          <w:rFonts w:ascii="Arial" w:hAnsi="Arial" w:cs="Arial"/>
        </w:rPr>
        <w:tab/>
        <w:t xml:space="preserve">Xu X, Zhou X, Yu Y, Wu Y. Cross-sectional survey on nosocomial infections in Zhejiang cancer hospital in 2011 and 2012. </w:t>
      </w:r>
      <w:r w:rsidRPr="0010795F">
        <w:rPr>
          <w:rFonts w:ascii="Arial" w:hAnsi="Arial" w:cs="Arial"/>
          <w:i/>
        </w:rPr>
        <w:t>Chin J Clin Infect Dis</w:t>
      </w:r>
      <w:r w:rsidRPr="0010795F">
        <w:rPr>
          <w:rFonts w:ascii="Arial" w:hAnsi="Arial" w:cs="Arial"/>
        </w:rPr>
        <w:t xml:space="preserve"> 2014;7:405-</w:t>
      </w:r>
      <w:r w:rsidR="008206EF" w:rsidRPr="0010795F">
        <w:rPr>
          <w:rFonts w:ascii="Arial" w:hAnsi="Arial" w:cs="Arial"/>
        </w:rPr>
        <w:t>40</w:t>
      </w:r>
      <w:r w:rsidRPr="0010795F">
        <w:rPr>
          <w:rFonts w:ascii="Arial" w:hAnsi="Arial" w:cs="Arial"/>
        </w:rPr>
        <w:t>8</w:t>
      </w:r>
      <w:bookmarkEnd w:id="104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5" w:name="_ENREF_106"/>
      <w:r w:rsidRPr="0010795F">
        <w:rPr>
          <w:rFonts w:ascii="Arial" w:hAnsi="Arial" w:cs="Arial"/>
        </w:rPr>
        <w:t>106.</w:t>
      </w:r>
      <w:r w:rsidRPr="0010795F">
        <w:rPr>
          <w:rFonts w:ascii="Arial" w:hAnsi="Arial" w:cs="Arial"/>
        </w:rPr>
        <w:tab/>
        <w:t xml:space="preserve">Yang X, Wang X, Liu Z, et al. Nosocomial infection prevalence rate of inpatients in tumor hospital, 2012-2015. </w:t>
      </w:r>
      <w:r w:rsidR="00934BD9" w:rsidRPr="0010795F">
        <w:rPr>
          <w:rFonts w:ascii="Arial" w:hAnsi="Arial" w:cs="Arial"/>
          <w:i/>
        </w:rPr>
        <w:t>Modern Prev Med</w:t>
      </w:r>
      <w:r w:rsidRPr="0010795F">
        <w:rPr>
          <w:rFonts w:ascii="Arial" w:hAnsi="Arial" w:cs="Arial"/>
        </w:rPr>
        <w:t xml:space="preserve"> 2016;43:1334-</w:t>
      </w:r>
      <w:r w:rsidR="008206EF" w:rsidRPr="0010795F">
        <w:rPr>
          <w:rFonts w:ascii="Arial" w:hAnsi="Arial" w:cs="Arial"/>
        </w:rPr>
        <w:t>133</w:t>
      </w:r>
      <w:r w:rsidRPr="0010795F">
        <w:rPr>
          <w:rFonts w:ascii="Arial" w:hAnsi="Arial" w:cs="Arial"/>
        </w:rPr>
        <w:t>8</w:t>
      </w:r>
      <w:bookmarkEnd w:id="105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6" w:name="_ENREF_107"/>
      <w:r w:rsidRPr="0010795F">
        <w:rPr>
          <w:rFonts w:ascii="Arial" w:hAnsi="Arial" w:cs="Arial"/>
        </w:rPr>
        <w:t>107.</w:t>
      </w:r>
      <w:r w:rsidRPr="0010795F">
        <w:rPr>
          <w:rFonts w:ascii="Arial" w:hAnsi="Arial" w:cs="Arial"/>
        </w:rPr>
        <w:tab/>
        <w:t xml:space="preserve">Yang R, Tong W. Investigation and analysis of prevalence of healthcare associated infection in a hospital, 2012. </w:t>
      </w:r>
      <w:r w:rsidR="00934BD9" w:rsidRPr="0010795F">
        <w:rPr>
          <w:rFonts w:ascii="Arial" w:hAnsi="Arial" w:cs="Arial"/>
          <w:i/>
        </w:rPr>
        <w:t>J Prac Med Tech</w:t>
      </w:r>
      <w:r w:rsidRPr="0010795F">
        <w:rPr>
          <w:rFonts w:ascii="Arial" w:hAnsi="Arial" w:cs="Arial"/>
        </w:rPr>
        <w:t xml:space="preserve"> 2013;20:958-</w:t>
      </w:r>
      <w:r w:rsidR="008206EF" w:rsidRPr="0010795F">
        <w:rPr>
          <w:rFonts w:ascii="Arial" w:hAnsi="Arial" w:cs="Arial"/>
        </w:rPr>
        <w:t>95</w:t>
      </w:r>
      <w:r w:rsidRPr="0010795F">
        <w:rPr>
          <w:rFonts w:ascii="Arial" w:hAnsi="Arial" w:cs="Arial"/>
        </w:rPr>
        <w:t>9</w:t>
      </w:r>
      <w:bookmarkEnd w:id="106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7" w:name="_ENREF_108"/>
      <w:r w:rsidRPr="0010795F">
        <w:rPr>
          <w:rFonts w:ascii="Arial" w:hAnsi="Arial" w:cs="Arial"/>
        </w:rPr>
        <w:t>108.</w:t>
      </w:r>
      <w:r w:rsidRPr="0010795F">
        <w:rPr>
          <w:rFonts w:ascii="Arial" w:hAnsi="Arial" w:cs="Arial"/>
        </w:rPr>
        <w:tab/>
        <w:t>Zhai R, Luo L. Investigation and analysis of prevalence rate of nosocomial infection in cancer patients.</w:t>
      </w:r>
      <w:r w:rsidRPr="0010795F">
        <w:rPr>
          <w:rFonts w:ascii="Arial" w:hAnsi="Arial" w:cs="Arial"/>
          <w:i/>
        </w:rPr>
        <w:t xml:space="preserve"> </w:t>
      </w:r>
      <w:r w:rsidR="000366FF" w:rsidRPr="0010795F">
        <w:rPr>
          <w:rFonts w:ascii="Arial" w:hAnsi="Arial" w:cs="Arial"/>
          <w:i/>
        </w:rPr>
        <w:t xml:space="preserve">J </w:t>
      </w:r>
      <w:r w:rsidRPr="0010795F">
        <w:rPr>
          <w:rFonts w:ascii="Arial" w:hAnsi="Arial" w:cs="Arial"/>
          <w:i/>
        </w:rPr>
        <w:t>Shanxi Med</w:t>
      </w:r>
      <w:r w:rsidRPr="0010795F">
        <w:rPr>
          <w:rFonts w:ascii="Arial" w:hAnsi="Arial" w:cs="Arial"/>
        </w:rPr>
        <w:t xml:space="preserve"> 2014;43:2751-</w:t>
      </w:r>
      <w:r w:rsidR="008206EF" w:rsidRPr="0010795F">
        <w:rPr>
          <w:rFonts w:ascii="Arial" w:hAnsi="Arial" w:cs="Arial"/>
        </w:rPr>
        <w:t>275</w:t>
      </w:r>
      <w:r w:rsidRPr="0010795F">
        <w:rPr>
          <w:rFonts w:ascii="Arial" w:hAnsi="Arial" w:cs="Arial"/>
        </w:rPr>
        <w:t>4</w:t>
      </w:r>
      <w:bookmarkEnd w:id="107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8" w:name="_ENREF_109"/>
      <w:r w:rsidRPr="0010795F">
        <w:rPr>
          <w:rFonts w:ascii="Arial" w:hAnsi="Arial" w:cs="Arial"/>
        </w:rPr>
        <w:t>109.</w:t>
      </w:r>
      <w:r w:rsidRPr="0010795F">
        <w:rPr>
          <w:rFonts w:ascii="Arial" w:hAnsi="Arial" w:cs="Arial"/>
        </w:rPr>
        <w:tab/>
        <w:t xml:space="preserve">Zhang M, Huang M, Yang M, Wei R. Investigation and analysis of a prevalence of healthcare associated infection. </w:t>
      </w:r>
      <w:r w:rsidR="000366FF" w:rsidRPr="0010795F">
        <w:rPr>
          <w:rFonts w:ascii="Arial" w:hAnsi="Arial" w:cs="Arial"/>
          <w:i/>
        </w:rPr>
        <w:t xml:space="preserve">J </w:t>
      </w:r>
      <w:r w:rsidRPr="0010795F">
        <w:rPr>
          <w:rFonts w:ascii="Arial" w:hAnsi="Arial" w:cs="Arial"/>
          <w:i/>
        </w:rPr>
        <w:t>Qingdao Med</w:t>
      </w:r>
      <w:r w:rsidRPr="0010795F">
        <w:rPr>
          <w:rFonts w:ascii="Arial" w:hAnsi="Arial" w:cs="Arial"/>
        </w:rPr>
        <w:t xml:space="preserve"> 2014;46:236-</w:t>
      </w:r>
      <w:r w:rsidR="008206EF" w:rsidRPr="0010795F">
        <w:rPr>
          <w:rFonts w:ascii="Arial" w:hAnsi="Arial" w:cs="Arial"/>
        </w:rPr>
        <w:t>23</w:t>
      </w:r>
      <w:r w:rsidRPr="0010795F">
        <w:rPr>
          <w:rFonts w:ascii="Arial" w:hAnsi="Arial" w:cs="Arial"/>
        </w:rPr>
        <w:t>7</w:t>
      </w:r>
      <w:bookmarkEnd w:id="108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09" w:name="_ENREF_110"/>
      <w:r w:rsidRPr="0010795F">
        <w:rPr>
          <w:rFonts w:ascii="Arial" w:hAnsi="Arial" w:cs="Arial"/>
        </w:rPr>
        <w:t>110.</w:t>
      </w:r>
      <w:r w:rsidRPr="0010795F">
        <w:rPr>
          <w:rFonts w:ascii="Arial" w:hAnsi="Arial" w:cs="Arial"/>
        </w:rPr>
        <w:tab/>
        <w:t xml:space="preserve">Zhang X. Prevalence of nosocomial infection in tumor hospital in Henan. </w:t>
      </w:r>
      <w:r w:rsidRPr="0010795F">
        <w:rPr>
          <w:rFonts w:ascii="Arial" w:hAnsi="Arial" w:cs="Arial"/>
          <w:i/>
        </w:rPr>
        <w:t>Chin</w:t>
      </w:r>
      <w:r w:rsidR="000366FF" w:rsidRPr="0010795F">
        <w:rPr>
          <w:rFonts w:ascii="Arial" w:hAnsi="Arial" w:cs="Arial"/>
          <w:i/>
        </w:rPr>
        <w:t xml:space="preserve"> </w:t>
      </w:r>
      <w:r w:rsidRPr="0010795F">
        <w:rPr>
          <w:rFonts w:ascii="Arial" w:hAnsi="Arial" w:cs="Arial"/>
          <w:i/>
        </w:rPr>
        <w:t>J</w:t>
      </w:r>
      <w:r w:rsidR="000366FF" w:rsidRPr="0010795F">
        <w:rPr>
          <w:rFonts w:ascii="Arial" w:hAnsi="Arial" w:cs="Arial"/>
          <w:i/>
        </w:rPr>
        <w:t xml:space="preserve"> </w:t>
      </w:r>
      <w:r w:rsidRPr="0010795F">
        <w:rPr>
          <w:rFonts w:ascii="Arial" w:hAnsi="Arial" w:cs="Arial"/>
          <w:i/>
        </w:rPr>
        <w:t>Prac Med</w:t>
      </w:r>
      <w:r w:rsidRPr="0010795F">
        <w:rPr>
          <w:rFonts w:ascii="Arial" w:hAnsi="Arial" w:cs="Arial"/>
        </w:rPr>
        <w:t xml:space="preserve"> 2012;39:95-</w:t>
      </w:r>
      <w:r w:rsidR="008206EF" w:rsidRPr="0010795F">
        <w:rPr>
          <w:rFonts w:ascii="Arial" w:hAnsi="Arial" w:cs="Arial"/>
        </w:rPr>
        <w:t>9</w:t>
      </w:r>
      <w:r w:rsidRPr="0010795F">
        <w:rPr>
          <w:rFonts w:ascii="Arial" w:hAnsi="Arial" w:cs="Arial"/>
        </w:rPr>
        <w:t>8</w:t>
      </w:r>
      <w:bookmarkEnd w:id="109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10" w:name="_ENREF_111"/>
      <w:r w:rsidRPr="0010795F">
        <w:rPr>
          <w:rFonts w:ascii="Arial" w:hAnsi="Arial" w:cs="Arial"/>
        </w:rPr>
        <w:t>111.</w:t>
      </w:r>
      <w:r w:rsidRPr="0010795F">
        <w:rPr>
          <w:rFonts w:ascii="Arial" w:hAnsi="Arial" w:cs="Arial"/>
        </w:rPr>
        <w:tab/>
        <w:t xml:space="preserve">Zhao L, Jing Y, Li H. Prevalence rates of healthcare-associated infection in a provincial tumor hospital from 2012 to 2014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6;15:179-</w:t>
      </w:r>
      <w:r w:rsidR="008206EF" w:rsidRPr="0010795F">
        <w:rPr>
          <w:rFonts w:ascii="Arial" w:hAnsi="Arial" w:cs="Arial"/>
        </w:rPr>
        <w:t>1</w:t>
      </w:r>
      <w:r w:rsidRPr="0010795F">
        <w:rPr>
          <w:rFonts w:ascii="Arial" w:hAnsi="Arial" w:cs="Arial"/>
        </w:rPr>
        <w:t>82</w:t>
      </w:r>
      <w:bookmarkEnd w:id="110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11" w:name="_ENREF_112"/>
      <w:r w:rsidRPr="0010795F">
        <w:rPr>
          <w:rFonts w:ascii="Arial" w:hAnsi="Arial" w:cs="Arial"/>
        </w:rPr>
        <w:t>112.</w:t>
      </w:r>
      <w:r w:rsidRPr="0010795F">
        <w:rPr>
          <w:rFonts w:ascii="Arial" w:hAnsi="Arial" w:cs="Arial"/>
        </w:rPr>
        <w:tab/>
        <w:t xml:space="preserve">Zhao X, Guo Z, Zhang X. Investigation and analysis of prevalence rate of nosocomial infection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4;24:6110-</w:t>
      </w:r>
      <w:r w:rsidR="008206EF" w:rsidRPr="0010795F">
        <w:rPr>
          <w:rFonts w:ascii="Arial" w:hAnsi="Arial" w:cs="Arial"/>
        </w:rPr>
        <w:t>611</w:t>
      </w:r>
      <w:r w:rsidRPr="0010795F">
        <w:rPr>
          <w:rFonts w:ascii="Arial" w:hAnsi="Arial" w:cs="Arial"/>
        </w:rPr>
        <w:t>1</w:t>
      </w:r>
      <w:bookmarkEnd w:id="111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12" w:name="_ENREF_113"/>
      <w:r w:rsidRPr="0010795F">
        <w:rPr>
          <w:rFonts w:ascii="Arial" w:hAnsi="Arial" w:cs="Arial"/>
        </w:rPr>
        <w:t>113.</w:t>
      </w:r>
      <w:r w:rsidRPr="0010795F">
        <w:rPr>
          <w:rFonts w:ascii="Arial" w:hAnsi="Arial" w:cs="Arial"/>
        </w:rPr>
        <w:tab/>
        <w:t xml:space="preserve">Zheng H. Survey on point prevalence of healthcare-associated infection in a tumor hospital. </w:t>
      </w:r>
      <w:r w:rsidRPr="0010795F">
        <w:rPr>
          <w:rFonts w:ascii="Arial" w:hAnsi="Arial" w:cs="Arial"/>
          <w:i/>
        </w:rPr>
        <w:t>Chin J Infect Control</w:t>
      </w:r>
      <w:r w:rsidRPr="0010795F">
        <w:rPr>
          <w:rFonts w:ascii="Arial" w:hAnsi="Arial" w:cs="Arial"/>
        </w:rPr>
        <w:t xml:space="preserve"> 2013;12:231-</w:t>
      </w:r>
      <w:r w:rsidR="008206EF" w:rsidRPr="0010795F">
        <w:rPr>
          <w:rFonts w:ascii="Arial" w:hAnsi="Arial" w:cs="Arial"/>
        </w:rPr>
        <w:t>23</w:t>
      </w:r>
      <w:r w:rsidRPr="0010795F">
        <w:rPr>
          <w:rFonts w:ascii="Arial" w:hAnsi="Arial" w:cs="Arial"/>
        </w:rPr>
        <w:t>2</w:t>
      </w:r>
      <w:bookmarkEnd w:id="112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13" w:name="_ENREF_114"/>
      <w:r w:rsidRPr="0010795F">
        <w:rPr>
          <w:rFonts w:ascii="Arial" w:hAnsi="Arial" w:cs="Arial"/>
        </w:rPr>
        <w:lastRenderedPageBreak/>
        <w:t>114.</w:t>
      </w:r>
      <w:r w:rsidRPr="0010795F">
        <w:rPr>
          <w:rFonts w:ascii="Arial" w:hAnsi="Arial" w:cs="Arial"/>
        </w:rPr>
        <w:tab/>
        <w:t xml:space="preserve">Zhou H, Gong G, Xu J, Wang M, Wu X. Investigation and analysis of prevalence rates of nosocomial infections in 742 cases of inpatient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2;22:61-</w:t>
      </w:r>
      <w:r w:rsidR="008206EF" w:rsidRPr="0010795F">
        <w:rPr>
          <w:rFonts w:ascii="Arial" w:hAnsi="Arial" w:cs="Arial"/>
        </w:rPr>
        <w:t>6</w:t>
      </w:r>
      <w:r w:rsidRPr="0010795F">
        <w:rPr>
          <w:rFonts w:ascii="Arial" w:hAnsi="Arial" w:cs="Arial"/>
        </w:rPr>
        <w:t>3</w:t>
      </w:r>
      <w:bookmarkEnd w:id="113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14" w:name="_ENREF_115"/>
      <w:r w:rsidRPr="0010795F">
        <w:rPr>
          <w:rFonts w:ascii="Arial" w:hAnsi="Arial" w:cs="Arial"/>
        </w:rPr>
        <w:t>115.</w:t>
      </w:r>
      <w:r w:rsidRPr="0010795F">
        <w:rPr>
          <w:rFonts w:ascii="Arial" w:hAnsi="Arial" w:cs="Arial"/>
        </w:rPr>
        <w:tab/>
        <w:t xml:space="preserve">Zhou Y, Ouyang L. Nosocomial infection rate of the patients with tumor: an investigation analysis. </w:t>
      </w:r>
      <w:r w:rsidRPr="0010795F">
        <w:rPr>
          <w:rFonts w:ascii="Arial" w:hAnsi="Arial" w:cs="Arial"/>
          <w:i/>
        </w:rPr>
        <w:t>J Canc Control Treat</w:t>
      </w:r>
      <w:r w:rsidRPr="0010795F">
        <w:rPr>
          <w:rFonts w:ascii="Arial" w:hAnsi="Arial" w:cs="Arial"/>
        </w:rPr>
        <w:t xml:space="preserve"> 2009;22:300-</w:t>
      </w:r>
      <w:r w:rsidR="008206EF" w:rsidRPr="0010795F">
        <w:rPr>
          <w:rFonts w:ascii="Arial" w:hAnsi="Arial" w:cs="Arial"/>
        </w:rPr>
        <w:t>30</w:t>
      </w:r>
      <w:r w:rsidRPr="0010795F">
        <w:rPr>
          <w:rFonts w:ascii="Arial" w:hAnsi="Arial" w:cs="Arial"/>
        </w:rPr>
        <w:t>2</w:t>
      </w:r>
      <w:bookmarkEnd w:id="114"/>
      <w:r w:rsidR="004B0195" w:rsidRPr="0010795F">
        <w:rPr>
          <w:rFonts w:ascii="Arial" w:hAnsi="Arial" w:cs="Arial"/>
        </w:rPr>
        <w:t xml:space="preserve"> (in Chinese).</w:t>
      </w:r>
    </w:p>
    <w:p w:rsidR="00106147" w:rsidRPr="0010795F" w:rsidRDefault="00106147" w:rsidP="003F6174">
      <w:pPr>
        <w:pStyle w:val="EndNoteBibliography"/>
        <w:spacing w:after="0" w:line="360" w:lineRule="auto"/>
        <w:ind w:left="709" w:hanging="709"/>
        <w:rPr>
          <w:rFonts w:ascii="Arial" w:hAnsi="Arial" w:cs="Arial"/>
        </w:rPr>
      </w:pPr>
      <w:bookmarkStart w:id="115" w:name="_ENREF_116"/>
      <w:r w:rsidRPr="0010795F">
        <w:rPr>
          <w:rFonts w:ascii="Arial" w:hAnsi="Arial" w:cs="Arial"/>
        </w:rPr>
        <w:t>116.</w:t>
      </w:r>
      <w:r w:rsidRPr="0010795F">
        <w:rPr>
          <w:rFonts w:ascii="Arial" w:hAnsi="Arial" w:cs="Arial"/>
        </w:rPr>
        <w:tab/>
        <w:t xml:space="preserve">Zou Y, Zhou J, Hu X, Sun Y, Zhu J. Survey of prevalence rate of healthcare-associated infections in a specialized cancer patients in three consecutive years. </w:t>
      </w:r>
      <w:r w:rsidRPr="0010795F">
        <w:rPr>
          <w:rFonts w:ascii="Arial" w:hAnsi="Arial" w:cs="Arial"/>
          <w:i/>
        </w:rPr>
        <w:t>Chin J Nosocomiol</w:t>
      </w:r>
      <w:r w:rsidRPr="0010795F">
        <w:rPr>
          <w:rFonts w:ascii="Arial" w:hAnsi="Arial" w:cs="Arial"/>
        </w:rPr>
        <w:t xml:space="preserve"> 2015;25:4900-</w:t>
      </w:r>
      <w:r w:rsidR="008206EF" w:rsidRPr="0010795F">
        <w:rPr>
          <w:rFonts w:ascii="Arial" w:hAnsi="Arial" w:cs="Arial"/>
        </w:rPr>
        <w:t>490</w:t>
      </w:r>
      <w:r w:rsidRPr="0010795F">
        <w:rPr>
          <w:rFonts w:ascii="Arial" w:hAnsi="Arial" w:cs="Arial"/>
        </w:rPr>
        <w:t>2</w:t>
      </w:r>
      <w:bookmarkEnd w:id="115"/>
      <w:r w:rsidR="004B0195" w:rsidRPr="0010795F">
        <w:rPr>
          <w:rFonts w:ascii="Arial" w:hAnsi="Arial" w:cs="Arial"/>
        </w:rPr>
        <w:t xml:space="preserve"> (in Chinese).</w:t>
      </w:r>
    </w:p>
    <w:p w:rsidR="00106147" w:rsidRPr="00714BAD" w:rsidRDefault="00106147" w:rsidP="003F6174">
      <w:pPr>
        <w:pStyle w:val="EndNoteBibliography"/>
        <w:spacing w:line="360" w:lineRule="auto"/>
        <w:ind w:left="709" w:hanging="709"/>
        <w:rPr>
          <w:rFonts w:ascii="Arial" w:hAnsi="Arial" w:cs="Arial"/>
        </w:rPr>
      </w:pPr>
      <w:bookmarkStart w:id="116" w:name="_ENREF_117"/>
      <w:r w:rsidRPr="0010795F">
        <w:rPr>
          <w:rFonts w:ascii="Arial" w:hAnsi="Arial" w:cs="Arial"/>
        </w:rPr>
        <w:t>117.</w:t>
      </w:r>
      <w:r w:rsidRPr="0010795F">
        <w:rPr>
          <w:rFonts w:ascii="Arial" w:hAnsi="Arial" w:cs="Arial"/>
        </w:rPr>
        <w:tab/>
        <w:t>Data of GDP per capita and indices in China: China Statistical Yearbook 2016</w:t>
      </w:r>
      <w:bookmarkEnd w:id="116"/>
      <w:r w:rsidR="004B0195" w:rsidRPr="0010795F">
        <w:rPr>
          <w:rFonts w:ascii="Arial" w:hAnsi="Arial" w:cs="Arial"/>
        </w:rPr>
        <w:t xml:space="preserve"> (in Chinese).</w:t>
      </w:r>
    </w:p>
    <w:p w:rsidR="003F6174" w:rsidRPr="00BE62BA" w:rsidRDefault="00F06D7D" w:rsidP="00B63B9F">
      <w:pPr>
        <w:pStyle w:val="Sansinterligne"/>
        <w:spacing w:line="276" w:lineRule="auto"/>
        <w:rPr>
          <w:rFonts w:ascii="Arial" w:eastAsia="等线" w:hAnsi="Arial" w:cs="Arial"/>
          <w:noProof/>
          <w:lang w:val="en-US"/>
        </w:rPr>
      </w:pPr>
      <w:r>
        <w:rPr>
          <w:sz w:val="20"/>
          <w:szCs w:val="20"/>
          <w:lang w:val="en-US"/>
        </w:rPr>
        <w:fldChar w:fldCharType="end"/>
      </w:r>
    </w:p>
    <w:p w:rsidR="00D942FA" w:rsidRPr="00B8276F" w:rsidRDefault="00D942FA" w:rsidP="003F6174">
      <w:pPr>
        <w:ind w:left="709" w:hanging="709"/>
        <w:rPr>
          <w:sz w:val="20"/>
          <w:szCs w:val="20"/>
          <w:lang w:val="en-US"/>
        </w:rPr>
      </w:pPr>
    </w:p>
    <w:sectPr w:rsidR="00D942FA" w:rsidRPr="00B8276F" w:rsidSect="00714BAD">
      <w:pgSz w:w="11906" w:h="16838"/>
      <w:pgMar w:top="969" w:right="1417" w:bottom="1417" w:left="1417" w:header="426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C532E" w:rsidRDefault="003C532E" w:rsidP="00945AFE">
      <w:r>
        <w:separator/>
      </w:r>
    </w:p>
  </w:endnote>
  <w:endnote w:type="continuationSeparator" w:id="0">
    <w:p w:rsidR="003C532E" w:rsidRDefault="003C532E" w:rsidP="00945AF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vanish/>
        <w:highlight w:val="yellow"/>
      </w:rPr>
      <w:id w:val="36513797"/>
      <w:docPartObj>
        <w:docPartGallery w:val="Page Numbers (Bottom of Page)"/>
        <w:docPartUnique/>
      </w:docPartObj>
    </w:sdtPr>
    <w:sdtEndPr>
      <w:rPr>
        <w:rFonts w:ascii="Arial" w:hAnsi="Arial" w:cs="Arial"/>
      </w:rPr>
    </w:sdtEndPr>
    <w:sdtContent>
      <w:p w:rsidR="00B151FF" w:rsidRPr="00B8276F" w:rsidRDefault="00F06D7D">
        <w:pPr>
          <w:pStyle w:val="Pieddepage"/>
          <w:jc w:val="right"/>
          <w:rPr>
            <w:rFonts w:ascii="Arial" w:hAnsi="Arial" w:cs="Arial"/>
          </w:rPr>
        </w:pPr>
        <w:r w:rsidRPr="00B8276F">
          <w:rPr>
            <w:rFonts w:ascii="Arial" w:hAnsi="Arial" w:cs="Arial"/>
          </w:rPr>
          <w:fldChar w:fldCharType="begin"/>
        </w:r>
        <w:r w:rsidR="00B151FF" w:rsidRPr="00B8276F">
          <w:rPr>
            <w:rFonts w:ascii="Arial" w:hAnsi="Arial" w:cs="Arial"/>
          </w:rPr>
          <w:instrText xml:space="preserve"> PAGE   \* MERGEFORMAT </w:instrText>
        </w:r>
        <w:r w:rsidRPr="00B8276F">
          <w:rPr>
            <w:rFonts w:ascii="Arial" w:hAnsi="Arial" w:cs="Arial"/>
          </w:rPr>
          <w:fldChar w:fldCharType="separate"/>
        </w:r>
        <w:r w:rsidR="00EE3722">
          <w:rPr>
            <w:rFonts w:ascii="Arial" w:hAnsi="Arial" w:cs="Arial"/>
            <w:noProof/>
          </w:rPr>
          <w:t>21</w:t>
        </w:r>
        <w:r w:rsidRPr="00B8276F">
          <w:rPr>
            <w:rFonts w:ascii="Arial" w:hAnsi="Arial" w:cs="Arial"/>
          </w:rPr>
          <w:fldChar w:fldCharType="end"/>
        </w:r>
      </w:p>
    </w:sdtContent>
  </w:sdt>
  <w:p w:rsidR="00B151FF" w:rsidRDefault="00B151FF">
    <w:pPr>
      <w:pStyle w:val="Pieddepage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C532E" w:rsidRDefault="003C532E" w:rsidP="00945AFE">
      <w:r>
        <w:separator/>
      </w:r>
    </w:p>
  </w:footnote>
  <w:footnote w:type="continuationSeparator" w:id="0">
    <w:p w:rsidR="003C532E" w:rsidRDefault="003C532E" w:rsidP="00945AFE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F35C40"/>
    <w:multiLevelType w:val="hybridMultilevel"/>
    <w:tmpl w:val="939C64F8"/>
    <w:lvl w:ilvl="0" w:tplc="754C6E9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66CB3AA" w:tentative="1">
      <w:start w:val="1"/>
      <w:numFmt w:val="lowerLetter"/>
      <w:lvlText w:val="%2)"/>
      <w:lvlJc w:val="left"/>
      <w:pPr>
        <w:ind w:left="840" w:hanging="420"/>
      </w:pPr>
    </w:lvl>
    <w:lvl w:ilvl="2" w:tplc="ECB696CA" w:tentative="1">
      <w:start w:val="1"/>
      <w:numFmt w:val="lowerRoman"/>
      <w:lvlText w:val="%3."/>
      <w:lvlJc w:val="right"/>
      <w:pPr>
        <w:ind w:left="1260" w:hanging="420"/>
      </w:pPr>
    </w:lvl>
    <w:lvl w:ilvl="3" w:tplc="3FA40B86" w:tentative="1">
      <w:start w:val="1"/>
      <w:numFmt w:val="decimal"/>
      <w:lvlText w:val="%4."/>
      <w:lvlJc w:val="left"/>
      <w:pPr>
        <w:ind w:left="1680" w:hanging="420"/>
      </w:pPr>
    </w:lvl>
    <w:lvl w:ilvl="4" w:tplc="734E0B14" w:tentative="1">
      <w:start w:val="1"/>
      <w:numFmt w:val="lowerLetter"/>
      <w:lvlText w:val="%5)"/>
      <w:lvlJc w:val="left"/>
      <w:pPr>
        <w:ind w:left="2100" w:hanging="420"/>
      </w:pPr>
    </w:lvl>
    <w:lvl w:ilvl="5" w:tplc="3B5EE57A" w:tentative="1">
      <w:start w:val="1"/>
      <w:numFmt w:val="lowerRoman"/>
      <w:lvlText w:val="%6."/>
      <w:lvlJc w:val="right"/>
      <w:pPr>
        <w:ind w:left="2520" w:hanging="420"/>
      </w:pPr>
    </w:lvl>
    <w:lvl w:ilvl="6" w:tplc="0944BC12" w:tentative="1">
      <w:start w:val="1"/>
      <w:numFmt w:val="decimal"/>
      <w:lvlText w:val="%7."/>
      <w:lvlJc w:val="left"/>
      <w:pPr>
        <w:ind w:left="2940" w:hanging="420"/>
      </w:pPr>
    </w:lvl>
    <w:lvl w:ilvl="7" w:tplc="85462CF0" w:tentative="1">
      <w:start w:val="1"/>
      <w:numFmt w:val="lowerLetter"/>
      <w:lvlText w:val="%8)"/>
      <w:lvlJc w:val="left"/>
      <w:pPr>
        <w:ind w:left="3360" w:hanging="420"/>
      </w:pPr>
    </w:lvl>
    <w:lvl w:ilvl="8" w:tplc="55E0E2EE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4AA2869"/>
    <w:multiLevelType w:val="hybridMultilevel"/>
    <w:tmpl w:val="1E96DB62"/>
    <w:lvl w:ilvl="0" w:tplc="D45419B6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  <w:color w:val="auto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FA858A0"/>
    <w:multiLevelType w:val="hybridMultilevel"/>
    <w:tmpl w:val="3A0ADD8E"/>
    <w:lvl w:ilvl="0" w:tplc="C6DCA2DC">
      <w:start w:val="6"/>
      <w:numFmt w:val="upperLetter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CB57D65"/>
    <w:multiLevelType w:val="multilevel"/>
    <w:tmpl w:val="D604D1A6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1DE21411"/>
    <w:multiLevelType w:val="hybridMultilevel"/>
    <w:tmpl w:val="28DAAA18"/>
    <w:lvl w:ilvl="0" w:tplc="D45419B6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  <w:color w:val="auto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6DE5030"/>
    <w:multiLevelType w:val="hybridMultilevel"/>
    <w:tmpl w:val="F02672BC"/>
    <w:lvl w:ilvl="0" w:tplc="C82CBA7A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88C3EFE"/>
    <w:multiLevelType w:val="hybridMultilevel"/>
    <w:tmpl w:val="2C4CC968"/>
    <w:lvl w:ilvl="0" w:tplc="B500373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999A5418" w:tentative="1">
      <w:start w:val="1"/>
      <w:numFmt w:val="lowerLetter"/>
      <w:lvlText w:val="%2)"/>
      <w:lvlJc w:val="left"/>
      <w:pPr>
        <w:ind w:left="840" w:hanging="420"/>
      </w:pPr>
    </w:lvl>
    <w:lvl w:ilvl="2" w:tplc="82CAE906" w:tentative="1">
      <w:start w:val="1"/>
      <w:numFmt w:val="lowerRoman"/>
      <w:lvlText w:val="%3."/>
      <w:lvlJc w:val="right"/>
      <w:pPr>
        <w:ind w:left="1260" w:hanging="420"/>
      </w:pPr>
    </w:lvl>
    <w:lvl w:ilvl="3" w:tplc="31D63694" w:tentative="1">
      <w:start w:val="1"/>
      <w:numFmt w:val="decimal"/>
      <w:lvlText w:val="%4."/>
      <w:lvlJc w:val="left"/>
      <w:pPr>
        <w:ind w:left="1680" w:hanging="420"/>
      </w:pPr>
    </w:lvl>
    <w:lvl w:ilvl="4" w:tplc="4058E802" w:tentative="1">
      <w:start w:val="1"/>
      <w:numFmt w:val="lowerLetter"/>
      <w:lvlText w:val="%5)"/>
      <w:lvlJc w:val="left"/>
      <w:pPr>
        <w:ind w:left="2100" w:hanging="420"/>
      </w:pPr>
    </w:lvl>
    <w:lvl w:ilvl="5" w:tplc="3B98B354" w:tentative="1">
      <w:start w:val="1"/>
      <w:numFmt w:val="lowerRoman"/>
      <w:lvlText w:val="%6."/>
      <w:lvlJc w:val="right"/>
      <w:pPr>
        <w:ind w:left="2520" w:hanging="420"/>
      </w:pPr>
    </w:lvl>
    <w:lvl w:ilvl="6" w:tplc="16AC2378" w:tentative="1">
      <w:start w:val="1"/>
      <w:numFmt w:val="decimal"/>
      <w:lvlText w:val="%7."/>
      <w:lvlJc w:val="left"/>
      <w:pPr>
        <w:ind w:left="2940" w:hanging="420"/>
      </w:pPr>
    </w:lvl>
    <w:lvl w:ilvl="7" w:tplc="3D1CAA9E" w:tentative="1">
      <w:start w:val="1"/>
      <w:numFmt w:val="lowerLetter"/>
      <w:lvlText w:val="%8)"/>
      <w:lvlJc w:val="left"/>
      <w:pPr>
        <w:ind w:left="3360" w:hanging="420"/>
      </w:pPr>
    </w:lvl>
    <w:lvl w:ilvl="8" w:tplc="F526445E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2BF517FF"/>
    <w:multiLevelType w:val="hybridMultilevel"/>
    <w:tmpl w:val="4F04ADEC"/>
    <w:lvl w:ilvl="0" w:tplc="100C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16B1D50"/>
    <w:multiLevelType w:val="hybridMultilevel"/>
    <w:tmpl w:val="8CBCAF9E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B1A273C"/>
    <w:multiLevelType w:val="hybridMultilevel"/>
    <w:tmpl w:val="7E5E51A4"/>
    <w:lvl w:ilvl="0" w:tplc="E436A8E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0681F24"/>
    <w:multiLevelType w:val="hybridMultilevel"/>
    <w:tmpl w:val="8D64AF02"/>
    <w:lvl w:ilvl="0" w:tplc="F566DC0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843660D"/>
    <w:multiLevelType w:val="hybridMultilevel"/>
    <w:tmpl w:val="FFB67CDE"/>
    <w:lvl w:ilvl="0" w:tplc="100C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DBD00E2"/>
    <w:multiLevelType w:val="hybridMultilevel"/>
    <w:tmpl w:val="1A4E789C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E542F1E"/>
    <w:multiLevelType w:val="hybridMultilevel"/>
    <w:tmpl w:val="899CB53C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73F6442"/>
    <w:multiLevelType w:val="hybridMultilevel"/>
    <w:tmpl w:val="01821862"/>
    <w:lvl w:ilvl="0" w:tplc="D45419B6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  <w:color w:val="auto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8DB1343"/>
    <w:multiLevelType w:val="hybridMultilevel"/>
    <w:tmpl w:val="D04EDF12"/>
    <w:lvl w:ilvl="0" w:tplc="64F0C4D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D1525A9"/>
    <w:multiLevelType w:val="hybridMultilevel"/>
    <w:tmpl w:val="8D8CBAE4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28D04A9"/>
    <w:multiLevelType w:val="hybridMultilevel"/>
    <w:tmpl w:val="9326A872"/>
    <w:lvl w:ilvl="0" w:tplc="16ECA39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63B84E3B"/>
    <w:multiLevelType w:val="hybridMultilevel"/>
    <w:tmpl w:val="0248C08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BBC4862"/>
    <w:multiLevelType w:val="hybridMultilevel"/>
    <w:tmpl w:val="A846FB4E"/>
    <w:lvl w:ilvl="0" w:tplc="09DC9F46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1F803BE"/>
    <w:multiLevelType w:val="hybridMultilevel"/>
    <w:tmpl w:val="0CF80114"/>
    <w:lvl w:ilvl="0" w:tplc="B14E6C74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>
    <w:nsid w:val="7256226F"/>
    <w:multiLevelType w:val="hybridMultilevel"/>
    <w:tmpl w:val="F70C112A"/>
    <w:lvl w:ilvl="0" w:tplc="FFCCC0C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>
    <w:nsid w:val="739F6568"/>
    <w:multiLevelType w:val="hybridMultilevel"/>
    <w:tmpl w:val="6F42CB3C"/>
    <w:lvl w:ilvl="0" w:tplc="EE2CB5BC">
      <w:start w:val="1"/>
      <w:numFmt w:val="upperLetter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5C12D8B"/>
    <w:multiLevelType w:val="hybridMultilevel"/>
    <w:tmpl w:val="541C0640"/>
    <w:lvl w:ilvl="0" w:tplc="9BDCC566">
      <w:start w:val="4"/>
      <w:numFmt w:val="upperLetter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9C37534"/>
    <w:multiLevelType w:val="hybridMultilevel"/>
    <w:tmpl w:val="208C18E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24"/>
  </w:num>
  <w:num w:numId="3">
    <w:abstractNumId w:val="8"/>
  </w:num>
  <w:num w:numId="4">
    <w:abstractNumId w:val="0"/>
  </w:num>
  <w:num w:numId="5">
    <w:abstractNumId w:val="6"/>
  </w:num>
  <w:num w:numId="6">
    <w:abstractNumId w:val="20"/>
  </w:num>
  <w:num w:numId="7">
    <w:abstractNumId w:val="15"/>
  </w:num>
  <w:num w:numId="8">
    <w:abstractNumId w:val="17"/>
  </w:num>
  <w:num w:numId="9">
    <w:abstractNumId w:val="21"/>
  </w:num>
  <w:num w:numId="10">
    <w:abstractNumId w:val="9"/>
  </w:num>
  <w:num w:numId="11">
    <w:abstractNumId w:val="3"/>
  </w:num>
  <w:num w:numId="12">
    <w:abstractNumId w:val="22"/>
  </w:num>
  <w:num w:numId="13">
    <w:abstractNumId w:val="7"/>
  </w:num>
  <w:num w:numId="14">
    <w:abstractNumId w:val="5"/>
  </w:num>
  <w:num w:numId="15">
    <w:abstractNumId w:val="13"/>
  </w:num>
  <w:num w:numId="16">
    <w:abstractNumId w:val="11"/>
  </w:num>
  <w:num w:numId="17">
    <w:abstractNumId w:val="23"/>
  </w:num>
  <w:num w:numId="18">
    <w:abstractNumId w:val="12"/>
  </w:num>
  <w:num w:numId="19">
    <w:abstractNumId w:val="18"/>
  </w:num>
  <w:num w:numId="20">
    <w:abstractNumId w:val="2"/>
  </w:num>
  <w:num w:numId="21">
    <w:abstractNumId w:val="19"/>
  </w:num>
  <w:num w:numId="22">
    <w:abstractNumId w:val="4"/>
  </w:num>
  <w:num w:numId="23">
    <w:abstractNumId w:val="14"/>
  </w:num>
  <w:num w:numId="24">
    <w:abstractNumId w:val="1"/>
  </w:num>
  <w:num w:numId="25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1506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Global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azazvd5opv5fbezss9x0vp4ddxfad2stz0d&quot;&gt;HAI-PPS-CN Final&lt;record-ids&gt;&lt;item&gt;20&lt;/item&gt;&lt;item&gt;21&lt;/item&gt;&lt;item&gt;27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9&lt;/item&gt;&lt;item&gt;100&lt;/item&gt;&lt;item&gt;101&lt;/item&gt;&lt;item&gt;102&lt;/item&gt;&lt;item&gt;103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6&lt;/item&gt;&lt;item&gt;147&lt;/item&gt;&lt;item&gt;155&lt;/item&gt;&lt;item&gt;168&lt;/item&gt;&lt;/record-ids&gt;&lt;/item&gt;&lt;/Libraries&gt;"/>
  </w:docVars>
  <w:rsids>
    <w:rsidRoot w:val="00AF51A8"/>
    <w:rsid w:val="0000046C"/>
    <w:rsid w:val="000005E0"/>
    <w:rsid w:val="00000E2E"/>
    <w:rsid w:val="00000F4C"/>
    <w:rsid w:val="00001236"/>
    <w:rsid w:val="0000150A"/>
    <w:rsid w:val="00001BEC"/>
    <w:rsid w:val="00001C94"/>
    <w:rsid w:val="00003069"/>
    <w:rsid w:val="0000347A"/>
    <w:rsid w:val="0000355D"/>
    <w:rsid w:val="00003631"/>
    <w:rsid w:val="0000365C"/>
    <w:rsid w:val="00003668"/>
    <w:rsid w:val="000038C1"/>
    <w:rsid w:val="00003C78"/>
    <w:rsid w:val="0000408E"/>
    <w:rsid w:val="00004289"/>
    <w:rsid w:val="0000446B"/>
    <w:rsid w:val="0000455F"/>
    <w:rsid w:val="00004B45"/>
    <w:rsid w:val="00004D99"/>
    <w:rsid w:val="000051D2"/>
    <w:rsid w:val="000058EF"/>
    <w:rsid w:val="00005982"/>
    <w:rsid w:val="00005DB8"/>
    <w:rsid w:val="00005EB5"/>
    <w:rsid w:val="00005FB4"/>
    <w:rsid w:val="0000601B"/>
    <w:rsid w:val="00007309"/>
    <w:rsid w:val="000076CD"/>
    <w:rsid w:val="000076F6"/>
    <w:rsid w:val="00007718"/>
    <w:rsid w:val="00007A03"/>
    <w:rsid w:val="0001009A"/>
    <w:rsid w:val="00010568"/>
    <w:rsid w:val="000106D2"/>
    <w:rsid w:val="0001073A"/>
    <w:rsid w:val="00011152"/>
    <w:rsid w:val="000116D5"/>
    <w:rsid w:val="000117AE"/>
    <w:rsid w:val="00011F40"/>
    <w:rsid w:val="000121A4"/>
    <w:rsid w:val="00012335"/>
    <w:rsid w:val="000131A8"/>
    <w:rsid w:val="00013FD1"/>
    <w:rsid w:val="00015165"/>
    <w:rsid w:val="000153BC"/>
    <w:rsid w:val="0001567B"/>
    <w:rsid w:val="00015AEF"/>
    <w:rsid w:val="00015BD1"/>
    <w:rsid w:val="000166A3"/>
    <w:rsid w:val="0001678C"/>
    <w:rsid w:val="00016C3A"/>
    <w:rsid w:val="00016F01"/>
    <w:rsid w:val="00016F1C"/>
    <w:rsid w:val="00017090"/>
    <w:rsid w:val="0001732F"/>
    <w:rsid w:val="00017569"/>
    <w:rsid w:val="000175DF"/>
    <w:rsid w:val="000206D0"/>
    <w:rsid w:val="0002136A"/>
    <w:rsid w:val="00021842"/>
    <w:rsid w:val="00021F75"/>
    <w:rsid w:val="00021FBF"/>
    <w:rsid w:val="000222AD"/>
    <w:rsid w:val="00022722"/>
    <w:rsid w:val="0002297B"/>
    <w:rsid w:val="00022A02"/>
    <w:rsid w:val="00022BFD"/>
    <w:rsid w:val="00022EAB"/>
    <w:rsid w:val="0002309E"/>
    <w:rsid w:val="00023293"/>
    <w:rsid w:val="0002330E"/>
    <w:rsid w:val="000241CA"/>
    <w:rsid w:val="00024235"/>
    <w:rsid w:val="00024B59"/>
    <w:rsid w:val="00024E12"/>
    <w:rsid w:val="00025E04"/>
    <w:rsid w:val="00026621"/>
    <w:rsid w:val="000272D9"/>
    <w:rsid w:val="000272E4"/>
    <w:rsid w:val="00027492"/>
    <w:rsid w:val="00027568"/>
    <w:rsid w:val="0002777F"/>
    <w:rsid w:val="000277BC"/>
    <w:rsid w:val="00027BB2"/>
    <w:rsid w:val="00027EB1"/>
    <w:rsid w:val="0003003D"/>
    <w:rsid w:val="00030406"/>
    <w:rsid w:val="0003051C"/>
    <w:rsid w:val="0003053D"/>
    <w:rsid w:val="00030934"/>
    <w:rsid w:val="00030C84"/>
    <w:rsid w:val="00030DF8"/>
    <w:rsid w:val="00031484"/>
    <w:rsid w:val="00031E2F"/>
    <w:rsid w:val="00032876"/>
    <w:rsid w:val="000329D2"/>
    <w:rsid w:val="000334D7"/>
    <w:rsid w:val="00033577"/>
    <w:rsid w:val="000335D3"/>
    <w:rsid w:val="00033B60"/>
    <w:rsid w:val="00033C0B"/>
    <w:rsid w:val="00033FD6"/>
    <w:rsid w:val="00034157"/>
    <w:rsid w:val="00034533"/>
    <w:rsid w:val="00034A00"/>
    <w:rsid w:val="00034CE4"/>
    <w:rsid w:val="00034F8A"/>
    <w:rsid w:val="00035109"/>
    <w:rsid w:val="000366FF"/>
    <w:rsid w:val="00036BCC"/>
    <w:rsid w:val="000372C2"/>
    <w:rsid w:val="000372C8"/>
    <w:rsid w:val="00037511"/>
    <w:rsid w:val="00037714"/>
    <w:rsid w:val="00037988"/>
    <w:rsid w:val="00037CF3"/>
    <w:rsid w:val="000405BA"/>
    <w:rsid w:val="00041644"/>
    <w:rsid w:val="00041E3F"/>
    <w:rsid w:val="0004232F"/>
    <w:rsid w:val="0004258A"/>
    <w:rsid w:val="00042812"/>
    <w:rsid w:val="00042ACC"/>
    <w:rsid w:val="00042DEF"/>
    <w:rsid w:val="00043313"/>
    <w:rsid w:val="00043488"/>
    <w:rsid w:val="000436E7"/>
    <w:rsid w:val="00043778"/>
    <w:rsid w:val="00043A87"/>
    <w:rsid w:val="00043AED"/>
    <w:rsid w:val="00043C35"/>
    <w:rsid w:val="00043F17"/>
    <w:rsid w:val="0004503D"/>
    <w:rsid w:val="00045074"/>
    <w:rsid w:val="0004566C"/>
    <w:rsid w:val="000457E6"/>
    <w:rsid w:val="00046282"/>
    <w:rsid w:val="0004676B"/>
    <w:rsid w:val="00046B59"/>
    <w:rsid w:val="0004714B"/>
    <w:rsid w:val="000471B6"/>
    <w:rsid w:val="0004721B"/>
    <w:rsid w:val="00047649"/>
    <w:rsid w:val="00047657"/>
    <w:rsid w:val="00047D59"/>
    <w:rsid w:val="00050493"/>
    <w:rsid w:val="00050843"/>
    <w:rsid w:val="00050DD6"/>
    <w:rsid w:val="00050EC3"/>
    <w:rsid w:val="0005101A"/>
    <w:rsid w:val="00051417"/>
    <w:rsid w:val="00051557"/>
    <w:rsid w:val="0005165B"/>
    <w:rsid w:val="000518C7"/>
    <w:rsid w:val="000518E4"/>
    <w:rsid w:val="00051A61"/>
    <w:rsid w:val="00051C91"/>
    <w:rsid w:val="0005226A"/>
    <w:rsid w:val="000526CC"/>
    <w:rsid w:val="000527BF"/>
    <w:rsid w:val="00052B73"/>
    <w:rsid w:val="00052EE1"/>
    <w:rsid w:val="00053180"/>
    <w:rsid w:val="0005328A"/>
    <w:rsid w:val="000533B2"/>
    <w:rsid w:val="00053732"/>
    <w:rsid w:val="00053916"/>
    <w:rsid w:val="000544FE"/>
    <w:rsid w:val="00054C95"/>
    <w:rsid w:val="00055064"/>
    <w:rsid w:val="000550D3"/>
    <w:rsid w:val="00055807"/>
    <w:rsid w:val="000558A0"/>
    <w:rsid w:val="00055CAF"/>
    <w:rsid w:val="00055D09"/>
    <w:rsid w:val="00055F61"/>
    <w:rsid w:val="000570DE"/>
    <w:rsid w:val="000570E0"/>
    <w:rsid w:val="000571B7"/>
    <w:rsid w:val="000572D6"/>
    <w:rsid w:val="000574C1"/>
    <w:rsid w:val="000577BA"/>
    <w:rsid w:val="000579B8"/>
    <w:rsid w:val="00057B02"/>
    <w:rsid w:val="00057FC3"/>
    <w:rsid w:val="0006084F"/>
    <w:rsid w:val="0006118F"/>
    <w:rsid w:val="00061569"/>
    <w:rsid w:val="00061D7A"/>
    <w:rsid w:val="000626C6"/>
    <w:rsid w:val="000627A0"/>
    <w:rsid w:val="00062887"/>
    <w:rsid w:val="00062ACF"/>
    <w:rsid w:val="00062D31"/>
    <w:rsid w:val="00062FF1"/>
    <w:rsid w:val="00063B79"/>
    <w:rsid w:val="00063F65"/>
    <w:rsid w:val="00064885"/>
    <w:rsid w:val="00064D67"/>
    <w:rsid w:val="000654ED"/>
    <w:rsid w:val="000655A5"/>
    <w:rsid w:val="0006562B"/>
    <w:rsid w:val="00065977"/>
    <w:rsid w:val="00065EB4"/>
    <w:rsid w:val="00067386"/>
    <w:rsid w:val="000675CA"/>
    <w:rsid w:val="0006780A"/>
    <w:rsid w:val="00067C0B"/>
    <w:rsid w:val="00070075"/>
    <w:rsid w:val="000702A4"/>
    <w:rsid w:val="0007078F"/>
    <w:rsid w:val="00070AC7"/>
    <w:rsid w:val="00070C18"/>
    <w:rsid w:val="00070EB0"/>
    <w:rsid w:val="00070FE9"/>
    <w:rsid w:val="00071228"/>
    <w:rsid w:val="00071338"/>
    <w:rsid w:val="00071395"/>
    <w:rsid w:val="000714E2"/>
    <w:rsid w:val="0007163C"/>
    <w:rsid w:val="00071FF0"/>
    <w:rsid w:val="0007241C"/>
    <w:rsid w:val="000724BB"/>
    <w:rsid w:val="00072523"/>
    <w:rsid w:val="00072535"/>
    <w:rsid w:val="0007375B"/>
    <w:rsid w:val="0007390D"/>
    <w:rsid w:val="00073987"/>
    <w:rsid w:val="00073B62"/>
    <w:rsid w:val="00073E59"/>
    <w:rsid w:val="00073FFE"/>
    <w:rsid w:val="00074069"/>
    <w:rsid w:val="00074079"/>
    <w:rsid w:val="00074607"/>
    <w:rsid w:val="00074843"/>
    <w:rsid w:val="00074A6E"/>
    <w:rsid w:val="00075083"/>
    <w:rsid w:val="000753F0"/>
    <w:rsid w:val="000755C6"/>
    <w:rsid w:val="00075F5D"/>
    <w:rsid w:val="0007605E"/>
    <w:rsid w:val="0007615D"/>
    <w:rsid w:val="0007658E"/>
    <w:rsid w:val="00076E45"/>
    <w:rsid w:val="0007713A"/>
    <w:rsid w:val="000777E9"/>
    <w:rsid w:val="00077C3E"/>
    <w:rsid w:val="00077DBE"/>
    <w:rsid w:val="00080048"/>
    <w:rsid w:val="0008038F"/>
    <w:rsid w:val="0008044D"/>
    <w:rsid w:val="000808DB"/>
    <w:rsid w:val="00081341"/>
    <w:rsid w:val="000813C1"/>
    <w:rsid w:val="00081506"/>
    <w:rsid w:val="0008165E"/>
    <w:rsid w:val="00081887"/>
    <w:rsid w:val="00081F3F"/>
    <w:rsid w:val="00082118"/>
    <w:rsid w:val="000828DB"/>
    <w:rsid w:val="00083274"/>
    <w:rsid w:val="0008331C"/>
    <w:rsid w:val="000836C1"/>
    <w:rsid w:val="00083E64"/>
    <w:rsid w:val="000849C9"/>
    <w:rsid w:val="00084B90"/>
    <w:rsid w:val="00084D00"/>
    <w:rsid w:val="00084E8A"/>
    <w:rsid w:val="00084F3D"/>
    <w:rsid w:val="000855FE"/>
    <w:rsid w:val="00086081"/>
    <w:rsid w:val="00086736"/>
    <w:rsid w:val="00086D17"/>
    <w:rsid w:val="00086E56"/>
    <w:rsid w:val="00086E74"/>
    <w:rsid w:val="00087ABB"/>
    <w:rsid w:val="00090280"/>
    <w:rsid w:val="000907AE"/>
    <w:rsid w:val="00090A00"/>
    <w:rsid w:val="00090E89"/>
    <w:rsid w:val="00091374"/>
    <w:rsid w:val="00091C47"/>
    <w:rsid w:val="000922E2"/>
    <w:rsid w:val="0009241A"/>
    <w:rsid w:val="000924C0"/>
    <w:rsid w:val="000926C3"/>
    <w:rsid w:val="00092AF9"/>
    <w:rsid w:val="00092C65"/>
    <w:rsid w:val="00092CD7"/>
    <w:rsid w:val="00092EF9"/>
    <w:rsid w:val="00093132"/>
    <w:rsid w:val="000931E3"/>
    <w:rsid w:val="0009340B"/>
    <w:rsid w:val="0009366B"/>
    <w:rsid w:val="000936B6"/>
    <w:rsid w:val="000937FA"/>
    <w:rsid w:val="000938DB"/>
    <w:rsid w:val="00093B15"/>
    <w:rsid w:val="00093FC2"/>
    <w:rsid w:val="000941C8"/>
    <w:rsid w:val="000941FB"/>
    <w:rsid w:val="0009421E"/>
    <w:rsid w:val="00094736"/>
    <w:rsid w:val="00094CEB"/>
    <w:rsid w:val="000952D4"/>
    <w:rsid w:val="0009554D"/>
    <w:rsid w:val="000958AA"/>
    <w:rsid w:val="000958BC"/>
    <w:rsid w:val="00095BCA"/>
    <w:rsid w:val="00095D7A"/>
    <w:rsid w:val="00096C4B"/>
    <w:rsid w:val="00096EE9"/>
    <w:rsid w:val="00097454"/>
    <w:rsid w:val="0009751B"/>
    <w:rsid w:val="00097728"/>
    <w:rsid w:val="000977EA"/>
    <w:rsid w:val="00097B2E"/>
    <w:rsid w:val="000A005B"/>
    <w:rsid w:val="000A0249"/>
    <w:rsid w:val="000A1073"/>
    <w:rsid w:val="000A1442"/>
    <w:rsid w:val="000A1567"/>
    <w:rsid w:val="000A15BC"/>
    <w:rsid w:val="000A181E"/>
    <w:rsid w:val="000A1967"/>
    <w:rsid w:val="000A1BBA"/>
    <w:rsid w:val="000A1C6D"/>
    <w:rsid w:val="000A1F6A"/>
    <w:rsid w:val="000A2058"/>
    <w:rsid w:val="000A2340"/>
    <w:rsid w:val="000A25A2"/>
    <w:rsid w:val="000A2E5C"/>
    <w:rsid w:val="000A304A"/>
    <w:rsid w:val="000A308E"/>
    <w:rsid w:val="000A3452"/>
    <w:rsid w:val="000A3966"/>
    <w:rsid w:val="000A3ADB"/>
    <w:rsid w:val="000A3BB8"/>
    <w:rsid w:val="000A3DEF"/>
    <w:rsid w:val="000A4ED6"/>
    <w:rsid w:val="000A5759"/>
    <w:rsid w:val="000A5A62"/>
    <w:rsid w:val="000A5DD8"/>
    <w:rsid w:val="000A63B8"/>
    <w:rsid w:val="000A6472"/>
    <w:rsid w:val="000A648A"/>
    <w:rsid w:val="000A6925"/>
    <w:rsid w:val="000A6A22"/>
    <w:rsid w:val="000A6D0F"/>
    <w:rsid w:val="000A6E52"/>
    <w:rsid w:val="000A77E9"/>
    <w:rsid w:val="000A7DD0"/>
    <w:rsid w:val="000A7E41"/>
    <w:rsid w:val="000B1029"/>
    <w:rsid w:val="000B130A"/>
    <w:rsid w:val="000B1397"/>
    <w:rsid w:val="000B13B0"/>
    <w:rsid w:val="000B18B5"/>
    <w:rsid w:val="000B1EE0"/>
    <w:rsid w:val="000B2012"/>
    <w:rsid w:val="000B20CB"/>
    <w:rsid w:val="000B21C5"/>
    <w:rsid w:val="000B27DA"/>
    <w:rsid w:val="000B282C"/>
    <w:rsid w:val="000B2B77"/>
    <w:rsid w:val="000B3FF4"/>
    <w:rsid w:val="000B46D3"/>
    <w:rsid w:val="000B471D"/>
    <w:rsid w:val="000B4C07"/>
    <w:rsid w:val="000B5524"/>
    <w:rsid w:val="000B5F6A"/>
    <w:rsid w:val="000B63A1"/>
    <w:rsid w:val="000B663C"/>
    <w:rsid w:val="000B6922"/>
    <w:rsid w:val="000B718D"/>
    <w:rsid w:val="000B7698"/>
    <w:rsid w:val="000C0F22"/>
    <w:rsid w:val="000C1590"/>
    <w:rsid w:val="000C1D36"/>
    <w:rsid w:val="000C21AE"/>
    <w:rsid w:val="000C244B"/>
    <w:rsid w:val="000C245D"/>
    <w:rsid w:val="000C25C5"/>
    <w:rsid w:val="000C25FF"/>
    <w:rsid w:val="000C26AC"/>
    <w:rsid w:val="000C2E23"/>
    <w:rsid w:val="000C3122"/>
    <w:rsid w:val="000C3589"/>
    <w:rsid w:val="000C3B46"/>
    <w:rsid w:val="000C3BF1"/>
    <w:rsid w:val="000C3DCA"/>
    <w:rsid w:val="000C473C"/>
    <w:rsid w:val="000C4A48"/>
    <w:rsid w:val="000C4C70"/>
    <w:rsid w:val="000C4F84"/>
    <w:rsid w:val="000C51AA"/>
    <w:rsid w:val="000C5A04"/>
    <w:rsid w:val="000C5B53"/>
    <w:rsid w:val="000C5E4C"/>
    <w:rsid w:val="000C60E7"/>
    <w:rsid w:val="000C7497"/>
    <w:rsid w:val="000C753A"/>
    <w:rsid w:val="000C7720"/>
    <w:rsid w:val="000D0348"/>
    <w:rsid w:val="000D0990"/>
    <w:rsid w:val="000D09C1"/>
    <w:rsid w:val="000D0BE1"/>
    <w:rsid w:val="000D0C08"/>
    <w:rsid w:val="000D0CE0"/>
    <w:rsid w:val="000D100A"/>
    <w:rsid w:val="000D1325"/>
    <w:rsid w:val="000D1417"/>
    <w:rsid w:val="000D174D"/>
    <w:rsid w:val="000D20F9"/>
    <w:rsid w:val="000D28B5"/>
    <w:rsid w:val="000D2A2D"/>
    <w:rsid w:val="000D2D78"/>
    <w:rsid w:val="000D2D82"/>
    <w:rsid w:val="000D2EDF"/>
    <w:rsid w:val="000D33BC"/>
    <w:rsid w:val="000D342A"/>
    <w:rsid w:val="000D3951"/>
    <w:rsid w:val="000D473C"/>
    <w:rsid w:val="000D4769"/>
    <w:rsid w:val="000D50AC"/>
    <w:rsid w:val="000D5129"/>
    <w:rsid w:val="000D5375"/>
    <w:rsid w:val="000D548D"/>
    <w:rsid w:val="000D6570"/>
    <w:rsid w:val="000D657E"/>
    <w:rsid w:val="000D65B9"/>
    <w:rsid w:val="000D67F2"/>
    <w:rsid w:val="000D68EE"/>
    <w:rsid w:val="000D6B4E"/>
    <w:rsid w:val="000D6CCE"/>
    <w:rsid w:val="000D76FC"/>
    <w:rsid w:val="000E06D9"/>
    <w:rsid w:val="000E06FC"/>
    <w:rsid w:val="000E09C9"/>
    <w:rsid w:val="000E0D4D"/>
    <w:rsid w:val="000E1343"/>
    <w:rsid w:val="000E13D0"/>
    <w:rsid w:val="000E17A2"/>
    <w:rsid w:val="000E1B70"/>
    <w:rsid w:val="000E2412"/>
    <w:rsid w:val="000E2553"/>
    <w:rsid w:val="000E2F1D"/>
    <w:rsid w:val="000E30D3"/>
    <w:rsid w:val="000E3537"/>
    <w:rsid w:val="000E36B6"/>
    <w:rsid w:val="000E3CAD"/>
    <w:rsid w:val="000E419D"/>
    <w:rsid w:val="000E51BF"/>
    <w:rsid w:val="000E54C0"/>
    <w:rsid w:val="000E5E8A"/>
    <w:rsid w:val="000E5FD2"/>
    <w:rsid w:val="000E6193"/>
    <w:rsid w:val="000E63A9"/>
    <w:rsid w:val="000E63C5"/>
    <w:rsid w:val="000E63D2"/>
    <w:rsid w:val="000E66BE"/>
    <w:rsid w:val="000E69A0"/>
    <w:rsid w:val="000E76E4"/>
    <w:rsid w:val="000F0C20"/>
    <w:rsid w:val="000F111F"/>
    <w:rsid w:val="000F13D0"/>
    <w:rsid w:val="000F156A"/>
    <w:rsid w:val="000F1980"/>
    <w:rsid w:val="000F1C1B"/>
    <w:rsid w:val="000F1C7A"/>
    <w:rsid w:val="000F22FD"/>
    <w:rsid w:val="000F24DB"/>
    <w:rsid w:val="000F255E"/>
    <w:rsid w:val="000F32C0"/>
    <w:rsid w:val="000F33FB"/>
    <w:rsid w:val="000F3A4E"/>
    <w:rsid w:val="000F4A65"/>
    <w:rsid w:val="000F5210"/>
    <w:rsid w:val="000F555F"/>
    <w:rsid w:val="000F57FC"/>
    <w:rsid w:val="000F5F7F"/>
    <w:rsid w:val="000F67E7"/>
    <w:rsid w:val="000F6844"/>
    <w:rsid w:val="000F6C9D"/>
    <w:rsid w:val="000F74B3"/>
    <w:rsid w:val="000F7786"/>
    <w:rsid w:val="000F7859"/>
    <w:rsid w:val="000F7B3C"/>
    <w:rsid w:val="000F7B84"/>
    <w:rsid w:val="000F7D35"/>
    <w:rsid w:val="001001F6"/>
    <w:rsid w:val="00100662"/>
    <w:rsid w:val="00101575"/>
    <w:rsid w:val="00101784"/>
    <w:rsid w:val="00101F98"/>
    <w:rsid w:val="001024B1"/>
    <w:rsid w:val="0010291A"/>
    <w:rsid w:val="00102A25"/>
    <w:rsid w:val="00102E30"/>
    <w:rsid w:val="0010386A"/>
    <w:rsid w:val="00103C9A"/>
    <w:rsid w:val="00103F3A"/>
    <w:rsid w:val="00104247"/>
    <w:rsid w:val="00104753"/>
    <w:rsid w:val="00104BA9"/>
    <w:rsid w:val="00105C79"/>
    <w:rsid w:val="00105DFE"/>
    <w:rsid w:val="00105F8F"/>
    <w:rsid w:val="00106147"/>
    <w:rsid w:val="001061D1"/>
    <w:rsid w:val="001064CB"/>
    <w:rsid w:val="00106AB5"/>
    <w:rsid w:val="00107360"/>
    <w:rsid w:val="0010795F"/>
    <w:rsid w:val="00110360"/>
    <w:rsid w:val="001104AE"/>
    <w:rsid w:val="00110FEA"/>
    <w:rsid w:val="00111050"/>
    <w:rsid w:val="00111276"/>
    <w:rsid w:val="00111763"/>
    <w:rsid w:val="001119BF"/>
    <w:rsid w:val="0011226F"/>
    <w:rsid w:val="0011250A"/>
    <w:rsid w:val="00112939"/>
    <w:rsid w:val="0011299D"/>
    <w:rsid w:val="00113179"/>
    <w:rsid w:val="0011318B"/>
    <w:rsid w:val="001131D5"/>
    <w:rsid w:val="001134F5"/>
    <w:rsid w:val="00113DC7"/>
    <w:rsid w:val="00114023"/>
    <w:rsid w:val="001144AE"/>
    <w:rsid w:val="0011473F"/>
    <w:rsid w:val="00114F7C"/>
    <w:rsid w:val="0011523E"/>
    <w:rsid w:val="00115343"/>
    <w:rsid w:val="00115534"/>
    <w:rsid w:val="001165BC"/>
    <w:rsid w:val="00116648"/>
    <w:rsid w:val="0011670E"/>
    <w:rsid w:val="00117019"/>
    <w:rsid w:val="001170F3"/>
    <w:rsid w:val="00117369"/>
    <w:rsid w:val="00117650"/>
    <w:rsid w:val="0011791D"/>
    <w:rsid w:val="00117CD0"/>
    <w:rsid w:val="00117CD9"/>
    <w:rsid w:val="00117D23"/>
    <w:rsid w:val="0012002F"/>
    <w:rsid w:val="0012004B"/>
    <w:rsid w:val="001206F8"/>
    <w:rsid w:val="00121382"/>
    <w:rsid w:val="00121C18"/>
    <w:rsid w:val="001224A9"/>
    <w:rsid w:val="001226D8"/>
    <w:rsid w:val="001226EC"/>
    <w:rsid w:val="00122A4A"/>
    <w:rsid w:val="00122D09"/>
    <w:rsid w:val="00122D44"/>
    <w:rsid w:val="00122E3F"/>
    <w:rsid w:val="00122F31"/>
    <w:rsid w:val="0012341D"/>
    <w:rsid w:val="00123478"/>
    <w:rsid w:val="001240E0"/>
    <w:rsid w:val="00124268"/>
    <w:rsid w:val="00124588"/>
    <w:rsid w:val="00124D7C"/>
    <w:rsid w:val="00125051"/>
    <w:rsid w:val="00125D33"/>
    <w:rsid w:val="00125E9A"/>
    <w:rsid w:val="001261F0"/>
    <w:rsid w:val="00126428"/>
    <w:rsid w:val="0012661B"/>
    <w:rsid w:val="00126992"/>
    <w:rsid w:val="00126E97"/>
    <w:rsid w:val="00127561"/>
    <w:rsid w:val="0013026C"/>
    <w:rsid w:val="00130477"/>
    <w:rsid w:val="001304CD"/>
    <w:rsid w:val="00130A48"/>
    <w:rsid w:val="00130D23"/>
    <w:rsid w:val="00131416"/>
    <w:rsid w:val="00131892"/>
    <w:rsid w:val="00131F75"/>
    <w:rsid w:val="00132896"/>
    <w:rsid w:val="00132A95"/>
    <w:rsid w:val="00132DDF"/>
    <w:rsid w:val="0013334D"/>
    <w:rsid w:val="00133A6E"/>
    <w:rsid w:val="00133E83"/>
    <w:rsid w:val="001343FF"/>
    <w:rsid w:val="00134451"/>
    <w:rsid w:val="001346A6"/>
    <w:rsid w:val="001347B0"/>
    <w:rsid w:val="00134DC9"/>
    <w:rsid w:val="001352E1"/>
    <w:rsid w:val="00135324"/>
    <w:rsid w:val="00135A17"/>
    <w:rsid w:val="001360E1"/>
    <w:rsid w:val="00136519"/>
    <w:rsid w:val="0013671C"/>
    <w:rsid w:val="00136825"/>
    <w:rsid w:val="0013693D"/>
    <w:rsid w:val="0013696A"/>
    <w:rsid w:val="00136B48"/>
    <w:rsid w:val="00136C3E"/>
    <w:rsid w:val="00136E46"/>
    <w:rsid w:val="00137108"/>
    <w:rsid w:val="0013726D"/>
    <w:rsid w:val="001377EB"/>
    <w:rsid w:val="00137A27"/>
    <w:rsid w:val="00137B67"/>
    <w:rsid w:val="00137B69"/>
    <w:rsid w:val="00137B73"/>
    <w:rsid w:val="00137C32"/>
    <w:rsid w:val="00137C3E"/>
    <w:rsid w:val="00137C7F"/>
    <w:rsid w:val="00137D26"/>
    <w:rsid w:val="00137D69"/>
    <w:rsid w:val="00137E88"/>
    <w:rsid w:val="00137F8B"/>
    <w:rsid w:val="00140046"/>
    <w:rsid w:val="0014026D"/>
    <w:rsid w:val="0014091C"/>
    <w:rsid w:val="00140A41"/>
    <w:rsid w:val="00140DC1"/>
    <w:rsid w:val="00141494"/>
    <w:rsid w:val="001416A5"/>
    <w:rsid w:val="00141EEA"/>
    <w:rsid w:val="001429C3"/>
    <w:rsid w:val="00142FCA"/>
    <w:rsid w:val="00143681"/>
    <w:rsid w:val="001436B5"/>
    <w:rsid w:val="0014370A"/>
    <w:rsid w:val="0014389D"/>
    <w:rsid w:val="00143EC0"/>
    <w:rsid w:val="00143F4F"/>
    <w:rsid w:val="0014440F"/>
    <w:rsid w:val="00144452"/>
    <w:rsid w:val="00144EF7"/>
    <w:rsid w:val="001453B6"/>
    <w:rsid w:val="00145A5D"/>
    <w:rsid w:val="00146177"/>
    <w:rsid w:val="0014638B"/>
    <w:rsid w:val="00146470"/>
    <w:rsid w:val="00146560"/>
    <w:rsid w:val="00146956"/>
    <w:rsid w:val="00146A32"/>
    <w:rsid w:val="00146E5E"/>
    <w:rsid w:val="001470C4"/>
    <w:rsid w:val="00147110"/>
    <w:rsid w:val="00147FE4"/>
    <w:rsid w:val="0015028A"/>
    <w:rsid w:val="001503CB"/>
    <w:rsid w:val="0015089B"/>
    <w:rsid w:val="00150C5E"/>
    <w:rsid w:val="0015100B"/>
    <w:rsid w:val="00151230"/>
    <w:rsid w:val="001519E8"/>
    <w:rsid w:val="00151A03"/>
    <w:rsid w:val="00151A40"/>
    <w:rsid w:val="00152025"/>
    <w:rsid w:val="0015239B"/>
    <w:rsid w:val="001523A1"/>
    <w:rsid w:val="00152CA5"/>
    <w:rsid w:val="00153657"/>
    <w:rsid w:val="0015379F"/>
    <w:rsid w:val="00153A6C"/>
    <w:rsid w:val="00153EEB"/>
    <w:rsid w:val="00154336"/>
    <w:rsid w:val="00154A50"/>
    <w:rsid w:val="00154F23"/>
    <w:rsid w:val="001552A1"/>
    <w:rsid w:val="0015534A"/>
    <w:rsid w:val="00155447"/>
    <w:rsid w:val="00156163"/>
    <w:rsid w:val="00156F0C"/>
    <w:rsid w:val="00157242"/>
    <w:rsid w:val="00157323"/>
    <w:rsid w:val="00157368"/>
    <w:rsid w:val="00157410"/>
    <w:rsid w:val="00157580"/>
    <w:rsid w:val="00157E74"/>
    <w:rsid w:val="00160509"/>
    <w:rsid w:val="00160652"/>
    <w:rsid w:val="00160BB0"/>
    <w:rsid w:val="00160D27"/>
    <w:rsid w:val="00161219"/>
    <w:rsid w:val="00161E46"/>
    <w:rsid w:val="00161EB2"/>
    <w:rsid w:val="00161EF8"/>
    <w:rsid w:val="00161FDA"/>
    <w:rsid w:val="00162141"/>
    <w:rsid w:val="00162478"/>
    <w:rsid w:val="00162481"/>
    <w:rsid w:val="00162570"/>
    <w:rsid w:val="00162FFC"/>
    <w:rsid w:val="001630AE"/>
    <w:rsid w:val="00163264"/>
    <w:rsid w:val="00163EA6"/>
    <w:rsid w:val="00164A62"/>
    <w:rsid w:val="00164A99"/>
    <w:rsid w:val="00164C87"/>
    <w:rsid w:val="001653A3"/>
    <w:rsid w:val="001653B4"/>
    <w:rsid w:val="001657E4"/>
    <w:rsid w:val="00165968"/>
    <w:rsid w:val="00165C5F"/>
    <w:rsid w:val="00165E0A"/>
    <w:rsid w:val="00165F43"/>
    <w:rsid w:val="00166027"/>
    <w:rsid w:val="001665CD"/>
    <w:rsid w:val="0016687D"/>
    <w:rsid w:val="00166978"/>
    <w:rsid w:val="00166A93"/>
    <w:rsid w:val="00166E3F"/>
    <w:rsid w:val="00167656"/>
    <w:rsid w:val="001676E8"/>
    <w:rsid w:val="001679D0"/>
    <w:rsid w:val="00167B24"/>
    <w:rsid w:val="001700ED"/>
    <w:rsid w:val="001702BC"/>
    <w:rsid w:val="00170770"/>
    <w:rsid w:val="00170876"/>
    <w:rsid w:val="00171008"/>
    <w:rsid w:val="00171700"/>
    <w:rsid w:val="00171B0E"/>
    <w:rsid w:val="00171DA8"/>
    <w:rsid w:val="00171E5F"/>
    <w:rsid w:val="00172036"/>
    <w:rsid w:val="001722C2"/>
    <w:rsid w:val="001725BE"/>
    <w:rsid w:val="00172E98"/>
    <w:rsid w:val="00172FFA"/>
    <w:rsid w:val="00173359"/>
    <w:rsid w:val="001738A3"/>
    <w:rsid w:val="00173DDA"/>
    <w:rsid w:val="001740C0"/>
    <w:rsid w:val="00174157"/>
    <w:rsid w:val="0017451A"/>
    <w:rsid w:val="0017453C"/>
    <w:rsid w:val="001747A5"/>
    <w:rsid w:val="001747D4"/>
    <w:rsid w:val="0017484D"/>
    <w:rsid w:val="001748BC"/>
    <w:rsid w:val="00174930"/>
    <w:rsid w:val="00174E54"/>
    <w:rsid w:val="00174F2C"/>
    <w:rsid w:val="001753C7"/>
    <w:rsid w:val="001755CD"/>
    <w:rsid w:val="0017590D"/>
    <w:rsid w:val="0017594C"/>
    <w:rsid w:val="00175B9B"/>
    <w:rsid w:val="00175C58"/>
    <w:rsid w:val="00176665"/>
    <w:rsid w:val="00176684"/>
    <w:rsid w:val="001769A0"/>
    <w:rsid w:val="00176B7F"/>
    <w:rsid w:val="00176CCA"/>
    <w:rsid w:val="00176D67"/>
    <w:rsid w:val="00176FA8"/>
    <w:rsid w:val="0017754E"/>
    <w:rsid w:val="00177661"/>
    <w:rsid w:val="00177EA7"/>
    <w:rsid w:val="001802D3"/>
    <w:rsid w:val="0018096B"/>
    <w:rsid w:val="00180AC3"/>
    <w:rsid w:val="00180C6A"/>
    <w:rsid w:val="001816DB"/>
    <w:rsid w:val="00181EF9"/>
    <w:rsid w:val="001820CF"/>
    <w:rsid w:val="001822E2"/>
    <w:rsid w:val="00182314"/>
    <w:rsid w:val="0018251D"/>
    <w:rsid w:val="00182ABA"/>
    <w:rsid w:val="00182E85"/>
    <w:rsid w:val="0018338B"/>
    <w:rsid w:val="001839D4"/>
    <w:rsid w:val="00183C52"/>
    <w:rsid w:val="00183D64"/>
    <w:rsid w:val="00184094"/>
    <w:rsid w:val="0018417D"/>
    <w:rsid w:val="0018434D"/>
    <w:rsid w:val="00184437"/>
    <w:rsid w:val="0018462B"/>
    <w:rsid w:val="001846E5"/>
    <w:rsid w:val="0018478B"/>
    <w:rsid w:val="0018480E"/>
    <w:rsid w:val="00184A74"/>
    <w:rsid w:val="00184BD4"/>
    <w:rsid w:val="00184D54"/>
    <w:rsid w:val="00184E0D"/>
    <w:rsid w:val="00184EA0"/>
    <w:rsid w:val="00185276"/>
    <w:rsid w:val="0018537D"/>
    <w:rsid w:val="00185596"/>
    <w:rsid w:val="00185A52"/>
    <w:rsid w:val="00185EC2"/>
    <w:rsid w:val="0018688B"/>
    <w:rsid w:val="00187032"/>
    <w:rsid w:val="00187B15"/>
    <w:rsid w:val="00187F11"/>
    <w:rsid w:val="0019008B"/>
    <w:rsid w:val="001901DC"/>
    <w:rsid w:val="001902EE"/>
    <w:rsid w:val="001903CC"/>
    <w:rsid w:val="00190580"/>
    <w:rsid w:val="00191228"/>
    <w:rsid w:val="001913CB"/>
    <w:rsid w:val="001915EC"/>
    <w:rsid w:val="0019224C"/>
    <w:rsid w:val="00192301"/>
    <w:rsid w:val="00192521"/>
    <w:rsid w:val="00192C99"/>
    <w:rsid w:val="00192E86"/>
    <w:rsid w:val="00193086"/>
    <w:rsid w:val="00193107"/>
    <w:rsid w:val="00193497"/>
    <w:rsid w:val="00193B38"/>
    <w:rsid w:val="00193D6A"/>
    <w:rsid w:val="001940F6"/>
    <w:rsid w:val="00194859"/>
    <w:rsid w:val="001949D8"/>
    <w:rsid w:val="00194CF1"/>
    <w:rsid w:val="00194E9F"/>
    <w:rsid w:val="0019537B"/>
    <w:rsid w:val="00195B1C"/>
    <w:rsid w:val="00195E24"/>
    <w:rsid w:val="00196F29"/>
    <w:rsid w:val="00196FA1"/>
    <w:rsid w:val="00197090"/>
    <w:rsid w:val="001975EA"/>
    <w:rsid w:val="001A0376"/>
    <w:rsid w:val="001A1086"/>
    <w:rsid w:val="001A143C"/>
    <w:rsid w:val="001A1F13"/>
    <w:rsid w:val="001A2284"/>
    <w:rsid w:val="001A2D15"/>
    <w:rsid w:val="001A32E2"/>
    <w:rsid w:val="001A390E"/>
    <w:rsid w:val="001A440A"/>
    <w:rsid w:val="001A47EF"/>
    <w:rsid w:val="001A4AEF"/>
    <w:rsid w:val="001A4CC7"/>
    <w:rsid w:val="001A52DE"/>
    <w:rsid w:val="001A5581"/>
    <w:rsid w:val="001A55BF"/>
    <w:rsid w:val="001A5E45"/>
    <w:rsid w:val="001A617B"/>
    <w:rsid w:val="001A6539"/>
    <w:rsid w:val="001A6760"/>
    <w:rsid w:val="001A7584"/>
    <w:rsid w:val="001A7671"/>
    <w:rsid w:val="001A79BB"/>
    <w:rsid w:val="001B04D0"/>
    <w:rsid w:val="001B0F6B"/>
    <w:rsid w:val="001B1001"/>
    <w:rsid w:val="001B1389"/>
    <w:rsid w:val="001B1C71"/>
    <w:rsid w:val="001B1DE1"/>
    <w:rsid w:val="001B1DED"/>
    <w:rsid w:val="001B28E5"/>
    <w:rsid w:val="001B2B24"/>
    <w:rsid w:val="001B2DBD"/>
    <w:rsid w:val="001B38FB"/>
    <w:rsid w:val="001B3A75"/>
    <w:rsid w:val="001B3D1A"/>
    <w:rsid w:val="001B4270"/>
    <w:rsid w:val="001B48B2"/>
    <w:rsid w:val="001B4B89"/>
    <w:rsid w:val="001B4BDE"/>
    <w:rsid w:val="001B4EC5"/>
    <w:rsid w:val="001B50ED"/>
    <w:rsid w:val="001B57E2"/>
    <w:rsid w:val="001B5837"/>
    <w:rsid w:val="001B586E"/>
    <w:rsid w:val="001B5F02"/>
    <w:rsid w:val="001B6180"/>
    <w:rsid w:val="001B6200"/>
    <w:rsid w:val="001B6280"/>
    <w:rsid w:val="001B6728"/>
    <w:rsid w:val="001B6CDB"/>
    <w:rsid w:val="001B6FFE"/>
    <w:rsid w:val="001B70A5"/>
    <w:rsid w:val="001B7C13"/>
    <w:rsid w:val="001B7D98"/>
    <w:rsid w:val="001B7F51"/>
    <w:rsid w:val="001C036A"/>
    <w:rsid w:val="001C05C7"/>
    <w:rsid w:val="001C0761"/>
    <w:rsid w:val="001C0A8D"/>
    <w:rsid w:val="001C0A8E"/>
    <w:rsid w:val="001C0D52"/>
    <w:rsid w:val="001C10F3"/>
    <w:rsid w:val="001C1CF4"/>
    <w:rsid w:val="001C1DD1"/>
    <w:rsid w:val="001C1E36"/>
    <w:rsid w:val="001C254A"/>
    <w:rsid w:val="001C2BD0"/>
    <w:rsid w:val="001C350F"/>
    <w:rsid w:val="001C372E"/>
    <w:rsid w:val="001C3774"/>
    <w:rsid w:val="001C3D9B"/>
    <w:rsid w:val="001C405D"/>
    <w:rsid w:val="001C456A"/>
    <w:rsid w:val="001C4DF5"/>
    <w:rsid w:val="001C5A0E"/>
    <w:rsid w:val="001C5C85"/>
    <w:rsid w:val="001C5E52"/>
    <w:rsid w:val="001C5F6F"/>
    <w:rsid w:val="001C61AF"/>
    <w:rsid w:val="001C61E3"/>
    <w:rsid w:val="001C6BAF"/>
    <w:rsid w:val="001C6E83"/>
    <w:rsid w:val="001C731A"/>
    <w:rsid w:val="001C78CC"/>
    <w:rsid w:val="001C7CFB"/>
    <w:rsid w:val="001D00A2"/>
    <w:rsid w:val="001D0415"/>
    <w:rsid w:val="001D044B"/>
    <w:rsid w:val="001D05E0"/>
    <w:rsid w:val="001D07DA"/>
    <w:rsid w:val="001D0C3A"/>
    <w:rsid w:val="001D10DE"/>
    <w:rsid w:val="001D11D0"/>
    <w:rsid w:val="001D212F"/>
    <w:rsid w:val="001D2159"/>
    <w:rsid w:val="001D21D0"/>
    <w:rsid w:val="001D2935"/>
    <w:rsid w:val="001D2ACB"/>
    <w:rsid w:val="001D2B0D"/>
    <w:rsid w:val="001D2EFD"/>
    <w:rsid w:val="001D2FCE"/>
    <w:rsid w:val="001D30F3"/>
    <w:rsid w:val="001D3456"/>
    <w:rsid w:val="001D38BA"/>
    <w:rsid w:val="001D3971"/>
    <w:rsid w:val="001D3A94"/>
    <w:rsid w:val="001D3E2C"/>
    <w:rsid w:val="001D3FCB"/>
    <w:rsid w:val="001D40E2"/>
    <w:rsid w:val="001D45CC"/>
    <w:rsid w:val="001D476E"/>
    <w:rsid w:val="001D4C8D"/>
    <w:rsid w:val="001D5DAF"/>
    <w:rsid w:val="001D5F63"/>
    <w:rsid w:val="001D6BCA"/>
    <w:rsid w:val="001D77EE"/>
    <w:rsid w:val="001D7A58"/>
    <w:rsid w:val="001E01C2"/>
    <w:rsid w:val="001E0597"/>
    <w:rsid w:val="001E09CC"/>
    <w:rsid w:val="001E167E"/>
    <w:rsid w:val="001E1AE1"/>
    <w:rsid w:val="001E1BB0"/>
    <w:rsid w:val="001E2004"/>
    <w:rsid w:val="001E21B9"/>
    <w:rsid w:val="001E258E"/>
    <w:rsid w:val="001E2637"/>
    <w:rsid w:val="001E277D"/>
    <w:rsid w:val="001E2B90"/>
    <w:rsid w:val="001E2C36"/>
    <w:rsid w:val="001E2D31"/>
    <w:rsid w:val="001E3E20"/>
    <w:rsid w:val="001E3F6B"/>
    <w:rsid w:val="001E40B1"/>
    <w:rsid w:val="001E4327"/>
    <w:rsid w:val="001E4CAF"/>
    <w:rsid w:val="001E4D40"/>
    <w:rsid w:val="001E4D85"/>
    <w:rsid w:val="001E4E86"/>
    <w:rsid w:val="001E5380"/>
    <w:rsid w:val="001E5F14"/>
    <w:rsid w:val="001E6350"/>
    <w:rsid w:val="001E66CD"/>
    <w:rsid w:val="001E6A45"/>
    <w:rsid w:val="001E70D7"/>
    <w:rsid w:val="001E723B"/>
    <w:rsid w:val="001E72C2"/>
    <w:rsid w:val="001E747A"/>
    <w:rsid w:val="001E797B"/>
    <w:rsid w:val="001F0173"/>
    <w:rsid w:val="001F0215"/>
    <w:rsid w:val="001F0419"/>
    <w:rsid w:val="001F0766"/>
    <w:rsid w:val="001F0EAD"/>
    <w:rsid w:val="001F1041"/>
    <w:rsid w:val="001F1095"/>
    <w:rsid w:val="001F138C"/>
    <w:rsid w:val="001F1393"/>
    <w:rsid w:val="001F1A05"/>
    <w:rsid w:val="001F206E"/>
    <w:rsid w:val="001F2333"/>
    <w:rsid w:val="001F23F5"/>
    <w:rsid w:val="001F2673"/>
    <w:rsid w:val="001F2965"/>
    <w:rsid w:val="001F39CB"/>
    <w:rsid w:val="001F39DB"/>
    <w:rsid w:val="001F3B57"/>
    <w:rsid w:val="001F3EC9"/>
    <w:rsid w:val="001F4ED8"/>
    <w:rsid w:val="001F50B0"/>
    <w:rsid w:val="001F5471"/>
    <w:rsid w:val="001F6572"/>
    <w:rsid w:val="001F664B"/>
    <w:rsid w:val="001F682A"/>
    <w:rsid w:val="001F6856"/>
    <w:rsid w:val="001F68B8"/>
    <w:rsid w:val="001F68FF"/>
    <w:rsid w:val="001F72C0"/>
    <w:rsid w:val="001F74E1"/>
    <w:rsid w:val="001F7CE4"/>
    <w:rsid w:val="00200DD6"/>
    <w:rsid w:val="002010D1"/>
    <w:rsid w:val="00201251"/>
    <w:rsid w:val="00201650"/>
    <w:rsid w:val="00201BFF"/>
    <w:rsid w:val="00201D56"/>
    <w:rsid w:val="00202049"/>
    <w:rsid w:val="002020DE"/>
    <w:rsid w:val="00202365"/>
    <w:rsid w:val="00202B2B"/>
    <w:rsid w:val="00202CB4"/>
    <w:rsid w:val="00203CB4"/>
    <w:rsid w:val="002040FD"/>
    <w:rsid w:val="00204293"/>
    <w:rsid w:val="002045B7"/>
    <w:rsid w:val="002052BF"/>
    <w:rsid w:val="00205622"/>
    <w:rsid w:val="00205773"/>
    <w:rsid w:val="0020586E"/>
    <w:rsid w:val="00205984"/>
    <w:rsid w:val="00205A71"/>
    <w:rsid w:val="00205A88"/>
    <w:rsid w:val="00205C54"/>
    <w:rsid w:val="00206324"/>
    <w:rsid w:val="00206474"/>
    <w:rsid w:val="00206DDE"/>
    <w:rsid w:val="00207263"/>
    <w:rsid w:val="00207E3F"/>
    <w:rsid w:val="002102C6"/>
    <w:rsid w:val="00210310"/>
    <w:rsid w:val="0021051A"/>
    <w:rsid w:val="00210868"/>
    <w:rsid w:val="0021087A"/>
    <w:rsid w:val="00210D1B"/>
    <w:rsid w:val="00210E3B"/>
    <w:rsid w:val="002115DF"/>
    <w:rsid w:val="00211629"/>
    <w:rsid w:val="00211952"/>
    <w:rsid w:val="00211C73"/>
    <w:rsid w:val="00212635"/>
    <w:rsid w:val="00212723"/>
    <w:rsid w:val="00212A06"/>
    <w:rsid w:val="00212CD3"/>
    <w:rsid w:val="0021317F"/>
    <w:rsid w:val="002134E3"/>
    <w:rsid w:val="0021374D"/>
    <w:rsid w:val="00213CCD"/>
    <w:rsid w:val="00213F8D"/>
    <w:rsid w:val="0021477A"/>
    <w:rsid w:val="00215481"/>
    <w:rsid w:val="002157A3"/>
    <w:rsid w:val="00215B34"/>
    <w:rsid w:val="00215B3E"/>
    <w:rsid w:val="00215D56"/>
    <w:rsid w:val="0021692B"/>
    <w:rsid w:val="00216987"/>
    <w:rsid w:val="00216E79"/>
    <w:rsid w:val="002172B1"/>
    <w:rsid w:val="002172F5"/>
    <w:rsid w:val="0021757F"/>
    <w:rsid w:val="00217A78"/>
    <w:rsid w:val="00217B97"/>
    <w:rsid w:val="00217BBD"/>
    <w:rsid w:val="00217EE9"/>
    <w:rsid w:val="00220105"/>
    <w:rsid w:val="00220127"/>
    <w:rsid w:val="0022075F"/>
    <w:rsid w:val="00221391"/>
    <w:rsid w:val="00222473"/>
    <w:rsid w:val="0022406D"/>
    <w:rsid w:val="002242BF"/>
    <w:rsid w:val="0022431C"/>
    <w:rsid w:val="0022455F"/>
    <w:rsid w:val="002245DC"/>
    <w:rsid w:val="00224A93"/>
    <w:rsid w:val="00224BFC"/>
    <w:rsid w:val="002252F4"/>
    <w:rsid w:val="00225744"/>
    <w:rsid w:val="002258BC"/>
    <w:rsid w:val="00225BB7"/>
    <w:rsid w:val="002261D1"/>
    <w:rsid w:val="002261E2"/>
    <w:rsid w:val="002267A5"/>
    <w:rsid w:val="002268BE"/>
    <w:rsid w:val="00226E9B"/>
    <w:rsid w:val="00227025"/>
    <w:rsid w:val="00227397"/>
    <w:rsid w:val="00227D06"/>
    <w:rsid w:val="002303B6"/>
    <w:rsid w:val="00230402"/>
    <w:rsid w:val="002307FE"/>
    <w:rsid w:val="0023097B"/>
    <w:rsid w:val="00230AFF"/>
    <w:rsid w:val="00230B75"/>
    <w:rsid w:val="00231A01"/>
    <w:rsid w:val="0023222A"/>
    <w:rsid w:val="002328FD"/>
    <w:rsid w:val="00232984"/>
    <w:rsid w:val="00232AB4"/>
    <w:rsid w:val="00232FC9"/>
    <w:rsid w:val="002336FF"/>
    <w:rsid w:val="002338EC"/>
    <w:rsid w:val="00233C37"/>
    <w:rsid w:val="002342DB"/>
    <w:rsid w:val="002343C7"/>
    <w:rsid w:val="00234497"/>
    <w:rsid w:val="00234589"/>
    <w:rsid w:val="0023501C"/>
    <w:rsid w:val="002355D2"/>
    <w:rsid w:val="00235819"/>
    <w:rsid w:val="002365D0"/>
    <w:rsid w:val="0023679B"/>
    <w:rsid w:val="00237E52"/>
    <w:rsid w:val="00240823"/>
    <w:rsid w:val="00240B1F"/>
    <w:rsid w:val="00241771"/>
    <w:rsid w:val="0024185B"/>
    <w:rsid w:val="00241FB7"/>
    <w:rsid w:val="0024275B"/>
    <w:rsid w:val="00242A15"/>
    <w:rsid w:val="00242AD6"/>
    <w:rsid w:val="00242E0E"/>
    <w:rsid w:val="00242E6C"/>
    <w:rsid w:val="002430E9"/>
    <w:rsid w:val="00243211"/>
    <w:rsid w:val="002435C8"/>
    <w:rsid w:val="002436B9"/>
    <w:rsid w:val="00243C7F"/>
    <w:rsid w:val="00243E25"/>
    <w:rsid w:val="00243E33"/>
    <w:rsid w:val="00243F71"/>
    <w:rsid w:val="0024438E"/>
    <w:rsid w:val="00244464"/>
    <w:rsid w:val="00244968"/>
    <w:rsid w:val="00245093"/>
    <w:rsid w:val="00245319"/>
    <w:rsid w:val="002456AD"/>
    <w:rsid w:val="00245866"/>
    <w:rsid w:val="00245B8B"/>
    <w:rsid w:val="00245E1E"/>
    <w:rsid w:val="00247011"/>
    <w:rsid w:val="00247167"/>
    <w:rsid w:val="002472C4"/>
    <w:rsid w:val="002475A3"/>
    <w:rsid w:val="0024771F"/>
    <w:rsid w:val="002479E0"/>
    <w:rsid w:val="00247C17"/>
    <w:rsid w:val="002502F8"/>
    <w:rsid w:val="00250BB1"/>
    <w:rsid w:val="0025175B"/>
    <w:rsid w:val="00251A42"/>
    <w:rsid w:val="00251D3D"/>
    <w:rsid w:val="002526F1"/>
    <w:rsid w:val="00252DD7"/>
    <w:rsid w:val="00253280"/>
    <w:rsid w:val="00253C67"/>
    <w:rsid w:val="00253F94"/>
    <w:rsid w:val="00253FD2"/>
    <w:rsid w:val="00254B80"/>
    <w:rsid w:val="002551E9"/>
    <w:rsid w:val="002551FD"/>
    <w:rsid w:val="00255217"/>
    <w:rsid w:val="002559E2"/>
    <w:rsid w:val="00255B07"/>
    <w:rsid w:val="0025640B"/>
    <w:rsid w:val="00256EB6"/>
    <w:rsid w:val="0025766F"/>
    <w:rsid w:val="00260176"/>
    <w:rsid w:val="002604B4"/>
    <w:rsid w:val="00261045"/>
    <w:rsid w:val="0026122A"/>
    <w:rsid w:val="002615C2"/>
    <w:rsid w:val="00261FB7"/>
    <w:rsid w:val="00262563"/>
    <w:rsid w:val="0026276B"/>
    <w:rsid w:val="002630B0"/>
    <w:rsid w:val="002633B8"/>
    <w:rsid w:val="00263705"/>
    <w:rsid w:val="00263B4E"/>
    <w:rsid w:val="00263B97"/>
    <w:rsid w:val="00263DF3"/>
    <w:rsid w:val="002640AA"/>
    <w:rsid w:val="002646C5"/>
    <w:rsid w:val="00264704"/>
    <w:rsid w:val="00264848"/>
    <w:rsid w:val="00264A25"/>
    <w:rsid w:val="00264B93"/>
    <w:rsid w:val="00264E8A"/>
    <w:rsid w:val="002655FA"/>
    <w:rsid w:val="0026573F"/>
    <w:rsid w:val="00265832"/>
    <w:rsid w:val="00265925"/>
    <w:rsid w:val="00265E8A"/>
    <w:rsid w:val="002664A1"/>
    <w:rsid w:val="00266534"/>
    <w:rsid w:val="00266C38"/>
    <w:rsid w:val="00266F17"/>
    <w:rsid w:val="00267294"/>
    <w:rsid w:val="002672A4"/>
    <w:rsid w:val="00267345"/>
    <w:rsid w:val="00267A38"/>
    <w:rsid w:val="00267FB4"/>
    <w:rsid w:val="00270313"/>
    <w:rsid w:val="002705B6"/>
    <w:rsid w:val="00270C98"/>
    <w:rsid w:val="00270E0D"/>
    <w:rsid w:val="0027132C"/>
    <w:rsid w:val="002716BF"/>
    <w:rsid w:val="0027264B"/>
    <w:rsid w:val="00272668"/>
    <w:rsid w:val="00272678"/>
    <w:rsid w:val="00272C31"/>
    <w:rsid w:val="00272C96"/>
    <w:rsid w:val="00272CF5"/>
    <w:rsid w:val="00273200"/>
    <w:rsid w:val="0027324E"/>
    <w:rsid w:val="002732F5"/>
    <w:rsid w:val="00273955"/>
    <w:rsid w:val="00273AB2"/>
    <w:rsid w:val="00273F2C"/>
    <w:rsid w:val="00274B73"/>
    <w:rsid w:val="00274D1D"/>
    <w:rsid w:val="00274E16"/>
    <w:rsid w:val="00274E1A"/>
    <w:rsid w:val="00274EDD"/>
    <w:rsid w:val="00274F30"/>
    <w:rsid w:val="00275113"/>
    <w:rsid w:val="002757A3"/>
    <w:rsid w:val="00275E91"/>
    <w:rsid w:val="00276470"/>
    <w:rsid w:val="00276510"/>
    <w:rsid w:val="002767E2"/>
    <w:rsid w:val="00276CA9"/>
    <w:rsid w:val="00276CAE"/>
    <w:rsid w:val="00277379"/>
    <w:rsid w:val="0027769C"/>
    <w:rsid w:val="002777F4"/>
    <w:rsid w:val="0028030C"/>
    <w:rsid w:val="0028039B"/>
    <w:rsid w:val="002804F3"/>
    <w:rsid w:val="002807E8"/>
    <w:rsid w:val="0028089C"/>
    <w:rsid w:val="00280CA8"/>
    <w:rsid w:val="002812F8"/>
    <w:rsid w:val="00281E2C"/>
    <w:rsid w:val="00281F89"/>
    <w:rsid w:val="002820CB"/>
    <w:rsid w:val="00282A24"/>
    <w:rsid w:val="00282B02"/>
    <w:rsid w:val="002834AA"/>
    <w:rsid w:val="00284175"/>
    <w:rsid w:val="0028445B"/>
    <w:rsid w:val="002844F5"/>
    <w:rsid w:val="00284E69"/>
    <w:rsid w:val="00285356"/>
    <w:rsid w:val="002856DD"/>
    <w:rsid w:val="00285AC9"/>
    <w:rsid w:val="00285CDA"/>
    <w:rsid w:val="0028608F"/>
    <w:rsid w:val="002864E6"/>
    <w:rsid w:val="00286573"/>
    <w:rsid w:val="00286586"/>
    <w:rsid w:val="002874B8"/>
    <w:rsid w:val="00287757"/>
    <w:rsid w:val="0028781B"/>
    <w:rsid w:val="00287F0B"/>
    <w:rsid w:val="00287F7F"/>
    <w:rsid w:val="002902BA"/>
    <w:rsid w:val="00290532"/>
    <w:rsid w:val="00290B04"/>
    <w:rsid w:val="00290BCC"/>
    <w:rsid w:val="00290D12"/>
    <w:rsid w:val="00291BC9"/>
    <w:rsid w:val="00291D9A"/>
    <w:rsid w:val="00291DCF"/>
    <w:rsid w:val="00291E94"/>
    <w:rsid w:val="00291FAF"/>
    <w:rsid w:val="00292139"/>
    <w:rsid w:val="00292586"/>
    <w:rsid w:val="00292C16"/>
    <w:rsid w:val="0029356A"/>
    <w:rsid w:val="00293C37"/>
    <w:rsid w:val="00293F10"/>
    <w:rsid w:val="00293F17"/>
    <w:rsid w:val="002943B4"/>
    <w:rsid w:val="002944D2"/>
    <w:rsid w:val="00294EA6"/>
    <w:rsid w:val="00294F2C"/>
    <w:rsid w:val="00295262"/>
    <w:rsid w:val="002961D6"/>
    <w:rsid w:val="002964B7"/>
    <w:rsid w:val="002968E3"/>
    <w:rsid w:val="00296B9B"/>
    <w:rsid w:val="00296BE1"/>
    <w:rsid w:val="00296E1C"/>
    <w:rsid w:val="00296EE5"/>
    <w:rsid w:val="002977A6"/>
    <w:rsid w:val="00297A34"/>
    <w:rsid w:val="002A0347"/>
    <w:rsid w:val="002A054A"/>
    <w:rsid w:val="002A084D"/>
    <w:rsid w:val="002A091E"/>
    <w:rsid w:val="002A0D56"/>
    <w:rsid w:val="002A0D70"/>
    <w:rsid w:val="002A0DD6"/>
    <w:rsid w:val="002A12C8"/>
    <w:rsid w:val="002A165E"/>
    <w:rsid w:val="002A18B3"/>
    <w:rsid w:val="002A1D5B"/>
    <w:rsid w:val="002A1FC3"/>
    <w:rsid w:val="002A2798"/>
    <w:rsid w:val="002A295C"/>
    <w:rsid w:val="002A2AE9"/>
    <w:rsid w:val="002A2C4A"/>
    <w:rsid w:val="002A2CE6"/>
    <w:rsid w:val="002A3006"/>
    <w:rsid w:val="002A3B5E"/>
    <w:rsid w:val="002A3CA6"/>
    <w:rsid w:val="002A42AD"/>
    <w:rsid w:val="002A461B"/>
    <w:rsid w:val="002A4824"/>
    <w:rsid w:val="002A49A5"/>
    <w:rsid w:val="002A4CA3"/>
    <w:rsid w:val="002A5080"/>
    <w:rsid w:val="002A55E3"/>
    <w:rsid w:val="002A581F"/>
    <w:rsid w:val="002A59F7"/>
    <w:rsid w:val="002A5C1E"/>
    <w:rsid w:val="002A67E8"/>
    <w:rsid w:val="002A6E0F"/>
    <w:rsid w:val="002A751B"/>
    <w:rsid w:val="002A79CA"/>
    <w:rsid w:val="002A7F75"/>
    <w:rsid w:val="002B044B"/>
    <w:rsid w:val="002B07FA"/>
    <w:rsid w:val="002B0886"/>
    <w:rsid w:val="002B0E1B"/>
    <w:rsid w:val="002B0E44"/>
    <w:rsid w:val="002B15B7"/>
    <w:rsid w:val="002B19F9"/>
    <w:rsid w:val="002B1DF4"/>
    <w:rsid w:val="002B2250"/>
    <w:rsid w:val="002B38A0"/>
    <w:rsid w:val="002B3B60"/>
    <w:rsid w:val="002B3DDE"/>
    <w:rsid w:val="002B3E4D"/>
    <w:rsid w:val="002B4487"/>
    <w:rsid w:val="002B45BB"/>
    <w:rsid w:val="002B4E5E"/>
    <w:rsid w:val="002B55CA"/>
    <w:rsid w:val="002B5B77"/>
    <w:rsid w:val="002B5C7E"/>
    <w:rsid w:val="002B5FD2"/>
    <w:rsid w:val="002B60FC"/>
    <w:rsid w:val="002B63D2"/>
    <w:rsid w:val="002B6DED"/>
    <w:rsid w:val="002B6FA3"/>
    <w:rsid w:val="002B7601"/>
    <w:rsid w:val="002B7674"/>
    <w:rsid w:val="002B7848"/>
    <w:rsid w:val="002B7C6A"/>
    <w:rsid w:val="002B7E29"/>
    <w:rsid w:val="002C0340"/>
    <w:rsid w:val="002C0EF6"/>
    <w:rsid w:val="002C1017"/>
    <w:rsid w:val="002C13D6"/>
    <w:rsid w:val="002C1613"/>
    <w:rsid w:val="002C1E3C"/>
    <w:rsid w:val="002C216E"/>
    <w:rsid w:val="002C2BA0"/>
    <w:rsid w:val="002C3062"/>
    <w:rsid w:val="002C3728"/>
    <w:rsid w:val="002C3982"/>
    <w:rsid w:val="002C39D3"/>
    <w:rsid w:val="002C39F6"/>
    <w:rsid w:val="002C420C"/>
    <w:rsid w:val="002C42BB"/>
    <w:rsid w:val="002C49E7"/>
    <w:rsid w:val="002C4AFE"/>
    <w:rsid w:val="002C4CD4"/>
    <w:rsid w:val="002C4E03"/>
    <w:rsid w:val="002C50C9"/>
    <w:rsid w:val="002C5323"/>
    <w:rsid w:val="002C5525"/>
    <w:rsid w:val="002C5BE9"/>
    <w:rsid w:val="002C5D43"/>
    <w:rsid w:val="002C649C"/>
    <w:rsid w:val="002C64E2"/>
    <w:rsid w:val="002C6669"/>
    <w:rsid w:val="002C6690"/>
    <w:rsid w:val="002C6B8D"/>
    <w:rsid w:val="002C72D8"/>
    <w:rsid w:val="002C78D9"/>
    <w:rsid w:val="002C7C60"/>
    <w:rsid w:val="002D00BB"/>
    <w:rsid w:val="002D05AC"/>
    <w:rsid w:val="002D069A"/>
    <w:rsid w:val="002D0905"/>
    <w:rsid w:val="002D09B3"/>
    <w:rsid w:val="002D0E9E"/>
    <w:rsid w:val="002D140E"/>
    <w:rsid w:val="002D1F97"/>
    <w:rsid w:val="002D22B1"/>
    <w:rsid w:val="002D23BA"/>
    <w:rsid w:val="002D24CD"/>
    <w:rsid w:val="002D2B76"/>
    <w:rsid w:val="002D2D2F"/>
    <w:rsid w:val="002D2E3C"/>
    <w:rsid w:val="002D30F3"/>
    <w:rsid w:val="002D31F7"/>
    <w:rsid w:val="002D3567"/>
    <w:rsid w:val="002D3F2A"/>
    <w:rsid w:val="002D5333"/>
    <w:rsid w:val="002D542C"/>
    <w:rsid w:val="002D5740"/>
    <w:rsid w:val="002D584E"/>
    <w:rsid w:val="002D5C19"/>
    <w:rsid w:val="002D62C1"/>
    <w:rsid w:val="002D63A4"/>
    <w:rsid w:val="002D63EC"/>
    <w:rsid w:val="002D6788"/>
    <w:rsid w:val="002D6839"/>
    <w:rsid w:val="002D6AD3"/>
    <w:rsid w:val="002D6B00"/>
    <w:rsid w:val="002D6B1C"/>
    <w:rsid w:val="002D7124"/>
    <w:rsid w:val="002D74E9"/>
    <w:rsid w:val="002D759F"/>
    <w:rsid w:val="002D790F"/>
    <w:rsid w:val="002D7AB8"/>
    <w:rsid w:val="002D7C6B"/>
    <w:rsid w:val="002E0046"/>
    <w:rsid w:val="002E0498"/>
    <w:rsid w:val="002E0795"/>
    <w:rsid w:val="002E137E"/>
    <w:rsid w:val="002E1445"/>
    <w:rsid w:val="002E1882"/>
    <w:rsid w:val="002E1952"/>
    <w:rsid w:val="002E1AFF"/>
    <w:rsid w:val="002E1B4A"/>
    <w:rsid w:val="002E1C98"/>
    <w:rsid w:val="002E1FA4"/>
    <w:rsid w:val="002E2C43"/>
    <w:rsid w:val="002E378C"/>
    <w:rsid w:val="002E437D"/>
    <w:rsid w:val="002E4530"/>
    <w:rsid w:val="002E466B"/>
    <w:rsid w:val="002E4BCF"/>
    <w:rsid w:val="002E52AE"/>
    <w:rsid w:val="002E5ABF"/>
    <w:rsid w:val="002E6705"/>
    <w:rsid w:val="002E6A42"/>
    <w:rsid w:val="002E7F66"/>
    <w:rsid w:val="002E7FB6"/>
    <w:rsid w:val="002F0673"/>
    <w:rsid w:val="002F06D8"/>
    <w:rsid w:val="002F06D9"/>
    <w:rsid w:val="002F07B1"/>
    <w:rsid w:val="002F0ACF"/>
    <w:rsid w:val="002F0C77"/>
    <w:rsid w:val="002F10C2"/>
    <w:rsid w:val="002F175A"/>
    <w:rsid w:val="002F1993"/>
    <w:rsid w:val="002F1F29"/>
    <w:rsid w:val="002F1FF7"/>
    <w:rsid w:val="002F219E"/>
    <w:rsid w:val="002F220E"/>
    <w:rsid w:val="002F2D73"/>
    <w:rsid w:val="002F2E57"/>
    <w:rsid w:val="002F2F7C"/>
    <w:rsid w:val="002F2F93"/>
    <w:rsid w:val="002F30DF"/>
    <w:rsid w:val="002F3155"/>
    <w:rsid w:val="002F33B9"/>
    <w:rsid w:val="002F3687"/>
    <w:rsid w:val="002F37B1"/>
    <w:rsid w:val="002F4B7F"/>
    <w:rsid w:val="002F4C3B"/>
    <w:rsid w:val="002F5110"/>
    <w:rsid w:val="002F5537"/>
    <w:rsid w:val="002F5974"/>
    <w:rsid w:val="002F5CF4"/>
    <w:rsid w:val="002F5F27"/>
    <w:rsid w:val="002F6142"/>
    <w:rsid w:val="002F643E"/>
    <w:rsid w:val="002F6CA8"/>
    <w:rsid w:val="002F74A2"/>
    <w:rsid w:val="002F7561"/>
    <w:rsid w:val="002F7838"/>
    <w:rsid w:val="002F7C57"/>
    <w:rsid w:val="002F7CDF"/>
    <w:rsid w:val="0030037B"/>
    <w:rsid w:val="0030080F"/>
    <w:rsid w:val="00300BAD"/>
    <w:rsid w:val="00300FCA"/>
    <w:rsid w:val="003011D1"/>
    <w:rsid w:val="003019B9"/>
    <w:rsid w:val="00301BF8"/>
    <w:rsid w:val="00301CAF"/>
    <w:rsid w:val="00301D84"/>
    <w:rsid w:val="00301FDA"/>
    <w:rsid w:val="003022E7"/>
    <w:rsid w:val="00302482"/>
    <w:rsid w:val="00302573"/>
    <w:rsid w:val="00302B2F"/>
    <w:rsid w:val="00302C36"/>
    <w:rsid w:val="00302F40"/>
    <w:rsid w:val="00303043"/>
    <w:rsid w:val="0030365A"/>
    <w:rsid w:val="00303A2F"/>
    <w:rsid w:val="00303A96"/>
    <w:rsid w:val="00303B0D"/>
    <w:rsid w:val="00303CDB"/>
    <w:rsid w:val="00303ED7"/>
    <w:rsid w:val="00303F6B"/>
    <w:rsid w:val="00304B96"/>
    <w:rsid w:val="00304CC2"/>
    <w:rsid w:val="00304D6F"/>
    <w:rsid w:val="00304F39"/>
    <w:rsid w:val="00304FB5"/>
    <w:rsid w:val="0030555C"/>
    <w:rsid w:val="003057F7"/>
    <w:rsid w:val="0030593C"/>
    <w:rsid w:val="00305B14"/>
    <w:rsid w:val="00305B47"/>
    <w:rsid w:val="00305D9C"/>
    <w:rsid w:val="00305E97"/>
    <w:rsid w:val="0030615E"/>
    <w:rsid w:val="003061EE"/>
    <w:rsid w:val="0030660B"/>
    <w:rsid w:val="003066D3"/>
    <w:rsid w:val="00306717"/>
    <w:rsid w:val="003068CC"/>
    <w:rsid w:val="00306DD6"/>
    <w:rsid w:val="00306E52"/>
    <w:rsid w:val="0030713F"/>
    <w:rsid w:val="00307393"/>
    <w:rsid w:val="003073E0"/>
    <w:rsid w:val="003076BE"/>
    <w:rsid w:val="003106F0"/>
    <w:rsid w:val="003117A4"/>
    <w:rsid w:val="00311840"/>
    <w:rsid w:val="00311974"/>
    <w:rsid w:val="00311C65"/>
    <w:rsid w:val="0031268F"/>
    <w:rsid w:val="00312D24"/>
    <w:rsid w:val="0031363A"/>
    <w:rsid w:val="003136FF"/>
    <w:rsid w:val="0031373A"/>
    <w:rsid w:val="003138A5"/>
    <w:rsid w:val="00313CCE"/>
    <w:rsid w:val="0031420D"/>
    <w:rsid w:val="0031464F"/>
    <w:rsid w:val="0031479B"/>
    <w:rsid w:val="003155CF"/>
    <w:rsid w:val="0031582E"/>
    <w:rsid w:val="003158B8"/>
    <w:rsid w:val="003167C5"/>
    <w:rsid w:val="00316AF9"/>
    <w:rsid w:val="0031727B"/>
    <w:rsid w:val="003178D1"/>
    <w:rsid w:val="00317A08"/>
    <w:rsid w:val="00317B40"/>
    <w:rsid w:val="00317D4B"/>
    <w:rsid w:val="00317E48"/>
    <w:rsid w:val="00320112"/>
    <w:rsid w:val="0032067C"/>
    <w:rsid w:val="00320DA2"/>
    <w:rsid w:val="00320E82"/>
    <w:rsid w:val="0032103D"/>
    <w:rsid w:val="003213B2"/>
    <w:rsid w:val="00321C77"/>
    <w:rsid w:val="00321CE2"/>
    <w:rsid w:val="00321D93"/>
    <w:rsid w:val="00321FA7"/>
    <w:rsid w:val="0032228C"/>
    <w:rsid w:val="00322824"/>
    <w:rsid w:val="003229DE"/>
    <w:rsid w:val="00322F78"/>
    <w:rsid w:val="00322FB7"/>
    <w:rsid w:val="003232BE"/>
    <w:rsid w:val="003232FB"/>
    <w:rsid w:val="00323360"/>
    <w:rsid w:val="003234DC"/>
    <w:rsid w:val="00323C6F"/>
    <w:rsid w:val="00324050"/>
    <w:rsid w:val="003241A2"/>
    <w:rsid w:val="00324326"/>
    <w:rsid w:val="003243B8"/>
    <w:rsid w:val="0032462F"/>
    <w:rsid w:val="0032490B"/>
    <w:rsid w:val="00324CB9"/>
    <w:rsid w:val="00325397"/>
    <w:rsid w:val="0032568A"/>
    <w:rsid w:val="0032596E"/>
    <w:rsid w:val="00325B93"/>
    <w:rsid w:val="00325D35"/>
    <w:rsid w:val="003261C4"/>
    <w:rsid w:val="00326399"/>
    <w:rsid w:val="00326DA8"/>
    <w:rsid w:val="00327558"/>
    <w:rsid w:val="003276F8"/>
    <w:rsid w:val="00327E0E"/>
    <w:rsid w:val="00327F8B"/>
    <w:rsid w:val="0033078D"/>
    <w:rsid w:val="003308E1"/>
    <w:rsid w:val="003309E3"/>
    <w:rsid w:val="00330B75"/>
    <w:rsid w:val="00330BBF"/>
    <w:rsid w:val="00330CA4"/>
    <w:rsid w:val="00331425"/>
    <w:rsid w:val="0033171B"/>
    <w:rsid w:val="00331BBB"/>
    <w:rsid w:val="00331BFB"/>
    <w:rsid w:val="00331C79"/>
    <w:rsid w:val="00331E8B"/>
    <w:rsid w:val="00332752"/>
    <w:rsid w:val="0033281D"/>
    <w:rsid w:val="00332E7C"/>
    <w:rsid w:val="003332D4"/>
    <w:rsid w:val="00333370"/>
    <w:rsid w:val="003335F5"/>
    <w:rsid w:val="003339BC"/>
    <w:rsid w:val="00333B90"/>
    <w:rsid w:val="00333BC2"/>
    <w:rsid w:val="00333EE9"/>
    <w:rsid w:val="00333FB3"/>
    <w:rsid w:val="0033413B"/>
    <w:rsid w:val="00334328"/>
    <w:rsid w:val="003354EA"/>
    <w:rsid w:val="003354ED"/>
    <w:rsid w:val="00335596"/>
    <w:rsid w:val="003355DE"/>
    <w:rsid w:val="00335616"/>
    <w:rsid w:val="003358F5"/>
    <w:rsid w:val="003359AE"/>
    <w:rsid w:val="00335B82"/>
    <w:rsid w:val="00336C09"/>
    <w:rsid w:val="003370EB"/>
    <w:rsid w:val="0033785C"/>
    <w:rsid w:val="00337A31"/>
    <w:rsid w:val="00340348"/>
    <w:rsid w:val="00340587"/>
    <w:rsid w:val="003416D0"/>
    <w:rsid w:val="003417F6"/>
    <w:rsid w:val="003422EA"/>
    <w:rsid w:val="00343FE6"/>
    <w:rsid w:val="00344006"/>
    <w:rsid w:val="003441F1"/>
    <w:rsid w:val="00344489"/>
    <w:rsid w:val="00344532"/>
    <w:rsid w:val="0034471F"/>
    <w:rsid w:val="00344997"/>
    <w:rsid w:val="0034511D"/>
    <w:rsid w:val="003451AA"/>
    <w:rsid w:val="00345796"/>
    <w:rsid w:val="00345927"/>
    <w:rsid w:val="00345C9E"/>
    <w:rsid w:val="00345F97"/>
    <w:rsid w:val="003467ED"/>
    <w:rsid w:val="00346C69"/>
    <w:rsid w:val="003471F4"/>
    <w:rsid w:val="003475A3"/>
    <w:rsid w:val="003476A9"/>
    <w:rsid w:val="00347C7E"/>
    <w:rsid w:val="00347CEB"/>
    <w:rsid w:val="00347D34"/>
    <w:rsid w:val="00347D65"/>
    <w:rsid w:val="00347DB8"/>
    <w:rsid w:val="00347DE7"/>
    <w:rsid w:val="00347F61"/>
    <w:rsid w:val="00350502"/>
    <w:rsid w:val="00350712"/>
    <w:rsid w:val="0035079B"/>
    <w:rsid w:val="00351678"/>
    <w:rsid w:val="00351B03"/>
    <w:rsid w:val="00352361"/>
    <w:rsid w:val="00352959"/>
    <w:rsid w:val="00352CAA"/>
    <w:rsid w:val="00353417"/>
    <w:rsid w:val="00353924"/>
    <w:rsid w:val="00353DC4"/>
    <w:rsid w:val="00353E7A"/>
    <w:rsid w:val="003540C2"/>
    <w:rsid w:val="00354875"/>
    <w:rsid w:val="00354B8F"/>
    <w:rsid w:val="00354E6D"/>
    <w:rsid w:val="00355280"/>
    <w:rsid w:val="00355F48"/>
    <w:rsid w:val="00355FBC"/>
    <w:rsid w:val="00356AAA"/>
    <w:rsid w:val="0035700E"/>
    <w:rsid w:val="003574F8"/>
    <w:rsid w:val="00357707"/>
    <w:rsid w:val="00357AB4"/>
    <w:rsid w:val="00357DBD"/>
    <w:rsid w:val="0036007F"/>
    <w:rsid w:val="0036014E"/>
    <w:rsid w:val="0036029D"/>
    <w:rsid w:val="00360490"/>
    <w:rsid w:val="003610E5"/>
    <w:rsid w:val="003611CE"/>
    <w:rsid w:val="003614C6"/>
    <w:rsid w:val="00361BCB"/>
    <w:rsid w:val="00361C0F"/>
    <w:rsid w:val="00361C5A"/>
    <w:rsid w:val="00361D7C"/>
    <w:rsid w:val="00361EDB"/>
    <w:rsid w:val="003621FC"/>
    <w:rsid w:val="003622F0"/>
    <w:rsid w:val="0036235E"/>
    <w:rsid w:val="00362E78"/>
    <w:rsid w:val="003630C1"/>
    <w:rsid w:val="003630F3"/>
    <w:rsid w:val="003633EE"/>
    <w:rsid w:val="003634EC"/>
    <w:rsid w:val="00363AAF"/>
    <w:rsid w:val="00363D3E"/>
    <w:rsid w:val="003648CB"/>
    <w:rsid w:val="003649B7"/>
    <w:rsid w:val="003650D2"/>
    <w:rsid w:val="0036526B"/>
    <w:rsid w:val="00365A89"/>
    <w:rsid w:val="00366345"/>
    <w:rsid w:val="0036652D"/>
    <w:rsid w:val="00366F33"/>
    <w:rsid w:val="003674CF"/>
    <w:rsid w:val="00367727"/>
    <w:rsid w:val="003677BF"/>
    <w:rsid w:val="0037057D"/>
    <w:rsid w:val="00370B69"/>
    <w:rsid w:val="00371493"/>
    <w:rsid w:val="0037181B"/>
    <w:rsid w:val="003724F8"/>
    <w:rsid w:val="0037257B"/>
    <w:rsid w:val="00372C44"/>
    <w:rsid w:val="00372E9B"/>
    <w:rsid w:val="00373309"/>
    <w:rsid w:val="00373A19"/>
    <w:rsid w:val="003742DC"/>
    <w:rsid w:val="0037431B"/>
    <w:rsid w:val="00374F3D"/>
    <w:rsid w:val="00374FF4"/>
    <w:rsid w:val="003755DD"/>
    <w:rsid w:val="00376347"/>
    <w:rsid w:val="00377A27"/>
    <w:rsid w:val="00377CBF"/>
    <w:rsid w:val="00380051"/>
    <w:rsid w:val="0038056D"/>
    <w:rsid w:val="00380E5D"/>
    <w:rsid w:val="00381363"/>
    <w:rsid w:val="00381746"/>
    <w:rsid w:val="003818A1"/>
    <w:rsid w:val="00381E7D"/>
    <w:rsid w:val="00382331"/>
    <w:rsid w:val="003825B4"/>
    <w:rsid w:val="003825C8"/>
    <w:rsid w:val="00382686"/>
    <w:rsid w:val="00382A27"/>
    <w:rsid w:val="003831A1"/>
    <w:rsid w:val="00383471"/>
    <w:rsid w:val="0038352D"/>
    <w:rsid w:val="00383717"/>
    <w:rsid w:val="00385314"/>
    <w:rsid w:val="00385CFA"/>
    <w:rsid w:val="003862AF"/>
    <w:rsid w:val="00386827"/>
    <w:rsid w:val="00386DF2"/>
    <w:rsid w:val="00386FD1"/>
    <w:rsid w:val="003870AF"/>
    <w:rsid w:val="00387242"/>
    <w:rsid w:val="003872F2"/>
    <w:rsid w:val="003873B2"/>
    <w:rsid w:val="003877FB"/>
    <w:rsid w:val="00390C90"/>
    <w:rsid w:val="00390E9E"/>
    <w:rsid w:val="00390EC4"/>
    <w:rsid w:val="0039109E"/>
    <w:rsid w:val="003913D5"/>
    <w:rsid w:val="0039142F"/>
    <w:rsid w:val="003915CA"/>
    <w:rsid w:val="003921AD"/>
    <w:rsid w:val="00393148"/>
    <w:rsid w:val="00393649"/>
    <w:rsid w:val="0039373D"/>
    <w:rsid w:val="00393BCB"/>
    <w:rsid w:val="00393D71"/>
    <w:rsid w:val="00394206"/>
    <w:rsid w:val="00394AD0"/>
    <w:rsid w:val="00395BE0"/>
    <w:rsid w:val="00395E37"/>
    <w:rsid w:val="00395E48"/>
    <w:rsid w:val="00396045"/>
    <w:rsid w:val="0039608C"/>
    <w:rsid w:val="00396A83"/>
    <w:rsid w:val="00396F46"/>
    <w:rsid w:val="003971C3"/>
    <w:rsid w:val="0039733C"/>
    <w:rsid w:val="00397719"/>
    <w:rsid w:val="00397ACD"/>
    <w:rsid w:val="00397AE5"/>
    <w:rsid w:val="003A0348"/>
    <w:rsid w:val="003A05CC"/>
    <w:rsid w:val="003A0894"/>
    <w:rsid w:val="003A0B2E"/>
    <w:rsid w:val="003A1A4A"/>
    <w:rsid w:val="003A1A85"/>
    <w:rsid w:val="003A1AA4"/>
    <w:rsid w:val="003A1C15"/>
    <w:rsid w:val="003A1C83"/>
    <w:rsid w:val="003A1D34"/>
    <w:rsid w:val="003A2468"/>
    <w:rsid w:val="003A24E4"/>
    <w:rsid w:val="003A3057"/>
    <w:rsid w:val="003A36EE"/>
    <w:rsid w:val="003A3A20"/>
    <w:rsid w:val="003A41CE"/>
    <w:rsid w:val="003A45C4"/>
    <w:rsid w:val="003A486A"/>
    <w:rsid w:val="003A4D07"/>
    <w:rsid w:val="003A4ECA"/>
    <w:rsid w:val="003A561C"/>
    <w:rsid w:val="003A5718"/>
    <w:rsid w:val="003A5737"/>
    <w:rsid w:val="003A58B1"/>
    <w:rsid w:val="003A5C36"/>
    <w:rsid w:val="003A5EEC"/>
    <w:rsid w:val="003A60E1"/>
    <w:rsid w:val="003A6982"/>
    <w:rsid w:val="003A6B53"/>
    <w:rsid w:val="003A6B7F"/>
    <w:rsid w:val="003A6CE8"/>
    <w:rsid w:val="003A765D"/>
    <w:rsid w:val="003A7954"/>
    <w:rsid w:val="003B058B"/>
    <w:rsid w:val="003B086E"/>
    <w:rsid w:val="003B0E01"/>
    <w:rsid w:val="003B0F9A"/>
    <w:rsid w:val="003B1EAF"/>
    <w:rsid w:val="003B25B6"/>
    <w:rsid w:val="003B2AEC"/>
    <w:rsid w:val="003B34CB"/>
    <w:rsid w:val="003B3AE6"/>
    <w:rsid w:val="003B3EF7"/>
    <w:rsid w:val="003B3FE7"/>
    <w:rsid w:val="003B438B"/>
    <w:rsid w:val="003B4737"/>
    <w:rsid w:val="003B4963"/>
    <w:rsid w:val="003B49F3"/>
    <w:rsid w:val="003B4A38"/>
    <w:rsid w:val="003B4E78"/>
    <w:rsid w:val="003B515D"/>
    <w:rsid w:val="003B530C"/>
    <w:rsid w:val="003B5585"/>
    <w:rsid w:val="003B5D4C"/>
    <w:rsid w:val="003B5F82"/>
    <w:rsid w:val="003B6707"/>
    <w:rsid w:val="003B7BEF"/>
    <w:rsid w:val="003B7EA9"/>
    <w:rsid w:val="003B7F87"/>
    <w:rsid w:val="003B7F98"/>
    <w:rsid w:val="003C0157"/>
    <w:rsid w:val="003C02D5"/>
    <w:rsid w:val="003C05B1"/>
    <w:rsid w:val="003C092B"/>
    <w:rsid w:val="003C1065"/>
    <w:rsid w:val="003C1351"/>
    <w:rsid w:val="003C25E1"/>
    <w:rsid w:val="003C2A89"/>
    <w:rsid w:val="003C2D1F"/>
    <w:rsid w:val="003C2F7C"/>
    <w:rsid w:val="003C3194"/>
    <w:rsid w:val="003C33D8"/>
    <w:rsid w:val="003C3CA4"/>
    <w:rsid w:val="003C3DCB"/>
    <w:rsid w:val="003C40EF"/>
    <w:rsid w:val="003C4398"/>
    <w:rsid w:val="003C4BDA"/>
    <w:rsid w:val="003C4C70"/>
    <w:rsid w:val="003C532E"/>
    <w:rsid w:val="003C54C4"/>
    <w:rsid w:val="003C55AD"/>
    <w:rsid w:val="003C5ACA"/>
    <w:rsid w:val="003C6359"/>
    <w:rsid w:val="003C6388"/>
    <w:rsid w:val="003C6624"/>
    <w:rsid w:val="003C686F"/>
    <w:rsid w:val="003C6CFA"/>
    <w:rsid w:val="003C6F4E"/>
    <w:rsid w:val="003C716A"/>
    <w:rsid w:val="003C720C"/>
    <w:rsid w:val="003C72F0"/>
    <w:rsid w:val="003C757E"/>
    <w:rsid w:val="003C7AA7"/>
    <w:rsid w:val="003C7C22"/>
    <w:rsid w:val="003C7D10"/>
    <w:rsid w:val="003C7F31"/>
    <w:rsid w:val="003D035B"/>
    <w:rsid w:val="003D0372"/>
    <w:rsid w:val="003D0BEB"/>
    <w:rsid w:val="003D1486"/>
    <w:rsid w:val="003D1652"/>
    <w:rsid w:val="003D1762"/>
    <w:rsid w:val="003D1C06"/>
    <w:rsid w:val="003D20A4"/>
    <w:rsid w:val="003D20C5"/>
    <w:rsid w:val="003D243D"/>
    <w:rsid w:val="003D25A0"/>
    <w:rsid w:val="003D2661"/>
    <w:rsid w:val="003D2823"/>
    <w:rsid w:val="003D28F4"/>
    <w:rsid w:val="003D2D66"/>
    <w:rsid w:val="003D3BCD"/>
    <w:rsid w:val="003D3C48"/>
    <w:rsid w:val="003D45C9"/>
    <w:rsid w:val="003D4E5C"/>
    <w:rsid w:val="003D4FC0"/>
    <w:rsid w:val="003D5483"/>
    <w:rsid w:val="003D564D"/>
    <w:rsid w:val="003D5706"/>
    <w:rsid w:val="003D658B"/>
    <w:rsid w:val="003D6631"/>
    <w:rsid w:val="003D68B3"/>
    <w:rsid w:val="003D7194"/>
    <w:rsid w:val="003D728B"/>
    <w:rsid w:val="003D74D6"/>
    <w:rsid w:val="003D7543"/>
    <w:rsid w:val="003D759A"/>
    <w:rsid w:val="003D77F2"/>
    <w:rsid w:val="003D77FC"/>
    <w:rsid w:val="003D7961"/>
    <w:rsid w:val="003D7A13"/>
    <w:rsid w:val="003D7C98"/>
    <w:rsid w:val="003E0089"/>
    <w:rsid w:val="003E047D"/>
    <w:rsid w:val="003E07B1"/>
    <w:rsid w:val="003E0973"/>
    <w:rsid w:val="003E0A3D"/>
    <w:rsid w:val="003E0D4A"/>
    <w:rsid w:val="003E1021"/>
    <w:rsid w:val="003E11F5"/>
    <w:rsid w:val="003E1214"/>
    <w:rsid w:val="003E1602"/>
    <w:rsid w:val="003E16BC"/>
    <w:rsid w:val="003E1E4A"/>
    <w:rsid w:val="003E1EB2"/>
    <w:rsid w:val="003E22E5"/>
    <w:rsid w:val="003E2503"/>
    <w:rsid w:val="003E27BE"/>
    <w:rsid w:val="003E297F"/>
    <w:rsid w:val="003E2D3A"/>
    <w:rsid w:val="003E2D63"/>
    <w:rsid w:val="003E2EDC"/>
    <w:rsid w:val="003E2F04"/>
    <w:rsid w:val="003E2F24"/>
    <w:rsid w:val="003E4173"/>
    <w:rsid w:val="003E41C8"/>
    <w:rsid w:val="003E4478"/>
    <w:rsid w:val="003E4827"/>
    <w:rsid w:val="003E48A4"/>
    <w:rsid w:val="003E4A96"/>
    <w:rsid w:val="003E5493"/>
    <w:rsid w:val="003E561C"/>
    <w:rsid w:val="003E58AC"/>
    <w:rsid w:val="003E5A89"/>
    <w:rsid w:val="003E5F75"/>
    <w:rsid w:val="003E685C"/>
    <w:rsid w:val="003E6A91"/>
    <w:rsid w:val="003E6DC1"/>
    <w:rsid w:val="003E7516"/>
    <w:rsid w:val="003E7578"/>
    <w:rsid w:val="003E7790"/>
    <w:rsid w:val="003E7A29"/>
    <w:rsid w:val="003E7CFE"/>
    <w:rsid w:val="003E7FDE"/>
    <w:rsid w:val="003F044B"/>
    <w:rsid w:val="003F0CAD"/>
    <w:rsid w:val="003F1002"/>
    <w:rsid w:val="003F14E2"/>
    <w:rsid w:val="003F1782"/>
    <w:rsid w:val="003F19DB"/>
    <w:rsid w:val="003F2607"/>
    <w:rsid w:val="003F27CA"/>
    <w:rsid w:val="003F2966"/>
    <w:rsid w:val="003F2DD4"/>
    <w:rsid w:val="003F31CC"/>
    <w:rsid w:val="003F355B"/>
    <w:rsid w:val="003F3C0A"/>
    <w:rsid w:val="003F3EF9"/>
    <w:rsid w:val="003F401F"/>
    <w:rsid w:val="003F4245"/>
    <w:rsid w:val="003F43AF"/>
    <w:rsid w:val="003F4685"/>
    <w:rsid w:val="003F4A79"/>
    <w:rsid w:val="003F4AB9"/>
    <w:rsid w:val="003F4C60"/>
    <w:rsid w:val="003F4D5D"/>
    <w:rsid w:val="003F5AB8"/>
    <w:rsid w:val="003F5FB0"/>
    <w:rsid w:val="003F6174"/>
    <w:rsid w:val="003F61ED"/>
    <w:rsid w:val="003F649E"/>
    <w:rsid w:val="003F6529"/>
    <w:rsid w:val="003F6E64"/>
    <w:rsid w:val="003F7511"/>
    <w:rsid w:val="003F76E0"/>
    <w:rsid w:val="003F7DCB"/>
    <w:rsid w:val="00400168"/>
    <w:rsid w:val="00400242"/>
    <w:rsid w:val="004002BE"/>
    <w:rsid w:val="00400416"/>
    <w:rsid w:val="0040056C"/>
    <w:rsid w:val="00400644"/>
    <w:rsid w:val="00400764"/>
    <w:rsid w:val="004007CB"/>
    <w:rsid w:val="00400A72"/>
    <w:rsid w:val="00400DF3"/>
    <w:rsid w:val="0040103C"/>
    <w:rsid w:val="00401082"/>
    <w:rsid w:val="004011B2"/>
    <w:rsid w:val="0040123C"/>
    <w:rsid w:val="004014A5"/>
    <w:rsid w:val="004016EA"/>
    <w:rsid w:val="00401D53"/>
    <w:rsid w:val="00401EC1"/>
    <w:rsid w:val="00402088"/>
    <w:rsid w:val="004022FB"/>
    <w:rsid w:val="00402306"/>
    <w:rsid w:val="0040255A"/>
    <w:rsid w:val="00402694"/>
    <w:rsid w:val="0040333A"/>
    <w:rsid w:val="004036D7"/>
    <w:rsid w:val="004037A9"/>
    <w:rsid w:val="004038AC"/>
    <w:rsid w:val="00403C17"/>
    <w:rsid w:val="00404464"/>
    <w:rsid w:val="004044C6"/>
    <w:rsid w:val="004045AD"/>
    <w:rsid w:val="00404A75"/>
    <w:rsid w:val="00404F8F"/>
    <w:rsid w:val="00405074"/>
    <w:rsid w:val="00405483"/>
    <w:rsid w:val="004054F8"/>
    <w:rsid w:val="00405947"/>
    <w:rsid w:val="0040695A"/>
    <w:rsid w:val="0040703C"/>
    <w:rsid w:val="004075E8"/>
    <w:rsid w:val="00407FA2"/>
    <w:rsid w:val="00410164"/>
    <w:rsid w:val="0041087F"/>
    <w:rsid w:val="00410943"/>
    <w:rsid w:val="004110A9"/>
    <w:rsid w:val="00411A3E"/>
    <w:rsid w:val="00411EC1"/>
    <w:rsid w:val="00412077"/>
    <w:rsid w:val="004121CF"/>
    <w:rsid w:val="004124C7"/>
    <w:rsid w:val="00412585"/>
    <w:rsid w:val="0041265C"/>
    <w:rsid w:val="00412C65"/>
    <w:rsid w:val="00413013"/>
    <w:rsid w:val="00413113"/>
    <w:rsid w:val="00413467"/>
    <w:rsid w:val="00413804"/>
    <w:rsid w:val="0041397C"/>
    <w:rsid w:val="00413D34"/>
    <w:rsid w:val="0041408F"/>
    <w:rsid w:val="00414216"/>
    <w:rsid w:val="004142E1"/>
    <w:rsid w:val="0041431A"/>
    <w:rsid w:val="0041481F"/>
    <w:rsid w:val="00414DD6"/>
    <w:rsid w:val="00414E3A"/>
    <w:rsid w:val="00415057"/>
    <w:rsid w:val="004150F0"/>
    <w:rsid w:val="004150FF"/>
    <w:rsid w:val="00415120"/>
    <w:rsid w:val="004151A1"/>
    <w:rsid w:val="00415387"/>
    <w:rsid w:val="004156AD"/>
    <w:rsid w:val="00415728"/>
    <w:rsid w:val="0041665B"/>
    <w:rsid w:val="00416B33"/>
    <w:rsid w:val="0041704C"/>
    <w:rsid w:val="0041707C"/>
    <w:rsid w:val="00417234"/>
    <w:rsid w:val="00417511"/>
    <w:rsid w:val="0041761F"/>
    <w:rsid w:val="004204D2"/>
    <w:rsid w:val="00420912"/>
    <w:rsid w:val="00420936"/>
    <w:rsid w:val="00420F7B"/>
    <w:rsid w:val="004213AB"/>
    <w:rsid w:val="004217D7"/>
    <w:rsid w:val="004218BB"/>
    <w:rsid w:val="00421901"/>
    <w:rsid w:val="00421AB5"/>
    <w:rsid w:val="00421B9B"/>
    <w:rsid w:val="00421C66"/>
    <w:rsid w:val="00422063"/>
    <w:rsid w:val="00422117"/>
    <w:rsid w:val="004226ED"/>
    <w:rsid w:val="004229A1"/>
    <w:rsid w:val="004229AB"/>
    <w:rsid w:val="00422A65"/>
    <w:rsid w:val="00422C25"/>
    <w:rsid w:val="00422C84"/>
    <w:rsid w:val="00423ABC"/>
    <w:rsid w:val="00423E4E"/>
    <w:rsid w:val="00424234"/>
    <w:rsid w:val="00424541"/>
    <w:rsid w:val="004249B3"/>
    <w:rsid w:val="00424A9A"/>
    <w:rsid w:val="00424AC7"/>
    <w:rsid w:val="00424E36"/>
    <w:rsid w:val="0042528D"/>
    <w:rsid w:val="00425E24"/>
    <w:rsid w:val="00426092"/>
    <w:rsid w:val="00426347"/>
    <w:rsid w:val="00426CDA"/>
    <w:rsid w:val="00427681"/>
    <w:rsid w:val="00427AE5"/>
    <w:rsid w:val="00427BC4"/>
    <w:rsid w:val="00427E32"/>
    <w:rsid w:val="00430267"/>
    <w:rsid w:val="004307FD"/>
    <w:rsid w:val="00430F5E"/>
    <w:rsid w:val="00431335"/>
    <w:rsid w:val="00431C7F"/>
    <w:rsid w:val="00431D79"/>
    <w:rsid w:val="00431ECC"/>
    <w:rsid w:val="00432039"/>
    <w:rsid w:val="0043219E"/>
    <w:rsid w:val="0043220E"/>
    <w:rsid w:val="00432571"/>
    <w:rsid w:val="0043305F"/>
    <w:rsid w:val="004333BA"/>
    <w:rsid w:val="004333E4"/>
    <w:rsid w:val="004333E8"/>
    <w:rsid w:val="004334F9"/>
    <w:rsid w:val="00433846"/>
    <w:rsid w:val="00434693"/>
    <w:rsid w:val="00434731"/>
    <w:rsid w:val="00434778"/>
    <w:rsid w:val="00434A76"/>
    <w:rsid w:val="00434B26"/>
    <w:rsid w:val="0043500C"/>
    <w:rsid w:val="004350BB"/>
    <w:rsid w:val="00435167"/>
    <w:rsid w:val="00435770"/>
    <w:rsid w:val="00435AD1"/>
    <w:rsid w:val="004368CA"/>
    <w:rsid w:val="00436ECA"/>
    <w:rsid w:val="00436FE8"/>
    <w:rsid w:val="004371FB"/>
    <w:rsid w:val="004375B1"/>
    <w:rsid w:val="00437CC7"/>
    <w:rsid w:val="004404A9"/>
    <w:rsid w:val="004408CD"/>
    <w:rsid w:val="004416E5"/>
    <w:rsid w:val="004417A6"/>
    <w:rsid w:val="00441D69"/>
    <w:rsid w:val="004424E3"/>
    <w:rsid w:val="00442625"/>
    <w:rsid w:val="004428E9"/>
    <w:rsid w:val="00442A20"/>
    <w:rsid w:val="00442BD4"/>
    <w:rsid w:val="00442C9C"/>
    <w:rsid w:val="00442FB9"/>
    <w:rsid w:val="00443130"/>
    <w:rsid w:val="00443B81"/>
    <w:rsid w:val="0044419B"/>
    <w:rsid w:val="004443B8"/>
    <w:rsid w:val="004447B7"/>
    <w:rsid w:val="00445F8F"/>
    <w:rsid w:val="0044618E"/>
    <w:rsid w:val="00446AF1"/>
    <w:rsid w:val="00446B7E"/>
    <w:rsid w:val="004470C3"/>
    <w:rsid w:val="004471D2"/>
    <w:rsid w:val="0044776F"/>
    <w:rsid w:val="00447811"/>
    <w:rsid w:val="004503F4"/>
    <w:rsid w:val="0045064F"/>
    <w:rsid w:val="004509F8"/>
    <w:rsid w:val="00450BF8"/>
    <w:rsid w:val="00450E40"/>
    <w:rsid w:val="00451B03"/>
    <w:rsid w:val="00451FEE"/>
    <w:rsid w:val="0045209C"/>
    <w:rsid w:val="004521A9"/>
    <w:rsid w:val="00452A34"/>
    <w:rsid w:val="00452C4D"/>
    <w:rsid w:val="00452C54"/>
    <w:rsid w:val="0045480C"/>
    <w:rsid w:val="00454935"/>
    <w:rsid w:val="00454B24"/>
    <w:rsid w:val="00454DA1"/>
    <w:rsid w:val="004552FE"/>
    <w:rsid w:val="004553BE"/>
    <w:rsid w:val="00455C2E"/>
    <w:rsid w:val="00455E42"/>
    <w:rsid w:val="0045609E"/>
    <w:rsid w:val="00456464"/>
    <w:rsid w:val="004564A3"/>
    <w:rsid w:val="00456DA8"/>
    <w:rsid w:val="004570DD"/>
    <w:rsid w:val="00457ABD"/>
    <w:rsid w:val="00457F9D"/>
    <w:rsid w:val="00460385"/>
    <w:rsid w:val="004607D6"/>
    <w:rsid w:val="00460A26"/>
    <w:rsid w:val="004610CE"/>
    <w:rsid w:val="004611E6"/>
    <w:rsid w:val="0046138B"/>
    <w:rsid w:val="004624B3"/>
    <w:rsid w:val="0046326B"/>
    <w:rsid w:val="00463624"/>
    <w:rsid w:val="004638E1"/>
    <w:rsid w:val="00463932"/>
    <w:rsid w:val="00464114"/>
    <w:rsid w:val="0046412B"/>
    <w:rsid w:val="0046416B"/>
    <w:rsid w:val="004643F8"/>
    <w:rsid w:val="00464E8C"/>
    <w:rsid w:val="0046533A"/>
    <w:rsid w:val="004653BD"/>
    <w:rsid w:val="00465BC5"/>
    <w:rsid w:val="00465D2E"/>
    <w:rsid w:val="004664F4"/>
    <w:rsid w:val="00466B98"/>
    <w:rsid w:val="00466FE9"/>
    <w:rsid w:val="004671C3"/>
    <w:rsid w:val="0046747B"/>
    <w:rsid w:val="004676CD"/>
    <w:rsid w:val="00467A29"/>
    <w:rsid w:val="00467F3A"/>
    <w:rsid w:val="00470219"/>
    <w:rsid w:val="0047022A"/>
    <w:rsid w:val="00470392"/>
    <w:rsid w:val="00470425"/>
    <w:rsid w:val="00470BD7"/>
    <w:rsid w:val="00470FF1"/>
    <w:rsid w:val="0047160D"/>
    <w:rsid w:val="00471920"/>
    <w:rsid w:val="00472291"/>
    <w:rsid w:val="004726AA"/>
    <w:rsid w:val="00472B47"/>
    <w:rsid w:val="00472D77"/>
    <w:rsid w:val="00472E0B"/>
    <w:rsid w:val="004733BB"/>
    <w:rsid w:val="00473821"/>
    <w:rsid w:val="00473926"/>
    <w:rsid w:val="00473CAA"/>
    <w:rsid w:val="00473D86"/>
    <w:rsid w:val="00473E73"/>
    <w:rsid w:val="00474160"/>
    <w:rsid w:val="004747BB"/>
    <w:rsid w:val="0047488F"/>
    <w:rsid w:val="004749C7"/>
    <w:rsid w:val="00474EDF"/>
    <w:rsid w:val="00474F59"/>
    <w:rsid w:val="004752FE"/>
    <w:rsid w:val="004759ED"/>
    <w:rsid w:val="00476AF2"/>
    <w:rsid w:val="00476D69"/>
    <w:rsid w:val="00476F6A"/>
    <w:rsid w:val="004772CD"/>
    <w:rsid w:val="00477436"/>
    <w:rsid w:val="00477622"/>
    <w:rsid w:val="0047798F"/>
    <w:rsid w:val="00477BFF"/>
    <w:rsid w:val="0048033F"/>
    <w:rsid w:val="004806FF"/>
    <w:rsid w:val="00480949"/>
    <w:rsid w:val="004809BE"/>
    <w:rsid w:val="00480C10"/>
    <w:rsid w:val="00480FCE"/>
    <w:rsid w:val="00481818"/>
    <w:rsid w:val="00481B3D"/>
    <w:rsid w:val="00481BE8"/>
    <w:rsid w:val="00481F53"/>
    <w:rsid w:val="00482A1E"/>
    <w:rsid w:val="00482DBE"/>
    <w:rsid w:val="00482DE5"/>
    <w:rsid w:val="00483C9F"/>
    <w:rsid w:val="0048444A"/>
    <w:rsid w:val="0048469C"/>
    <w:rsid w:val="0048483E"/>
    <w:rsid w:val="00484872"/>
    <w:rsid w:val="00484932"/>
    <w:rsid w:val="00484F8B"/>
    <w:rsid w:val="00485670"/>
    <w:rsid w:val="004857C9"/>
    <w:rsid w:val="004857F2"/>
    <w:rsid w:val="00485F7D"/>
    <w:rsid w:val="0048613A"/>
    <w:rsid w:val="00486499"/>
    <w:rsid w:val="00486659"/>
    <w:rsid w:val="00486A5E"/>
    <w:rsid w:val="00486D15"/>
    <w:rsid w:val="00486D7A"/>
    <w:rsid w:val="0048703C"/>
    <w:rsid w:val="00487080"/>
    <w:rsid w:val="00487100"/>
    <w:rsid w:val="00487185"/>
    <w:rsid w:val="0048765F"/>
    <w:rsid w:val="00487A37"/>
    <w:rsid w:val="00487EB1"/>
    <w:rsid w:val="00490709"/>
    <w:rsid w:val="00490A7B"/>
    <w:rsid w:val="004917B1"/>
    <w:rsid w:val="00491984"/>
    <w:rsid w:val="00492358"/>
    <w:rsid w:val="00492464"/>
    <w:rsid w:val="004924BD"/>
    <w:rsid w:val="0049272B"/>
    <w:rsid w:val="00492824"/>
    <w:rsid w:val="00492861"/>
    <w:rsid w:val="00492CDA"/>
    <w:rsid w:val="00493373"/>
    <w:rsid w:val="0049345A"/>
    <w:rsid w:val="00493854"/>
    <w:rsid w:val="00493DC5"/>
    <w:rsid w:val="00493E90"/>
    <w:rsid w:val="00494428"/>
    <w:rsid w:val="004945FB"/>
    <w:rsid w:val="004946A5"/>
    <w:rsid w:val="0049491D"/>
    <w:rsid w:val="004950D1"/>
    <w:rsid w:val="00495306"/>
    <w:rsid w:val="00495353"/>
    <w:rsid w:val="004956F6"/>
    <w:rsid w:val="00495ACE"/>
    <w:rsid w:val="00495B4F"/>
    <w:rsid w:val="00495E66"/>
    <w:rsid w:val="00496C02"/>
    <w:rsid w:val="00496D22"/>
    <w:rsid w:val="004971D0"/>
    <w:rsid w:val="00497D3E"/>
    <w:rsid w:val="004A003B"/>
    <w:rsid w:val="004A035B"/>
    <w:rsid w:val="004A081F"/>
    <w:rsid w:val="004A0867"/>
    <w:rsid w:val="004A0BEF"/>
    <w:rsid w:val="004A10B0"/>
    <w:rsid w:val="004A1393"/>
    <w:rsid w:val="004A1537"/>
    <w:rsid w:val="004A17DE"/>
    <w:rsid w:val="004A1B7B"/>
    <w:rsid w:val="004A1D91"/>
    <w:rsid w:val="004A1EFF"/>
    <w:rsid w:val="004A2201"/>
    <w:rsid w:val="004A22AA"/>
    <w:rsid w:val="004A2615"/>
    <w:rsid w:val="004A280A"/>
    <w:rsid w:val="004A28E7"/>
    <w:rsid w:val="004A33F0"/>
    <w:rsid w:val="004A360A"/>
    <w:rsid w:val="004A3CAB"/>
    <w:rsid w:val="004A41FA"/>
    <w:rsid w:val="004A4730"/>
    <w:rsid w:val="004A4779"/>
    <w:rsid w:val="004A48BF"/>
    <w:rsid w:val="004A49B3"/>
    <w:rsid w:val="004A5217"/>
    <w:rsid w:val="004A530B"/>
    <w:rsid w:val="004A5BE1"/>
    <w:rsid w:val="004A627B"/>
    <w:rsid w:val="004A66B7"/>
    <w:rsid w:val="004A66E3"/>
    <w:rsid w:val="004A68DE"/>
    <w:rsid w:val="004A783C"/>
    <w:rsid w:val="004B0195"/>
    <w:rsid w:val="004B0895"/>
    <w:rsid w:val="004B112A"/>
    <w:rsid w:val="004B126F"/>
    <w:rsid w:val="004B1433"/>
    <w:rsid w:val="004B183E"/>
    <w:rsid w:val="004B1DAC"/>
    <w:rsid w:val="004B1E6D"/>
    <w:rsid w:val="004B261C"/>
    <w:rsid w:val="004B276F"/>
    <w:rsid w:val="004B3225"/>
    <w:rsid w:val="004B3833"/>
    <w:rsid w:val="004B39E9"/>
    <w:rsid w:val="004B46E9"/>
    <w:rsid w:val="004B4A93"/>
    <w:rsid w:val="004B4ADD"/>
    <w:rsid w:val="004B4B74"/>
    <w:rsid w:val="004B55E5"/>
    <w:rsid w:val="004B56CF"/>
    <w:rsid w:val="004B56F2"/>
    <w:rsid w:val="004B5C16"/>
    <w:rsid w:val="004B5CAB"/>
    <w:rsid w:val="004B5CAD"/>
    <w:rsid w:val="004B6326"/>
    <w:rsid w:val="004B6690"/>
    <w:rsid w:val="004B686B"/>
    <w:rsid w:val="004B689C"/>
    <w:rsid w:val="004B69A8"/>
    <w:rsid w:val="004B6A92"/>
    <w:rsid w:val="004B6C69"/>
    <w:rsid w:val="004B6E6C"/>
    <w:rsid w:val="004B6F1C"/>
    <w:rsid w:val="004B73BA"/>
    <w:rsid w:val="004B7490"/>
    <w:rsid w:val="004B74B4"/>
    <w:rsid w:val="004B74BF"/>
    <w:rsid w:val="004B760B"/>
    <w:rsid w:val="004C01F0"/>
    <w:rsid w:val="004C0727"/>
    <w:rsid w:val="004C0764"/>
    <w:rsid w:val="004C0CFF"/>
    <w:rsid w:val="004C120C"/>
    <w:rsid w:val="004C1237"/>
    <w:rsid w:val="004C16BF"/>
    <w:rsid w:val="004C17CB"/>
    <w:rsid w:val="004C2190"/>
    <w:rsid w:val="004C2497"/>
    <w:rsid w:val="004C3309"/>
    <w:rsid w:val="004C3386"/>
    <w:rsid w:val="004C38E2"/>
    <w:rsid w:val="004C39BB"/>
    <w:rsid w:val="004C3C24"/>
    <w:rsid w:val="004C3D20"/>
    <w:rsid w:val="004C3D23"/>
    <w:rsid w:val="004C447F"/>
    <w:rsid w:val="004C54A1"/>
    <w:rsid w:val="004C556E"/>
    <w:rsid w:val="004C59D6"/>
    <w:rsid w:val="004C59EE"/>
    <w:rsid w:val="004C5B57"/>
    <w:rsid w:val="004C6758"/>
    <w:rsid w:val="004C684E"/>
    <w:rsid w:val="004C6B63"/>
    <w:rsid w:val="004C6F57"/>
    <w:rsid w:val="004C7C08"/>
    <w:rsid w:val="004D0228"/>
    <w:rsid w:val="004D02B7"/>
    <w:rsid w:val="004D064C"/>
    <w:rsid w:val="004D0948"/>
    <w:rsid w:val="004D0D84"/>
    <w:rsid w:val="004D12BD"/>
    <w:rsid w:val="004D136E"/>
    <w:rsid w:val="004D13E8"/>
    <w:rsid w:val="004D16AE"/>
    <w:rsid w:val="004D1A88"/>
    <w:rsid w:val="004D1D94"/>
    <w:rsid w:val="004D24C4"/>
    <w:rsid w:val="004D2653"/>
    <w:rsid w:val="004D285F"/>
    <w:rsid w:val="004D2AC4"/>
    <w:rsid w:val="004D2CD0"/>
    <w:rsid w:val="004D3382"/>
    <w:rsid w:val="004D366E"/>
    <w:rsid w:val="004D373D"/>
    <w:rsid w:val="004D3DC5"/>
    <w:rsid w:val="004D3E9A"/>
    <w:rsid w:val="004D40E8"/>
    <w:rsid w:val="004D4619"/>
    <w:rsid w:val="004D484F"/>
    <w:rsid w:val="004D4D15"/>
    <w:rsid w:val="004D4E49"/>
    <w:rsid w:val="004D5E29"/>
    <w:rsid w:val="004D62BA"/>
    <w:rsid w:val="004D66EB"/>
    <w:rsid w:val="004D779B"/>
    <w:rsid w:val="004D7F4B"/>
    <w:rsid w:val="004E04F6"/>
    <w:rsid w:val="004E16BA"/>
    <w:rsid w:val="004E1798"/>
    <w:rsid w:val="004E1D07"/>
    <w:rsid w:val="004E2318"/>
    <w:rsid w:val="004E26EE"/>
    <w:rsid w:val="004E3C7C"/>
    <w:rsid w:val="004E451A"/>
    <w:rsid w:val="004E4660"/>
    <w:rsid w:val="004E4839"/>
    <w:rsid w:val="004E492D"/>
    <w:rsid w:val="004E4BA8"/>
    <w:rsid w:val="004E4CEC"/>
    <w:rsid w:val="004E4DEE"/>
    <w:rsid w:val="004E5AB2"/>
    <w:rsid w:val="004E5BCA"/>
    <w:rsid w:val="004E5DFD"/>
    <w:rsid w:val="004E63B4"/>
    <w:rsid w:val="004E64C3"/>
    <w:rsid w:val="004E654E"/>
    <w:rsid w:val="004E6B31"/>
    <w:rsid w:val="004E6DF3"/>
    <w:rsid w:val="004E7A05"/>
    <w:rsid w:val="004E7F5C"/>
    <w:rsid w:val="004F0451"/>
    <w:rsid w:val="004F0925"/>
    <w:rsid w:val="004F093D"/>
    <w:rsid w:val="004F1BA0"/>
    <w:rsid w:val="004F1C13"/>
    <w:rsid w:val="004F246C"/>
    <w:rsid w:val="004F25B3"/>
    <w:rsid w:val="004F2947"/>
    <w:rsid w:val="004F29C1"/>
    <w:rsid w:val="004F2C6E"/>
    <w:rsid w:val="004F2D8A"/>
    <w:rsid w:val="004F2F2A"/>
    <w:rsid w:val="004F2F52"/>
    <w:rsid w:val="004F3498"/>
    <w:rsid w:val="004F36BA"/>
    <w:rsid w:val="004F37C9"/>
    <w:rsid w:val="004F385D"/>
    <w:rsid w:val="004F3924"/>
    <w:rsid w:val="004F475E"/>
    <w:rsid w:val="004F4919"/>
    <w:rsid w:val="004F4934"/>
    <w:rsid w:val="004F49BD"/>
    <w:rsid w:val="004F4CF8"/>
    <w:rsid w:val="004F4D69"/>
    <w:rsid w:val="004F5497"/>
    <w:rsid w:val="004F5669"/>
    <w:rsid w:val="004F59C0"/>
    <w:rsid w:val="004F5F10"/>
    <w:rsid w:val="004F6343"/>
    <w:rsid w:val="004F645D"/>
    <w:rsid w:val="004F66B4"/>
    <w:rsid w:val="004F6826"/>
    <w:rsid w:val="004F6C45"/>
    <w:rsid w:val="004F6DB4"/>
    <w:rsid w:val="004F7157"/>
    <w:rsid w:val="004F72ED"/>
    <w:rsid w:val="004F76A4"/>
    <w:rsid w:val="004F7F57"/>
    <w:rsid w:val="00500057"/>
    <w:rsid w:val="00500224"/>
    <w:rsid w:val="0050096E"/>
    <w:rsid w:val="00500BDA"/>
    <w:rsid w:val="00500D2B"/>
    <w:rsid w:val="005010EE"/>
    <w:rsid w:val="0050132B"/>
    <w:rsid w:val="0050137C"/>
    <w:rsid w:val="00501C4D"/>
    <w:rsid w:val="00501D20"/>
    <w:rsid w:val="005023CE"/>
    <w:rsid w:val="00502D19"/>
    <w:rsid w:val="00503100"/>
    <w:rsid w:val="005033A4"/>
    <w:rsid w:val="005035B8"/>
    <w:rsid w:val="00503824"/>
    <w:rsid w:val="00503BC6"/>
    <w:rsid w:val="00503D50"/>
    <w:rsid w:val="00503E96"/>
    <w:rsid w:val="00503FBC"/>
    <w:rsid w:val="00504211"/>
    <w:rsid w:val="00504F6B"/>
    <w:rsid w:val="00505037"/>
    <w:rsid w:val="00505516"/>
    <w:rsid w:val="00505DD2"/>
    <w:rsid w:val="00505E6B"/>
    <w:rsid w:val="00506BC7"/>
    <w:rsid w:val="0050718A"/>
    <w:rsid w:val="0050743B"/>
    <w:rsid w:val="005075A9"/>
    <w:rsid w:val="005078AD"/>
    <w:rsid w:val="00507A3A"/>
    <w:rsid w:val="00507E96"/>
    <w:rsid w:val="00507FC4"/>
    <w:rsid w:val="005106EB"/>
    <w:rsid w:val="00510784"/>
    <w:rsid w:val="00510D1B"/>
    <w:rsid w:val="00511691"/>
    <w:rsid w:val="00511A9C"/>
    <w:rsid w:val="00511D45"/>
    <w:rsid w:val="005128EF"/>
    <w:rsid w:val="00512E91"/>
    <w:rsid w:val="00512F4C"/>
    <w:rsid w:val="005138F3"/>
    <w:rsid w:val="005143E6"/>
    <w:rsid w:val="00514911"/>
    <w:rsid w:val="00514A3C"/>
    <w:rsid w:val="0051560B"/>
    <w:rsid w:val="00516037"/>
    <w:rsid w:val="00516162"/>
    <w:rsid w:val="00516237"/>
    <w:rsid w:val="005164F9"/>
    <w:rsid w:val="005166AD"/>
    <w:rsid w:val="00516BD5"/>
    <w:rsid w:val="00516CF8"/>
    <w:rsid w:val="00516EA1"/>
    <w:rsid w:val="0051702F"/>
    <w:rsid w:val="005170AF"/>
    <w:rsid w:val="005170DB"/>
    <w:rsid w:val="005173ED"/>
    <w:rsid w:val="005175BB"/>
    <w:rsid w:val="00517A56"/>
    <w:rsid w:val="00517D6E"/>
    <w:rsid w:val="00517D80"/>
    <w:rsid w:val="00517E8E"/>
    <w:rsid w:val="00517F9F"/>
    <w:rsid w:val="00520322"/>
    <w:rsid w:val="005205D5"/>
    <w:rsid w:val="00520895"/>
    <w:rsid w:val="00520EA4"/>
    <w:rsid w:val="0052163C"/>
    <w:rsid w:val="005216B6"/>
    <w:rsid w:val="00521754"/>
    <w:rsid w:val="005217F2"/>
    <w:rsid w:val="00521998"/>
    <w:rsid w:val="00521E26"/>
    <w:rsid w:val="005220AC"/>
    <w:rsid w:val="005223FD"/>
    <w:rsid w:val="00522CFA"/>
    <w:rsid w:val="00522F02"/>
    <w:rsid w:val="00522FFF"/>
    <w:rsid w:val="00523318"/>
    <w:rsid w:val="0052356C"/>
    <w:rsid w:val="0052377F"/>
    <w:rsid w:val="00523A23"/>
    <w:rsid w:val="00523C38"/>
    <w:rsid w:val="00524327"/>
    <w:rsid w:val="00524561"/>
    <w:rsid w:val="00524CF5"/>
    <w:rsid w:val="00525DD2"/>
    <w:rsid w:val="00526088"/>
    <w:rsid w:val="0052626B"/>
    <w:rsid w:val="00526832"/>
    <w:rsid w:val="0052684C"/>
    <w:rsid w:val="00526A7F"/>
    <w:rsid w:val="00526B0E"/>
    <w:rsid w:val="00526E5F"/>
    <w:rsid w:val="00526F46"/>
    <w:rsid w:val="0052770E"/>
    <w:rsid w:val="005278CA"/>
    <w:rsid w:val="00530E3A"/>
    <w:rsid w:val="00531210"/>
    <w:rsid w:val="005314CB"/>
    <w:rsid w:val="0053230F"/>
    <w:rsid w:val="0053249A"/>
    <w:rsid w:val="0053275D"/>
    <w:rsid w:val="005327BF"/>
    <w:rsid w:val="005329FC"/>
    <w:rsid w:val="00532B23"/>
    <w:rsid w:val="00532BD5"/>
    <w:rsid w:val="00532F07"/>
    <w:rsid w:val="005330F5"/>
    <w:rsid w:val="00533AD5"/>
    <w:rsid w:val="00534417"/>
    <w:rsid w:val="00534953"/>
    <w:rsid w:val="00534E02"/>
    <w:rsid w:val="0053552E"/>
    <w:rsid w:val="00535726"/>
    <w:rsid w:val="00535952"/>
    <w:rsid w:val="00535C0C"/>
    <w:rsid w:val="00535E34"/>
    <w:rsid w:val="00536D91"/>
    <w:rsid w:val="0053740F"/>
    <w:rsid w:val="005376AC"/>
    <w:rsid w:val="00537763"/>
    <w:rsid w:val="00537DB9"/>
    <w:rsid w:val="005403EF"/>
    <w:rsid w:val="00540655"/>
    <w:rsid w:val="005407F3"/>
    <w:rsid w:val="00540DB0"/>
    <w:rsid w:val="005410AA"/>
    <w:rsid w:val="0054179C"/>
    <w:rsid w:val="00541F01"/>
    <w:rsid w:val="005421D0"/>
    <w:rsid w:val="005422F8"/>
    <w:rsid w:val="005426A6"/>
    <w:rsid w:val="00542CDB"/>
    <w:rsid w:val="00542E2D"/>
    <w:rsid w:val="00543B8E"/>
    <w:rsid w:val="00543BEC"/>
    <w:rsid w:val="00543C4D"/>
    <w:rsid w:val="00543C6C"/>
    <w:rsid w:val="00544C78"/>
    <w:rsid w:val="00544CE1"/>
    <w:rsid w:val="00544E76"/>
    <w:rsid w:val="00545124"/>
    <w:rsid w:val="0054593D"/>
    <w:rsid w:val="005459B8"/>
    <w:rsid w:val="00546466"/>
    <w:rsid w:val="00546638"/>
    <w:rsid w:val="00546703"/>
    <w:rsid w:val="005468D5"/>
    <w:rsid w:val="00546BE9"/>
    <w:rsid w:val="00547873"/>
    <w:rsid w:val="00547BD8"/>
    <w:rsid w:val="00550286"/>
    <w:rsid w:val="00550699"/>
    <w:rsid w:val="00550A6E"/>
    <w:rsid w:val="00550AAF"/>
    <w:rsid w:val="00550E2E"/>
    <w:rsid w:val="0055117D"/>
    <w:rsid w:val="005511A3"/>
    <w:rsid w:val="005512A2"/>
    <w:rsid w:val="005513CA"/>
    <w:rsid w:val="00551514"/>
    <w:rsid w:val="00551AC9"/>
    <w:rsid w:val="00551F18"/>
    <w:rsid w:val="00552171"/>
    <w:rsid w:val="005521CE"/>
    <w:rsid w:val="005525C3"/>
    <w:rsid w:val="0055279E"/>
    <w:rsid w:val="00552A58"/>
    <w:rsid w:val="0055349E"/>
    <w:rsid w:val="00553840"/>
    <w:rsid w:val="005538D7"/>
    <w:rsid w:val="00553D30"/>
    <w:rsid w:val="00554518"/>
    <w:rsid w:val="00554987"/>
    <w:rsid w:val="005552A6"/>
    <w:rsid w:val="00556450"/>
    <w:rsid w:val="0055660C"/>
    <w:rsid w:val="00556654"/>
    <w:rsid w:val="00556D14"/>
    <w:rsid w:val="0055764E"/>
    <w:rsid w:val="005578B6"/>
    <w:rsid w:val="00557DCD"/>
    <w:rsid w:val="00557DE8"/>
    <w:rsid w:val="005608F9"/>
    <w:rsid w:val="005609F8"/>
    <w:rsid w:val="00561431"/>
    <w:rsid w:val="00561637"/>
    <w:rsid w:val="00561C40"/>
    <w:rsid w:val="00561D1B"/>
    <w:rsid w:val="005620BB"/>
    <w:rsid w:val="00562533"/>
    <w:rsid w:val="00563056"/>
    <w:rsid w:val="005630A1"/>
    <w:rsid w:val="005630DD"/>
    <w:rsid w:val="00563BD2"/>
    <w:rsid w:val="00563C1D"/>
    <w:rsid w:val="005643A7"/>
    <w:rsid w:val="0056455F"/>
    <w:rsid w:val="005646B3"/>
    <w:rsid w:val="005652AE"/>
    <w:rsid w:val="0056551A"/>
    <w:rsid w:val="005655E6"/>
    <w:rsid w:val="005661C5"/>
    <w:rsid w:val="005661FA"/>
    <w:rsid w:val="005665CD"/>
    <w:rsid w:val="005669D8"/>
    <w:rsid w:val="00566B05"/>
    <w:rsid w:val="00566C15"/>
    <w:rsid w:val="00566C45"/>
    <w:rsid w:val="0056713C"/>
    <w:rsid w:val="005672F0"/>
    <w:rsid w:val="005674DA"/>
    <w:rsid w:val="005676C6"/>
    <w:rsid w:val="005676E9"/>
    <w:rsid w:val="00567D76"/>
    <w:rsid w:val="00567E94"/>
    <w:rsid w:val="00570058"/>
    <w:rsid w:val="00571075"/>
    <w:rsid w:val="00571586"/>
    <w:rsid w:val="005716AB"/>
    <w:rsid w:val="0057215A"/>
    <w:rsid w:val="005723DA"/>
    <w:rsid w:val="00572711"/>
    <w:rsid w:val="005728A6"/>
    <w:rsid w:val="0057294A"/>
    <w:rsid w:val="00572A1F"/>
    <w:rsid w:val="00573421"/>
    <w:rsid w:val="0057357F"/>
    <w:rsid w:val="00573979"/>
    <w:rsid w:val="00573E3C"/>
    <w:rsid w:val="005741BC"/>
    <w:rsid w:val="00574472"/>
    <w:rsid w:val="00574CCF"/>
    <w:rsid w:val="00575416"/>
    <w:rsid w:val="005755BD"/>
    <w:rsid w:val="005757BA"/>
    <w:rsid w:val="00576017"/>
    <w:rsid w:val="005763F0"/>
    <w:rsid w:val="00576698"/>
    <w:rsid w:val="00576732"/>
    <w:rsid w:val="00576E58"/>
    <w:rsid w:val="0057723D"/>
    <w:rsid w:val="005773C5"/>
    <w:rsid w:val="00577468"/>
    <w:rsid w:val="00577828"/>
    <w:rsid w:val="00577D5E"/>
    <w:rsid w:val="00577E38"/>
    <w:rsid w:val="0058017C"/>
    <w:rsid w:val="00580DB8"/>
    <w:rsid w:val="0058113F"/>
    <w:rsid w:val="00581199"/>
    <w:rsid w:val="005812A2"/>
    <w:rsid w:val="00581A85"/>
    <w:rsid w:val="00581F5E"/>
    <w:rsid w:val="00582186"/>
    <w:rsid w:val="0058226F"/>
    <w:rsid w:val="0058278F"/>
    <w:rsid w:val="00582E21"/>
    <w:rsid w:val="0058329A"/>
    <w:rsid w:val="00583950"/>
    <w:rsid w:val="00583969"/>
    <w:rsid w:val="00583C47"/>
    <w:rsid w:val="00583CCD"/>
    <w:rsid w:val="00583F51"/>
    <w:rsid w:val="00584375"/>
    <w:rsid w:val="005847F7"/>
    <w:rsid w:val="0058483D"/>
    <w:rsid w:val="00584E24"/>
    <w:rsid w:val="005850F8"/>
    <w:rsid w:val="00585161"/>
    <w:rsid w:val="00585185"/>
    <w:rsid w:val="0058521B"/>
    <w:rsid w:val="005860D5"/>
    <w:rsid w:val="00586216"/>
    <w:rsid w:val="00586827"/>
    <w:rsid w:val="00586B6D"/>
    <w:rsid w:val="00586E1E"/>
    <w:rsid w:val="00586E60"/>
    <w:rsid w:val="005871B1"/>
    <w:rsid w:val="00587442"/>
    <w:rsid w:val="00587443"/>
    <w:rsid w:val="00587990"/>
    <w:rsid w:val="00587CDF"/>
    <w:rsid w:val="00587EB7"/>
    <w:rsid w:val="00587ECF"/>
    <w:rsid w:val="0059039F"/>
    <w:rsid w:val="005904FA"/>
    <w:rsid w:val="005907E0"/>
    <w:rsid w:val="00590D9E"/>
    <w:rsid w:val="005910BB"/>
    <w:rsid w:val="0059157D"/>
    <w:rsid w:val="00591AC7"/>
    <w:rsid w:val="00591BEC"/>
    <w:rsid w:val="00591EFB"/>
    <w:rsid w:val="0059231C"/>
    <w:rsid w:val="0059256F"/>
    <w:rsid w:val="005925C7"/>
    <w:rsid w:val="00592A1D"/>
    <w:rsid w:val="00593257"/>
    <w:rsid w:val="005944E6"/>
    <w:rsid w:val="00594F5C"/>
    <w:rsid w:val="0059527F"/>
    <w:rsid w:val="005952AC"/>
    <w:rsid w:val="005955A9"/>
    <w:rsid w:val="00595A35"/>
    <w:rsid w:val="00595BC5"/>
    <w:rsid w:val="0059620E"/>
    <w:rsid w:val="005966CB"/>
    <w:rsid w:val="00596CF1"/>
    <w:rsid w:val="00597045"/>
    <w:rsid w:val="005978A2"/>
    <w:rsid w:val="00597984"/>
    <w:rsid w:val="005A02C0"/>
    <w:rsid w:val="005A0485"/>
    <w:rsid w:val="005A059B"/>
    <w:rsid w:val="005A08E8"/>
    <w:rsid w:val="005A0937"/>
    <w:rsid w:val="005A0B8A"/>
    <w:rsid w:val="005A0CA4"/>
    <w:rsid w:val="005A0CF3"/>
    <w:rsid w:val="005A0DBD"/>
    <w:rsid w:val="005A123B"/>
    <w:rsid w:val="005A1381"/>
    <w:rsid w:val="005A1993"/>
    <w:rsid w:val="005A1B2A"/>
    <w:rsid w:val="005A1C38"/>
    <w:rsid w:val="005A1FBC"/>
    <w:rsid w:val="005A2406"/>
    <w:rsid w:val="005A27B2"/>
    <w:rsid w:val="005A2BB6"/>
    <w:rsid w:val="005A2F35"/>
    <w:rsid w:val="005A346A"/>
    <w:rsid w:val="005A37D8"/>
    <w:rsid w:val="005A3E3A"/>
    <w:rsid w:val="005A4080"/>
    <w:rsid w:val="005A47E9"/>
    <w:rsid w:val="005A4FF9"/>
    <w:rsid w:val="005A517F"/>
    <w:rsid w:val="005A56BB"/>
    <w:rsid w:val="005A56C9"/>
    <w:rsid w:val="005A5B87"/>
    <w:rsid w:val="005A6007"/>
    <w:rsid w:val="005A6968"/>
    <w:rsid w:val="005A6AE2"/>
    <w:rsid w:val="005A75CC"/>
    <w:rsid w:val="005A78E5"/>
    <w:rsid w:val="005B09DE"/>
    <w:rsid w:val="005B0E3B"/>
    <w:rsid w:val="005B10EA"/>
    <w:rsid w:val="005B119A"/>
    <w:rsid w:val="005B11BE"/>
    <w:rsid w:val="005B1354"/>
    <w:rsid w:val="005B1383"/>
    <w:rsid w:val="005B198A"/>
    <w:rsid w:val="005B2058"/>
    <w:rsid w:val="005B2649"/>
    <w:rsid w:val="005B26B1"/>
    <w:rsid w:val="005B2EF1"/>
    <w:rsid w:val="005B34EF"/>
    <w:rsid w:val="005B3ABA"/>
    <w:rsid w:val="005B4173"/>
    <w:rsid w:val="005B4384"/>
    <w:rsid w:val="005B45B1"/>
    <w:rsid w:val="005B48A3"/>
    <w:rsid w:val="005B5707"/>
    <w:rsid w:val="005B584D"/>
    <w:rsid w:val="005B5C5C"/>
    <w:rsid w:val="005B6590"/>
    <w:rsid w:val="005B6D55"/>
    <w:rsid w:val="005B6F87"/>
    <w:rsid w:val="005B732A"/>
    <w:rsid w:val="005B75D2"/>
    <w:rsid w:val="005B75FF"/>
    <w:rsid w:val="005B772F"/>
    <w:rsid w:val="005B7879"/>
    <w:rsid w:val="005B7C20"/>
    <w:rsid w:val="005C081D"/>
    <w:rsid w:val="005C0A0C"/>
    <w:rsid w:val="005C11F0"/>
    <w:rsid w:val="005C1F29"/>
    <w:rsid w:val="005C20BA"/>
    <w:rsid w:val="005C2313"/>
    <w:rsid w:val="005C2471"/>
    <w:rsid w:val="005C287C"/>
    <w:rsid w:val="005C28AB"/>
    <w:rsid w:val="005C2E1F"/>
    <w:rsid w:val="005C34A3"/>
    <w:rsid w:val="005C3D87"/>
    <w:rsid w:val="005C3DC5"/>
    <w:rsid w:val="005C3E67"/>
    <w:rsid w:val="005C3EFA"/>
    <w:rsid w:val="005C4050"/>
    <w:rsid w:val="005C4753"/>
    <w:rsid w:val="005C4E8E"/>
    <w:rsid w:val="005C53C1"/>
    <w:rsid w:val="005C55D7"/>
    <w:rsid w:val="005C571A"/>
    <w:rsid w:val="005C5B87"/>
    <w:rsid w:val="005C5BD5"/>
    <w:rsid w:val="005C5FF6"/>
    <w:rsid w:val="005C6112"/>
    <w:rsid w:val="005C6809"/>
    <w:rsid w:val="005C6C8E"/>
    <w:rsid w:val="005C7390"/>
    <w:rsid w:val="005C77B5"/>
    <w:rsid w:val="005C7B6B"/>
    <w:rsid w:val="005D01A4"/>
    <w:rsid w:val="005D049D"/>
    <w:rsid w:val="005D0778"/>
    <w:rsid w:val="005D07F1"/>
    <w:rsid w:val="005D0A9B"/>
    <w:rsid w:val="005D0E8B"/>
    <w:rsid w:val="005D189F"/>
    <w:rsid w:val="005D1B3C"/>
    <w:rsid w:val="005D1E04"/>
    <w:rsid w:val="005D2254"/>
    <w:rsid w:val="005D2432"/>
    <w:rsid w:val="005D2666"/>
    <w:rsid w:val="005D3141"/>
    <w:rsid w:val="005D3ED3"/>
    <w:rsid w:val="005D44C7"/>
    <w:rsid w:val="005D4834"/>
    <w:rsid w:val="005D48D6"/>
    <w:rsid w:val="005D4B5E"/>
    <w:rsid w:val="005D4E1A"/>
    <w:rsid w:val="005D5310"/>
    <w:rsid w:val="005D5A7E"/>
    <w:rsid w:val="005D5B86"/>
    <w:rsid w:val="005D65F3"/>
    <w:rsid w:val="005D66EF"/>
    <w:rsid w:val="005D67B2"/>
    <w:rsid w:val="005D6C0E"/>
    <w:rsid w:val="005D6FE4"/>
    <w:rsid w:val="005D7143"/>
    <w:rsid w:val="005D72C3"/>
    <w:rsid w:val="005D74B9"/>
    <w:rsid w:val="005D7954"/>
    <w:rsid w:val="005D7F15"/>
    <w:rsid w:val="005E004B"/>
    <w:rsid w:val="005E0081"/>
    <w:rsid w:val="005E012C"/>
    <w:rsid w:val="005E04C5"/>
    <w:rsid w:val="005E07A2"/>
    <w:rsid w:val="005E07C4"/>
    <w:rsid w:val="005E1249"/>
    <w:rsid w:val="005E1424"/>
    <w:rsid w:val="005E1480"/>
    <w:rsid w:val="005E1503"/>
    <w:rsid w:val="005E1D94"/>
    <w:rsid w:val="005E1EBC"/>
    <w:rsid w:val="005E1F40"/>
    <w:rsid w:val="005E2167"/>
    <w:rsid w:val="005E265F"/>
    <w:rsid w:val="005E2CCB"/>
    <w:rsid w:val="005E2CDB"/>
    <w:rsid w:val="005E2D51"/>
    <w:rsid w:val="005E2D82"/>
    <w:rsid w:val="005E346D"/>
    <w:rsid w:val="005E3478"/>
    <w:rsid w:val="005E3FA3"/>
    <w:rsid w:val="005E41E8"/>
    <w:rsid w:val="005E429D"/>
    <w:rsid w:val="005E55D3"/>
    <w:rsid w:val="005E58A8"/>
    <w:rsid w:val="005E5C16"/>
    <w:rsid w:val="005E5F93"/>
    <w:rsid w:val="005E60D5"/>
    <w:rsid w:val="005E6303"/>
    <w:rsid w:val="005E6369"/>
    <w:rsid w:val="005E6887"/>
    <w:rsid w:val="005E6CA1"/>
    <w:rsid w:val="005E736D"/>
    <w:rsid w:val="005E7398"/>
    <w:rsid w:val="005E7A2E"/>
    <w:rsid w:val="005E7E8F"/>
    <w:rsid w:val="005F06B4"/>
    <w:rsid w:val="005F0AFF"/>
    <w:rsid w:val="005F101B"/>
    <w:rsid w:val="005F108A"/>
    <w:rsid w:val="005F109C"/>
    <w:rsid w:val="005F1166"/>
    <w:rsid w:val="005F159F"/>
    <w:rsid w:val="005F1691"/>
    <w:rsid w:val="005F1B18"/>
    <w:rsid w:val="005F255A"/>
    <w:rsid w:val="005F2D1A"/>
    <w:rsid w:val="005F2EE5"/>
    <w:rsid w:val="005F33D5"/>
    <w:rsid w:val="005F3519"/>
    <w:rsid w:val="005F37FD"/>
    <w:rsid w:val="005F3964"/>
    <w:rsid w:val="005F4589"/>
    <w:rsid w:val="005F4D59"/>
    <w:rsid w:val="005F53D3"/>
    <w:rsid w:val="005F588E"/>
    <w:rsid w:val="005F5EFF"/>
    <w:rsid w:val="005F5F3E"/>
    <w:rsid w:val="005F6140"/>
    <w:rsid w:val="005F6247"/>
    <w:rsid w:val="005F6B73"/>
    <w:rsid w:val="005F6D8C"/>
    <w:rsid w:val="005F7392"/>
    <w:rsid w:val="005F7B88"/>
    <w:rsid w:val="005F7FD7"/>
    <w:rsid w:val="00600441"/>
    <w:rsid w:val="006013AC"/>
    <w:rsid w:val="006013F1"/>
    <w:rsid w:val="00601CC0"/>
    <w:rsid w:val="00601E51"/>
    <w:rsid w:val="00602058"/>
    <w:rsid w:val="00602669"/>
    <w:rsid w:val="006026C5"/>
    <w:rsid w:val="00602DA3"/>
    <w:rsid w:val="00602E18"/>
    <w:rsid w:val="00602E3A"/>
    <w:rsid w:val="00602F40"/>
    <w:rsid w:val="00603187"/>
    <w:rsid w:val="00603432"/>
    <w:rsid w:val="0060348E"/>
    <w:rsid w:val="006035C3"/>
    <w:rsid w:val="00603BC2"/>
    <w:rsid w:val="00603EB1"/>
    <w:rsid w:val="006042D0"/>
    <w:rsid w:val="00604343"/>
    <w:rsid w:val="00604603"/>
    <w:rsid w:val="00604854"/>
    <w:rsid w:val="006048ED"/>
    <w:rsid w:val="00604E74"/>
    <w:rsid w:val="006052AC"/>
    <w:rsid w:val="006056F0"/>
    <w:rsid w:val="00605912"/>
    <w:rsid w:val="00605C16"/>
    <w:rsid w:val="00605D72"/>
    <w:rsid w:val="00606110"/>
    <w:rsid w:val="00607625"/>
    <w:rsid w:val="00607960"/>
    <w:rsid w:val="00607DAA"/>
    <w:rsid w:val="00607F5D"/>
    <w:rsid w:val="00610570"/>
    <w:rsid w:val="00610F49"/>
    <w:rsid w:val="00612108"/>
    <w:rsid w:val="00612355"/>
    <w:rsid w:val="006125F5"/>
    <w:rsid w:val="006126FA"/>
    <w:rsid w:val="006128A1"/>
    <w:rsid w:val="00612E75"/>
    <w:rsid w:val="006138A8"/>
    <w:rsid w:val="00613B5A"/>
    <w:rsid w:val="00613F32"/>
    <w:rsid w:val="006153C9"/>
    <w:rsid w:val="00615567"/>
    <w:rsid w:val="0061557B"/>
    <w:rsid w:val="0061589F"/>
    <w:rsid w:val="006158DB"/>
    <w:rsid w:val="00615B2D"/>
    <w:rsid w:val="00615B90"/>
    <w:rsid w:val="00615CDF"/>
    <w:rsid w:val="0061600F"/>
    <w:rsid w:val="00616CBE"/>
    <w:rsid w:val="00616F7D"/>
    <w:rsid w:val="006177CC"/>
    <w:rsid w:val="00617904"/>
    <w:rsid w:val="00620055"/>
    <w:rsid w:val="006208D7"/>
    <w:rsid w:val="0062090E"/>
    <w:rsid w:val="00620D27"/>
    <w:rsid w:val="00620E7C"/>
    <w:rsid w:val="00621663"/>
    <w:rsid w:val="00621B11"/>
    <w:rsid w:val="00621C3F"/>
    <w:rsid w:val="00622573"/>
    <w:rsid w:val="006225C4"/>
    <w:rsid w:val="006228F4"/>
    <w:rsid w:val="00622AD8"/>
    <w:rsid w:val="00622BF1"/>
    <w:rsid w:val="00622F52"/>
    <w:rsid w:val="00623070"/>
    <w:rsid w:val="00623169"/>
    <w:rsid w:val="006233C6"/>
    <w:rsid w:val="00623671"/>
    <w:rsid w:val="006239D3"/>
    <w:rsid w:val="00623A84"/>
    <w:rsid w:val="00623E1A"/>
    <w:rsid w:val="006242B4"/>
    <w:rsid w:val="0062488A"/>
    <w:rsid w:val="006248A4"/>
    <w:rsid w:val="00625269"/>
    <w:rsid w:val="00625627"/>
    <w:rsid w:val="00625842"/>
    <w:rsid w:val="00625A51"/>
    <w:rsid w:val="00625DD9"/>
    <w:rsid w:val="00626588"/>
    <w:rsid w:val="00626615"/>
    <w:rsid w:val="00627358"/>
    <w:rsid w:val="006278B3"/>
    <w:rsid w:val="00627BCB"/>
    <w:rsid w:val="00627C0D"/>
    <w:rsid w:val="006300A1"/>
    <w:rsid w:val="006300C7"/>
    <w:rsid w:val="00630167"/>
    <w:rsid w:val="00630301"/>
    <w:rsid w:val="00630587"/>
    <w:rsid w:val="0063086B"/>
    <w:rsid w:val="00630C17"/>
    <w:rsid w:val="00630F40"/>
    <w:rsid w:val="006315C8"/>
    <w:rsid w:val="006317ED"/>
    <w:rsid w:val="00631AEA"/>
    <w:rsid w:val="006320B4"/>
    <w:rsid w:val="00632C7C"/>
    <w:rsid w:val="00633671"/>
    <w:rsid w:val="00633AE6"/>
    <w:rsid w:val="00633EAE"/>
    <w:rsid w:val="00633ED9"/>
    <w:rsid w:val="006344AF"/>
    <w:rsid w:val="0063455F"/>
    <w:rsid w:val="006345F8"/>
    <w:rsid w:val="00634AF4"/>
    <w:rsid w:val="0063598C"/>
    <w:rsid w:val="00635B86"/>
    <w:rsid w:val="00635E77"/>
    <w:rsid w:val="00635FDD"/>
    <w:rsid w:val="006361EC"/>
    <w:rsid w:val="0063652E"/>
    <w:rsid w:val="00636BA4"/>
    <w:rsid w:val="00636EBB"/>
    <w:rsid w:val="00636F44"/>
    <w:rsid w:val="00636F58"/>
    <w:rsid w:val="006373A6"/>
    <w:rsid w:val="00637A50"/>
    <w:rsid w:val="00637D93"/>
    <w:rsid w:val="00637FE7"/>
    <w:rsid w:val="0064082C"/>
    <w:rsid w:val="006409DB"/>
    <w:rsid w:val="00640B40"/>
    <w:rsid w:val="00640CF7"/>
    <w:rsid w:val="006412CD"/>
    <w:rsid w:val="00641A12"/>
    <w:rsid w:val="00641DD4"/>
    <w:rsid w:val="00641E0B"/>
    <w:rsid w:val="00642287"/>
    <w:rsid w:val="006428A1"/>
    <w:rsid w:val="00643ACD"/>
    <w:rsid w:val="0064456D"/>
    <w:rsid w:val="00644793"/>
    <w:rsid w:val="00644868"/>
    <w:rsid w:val="00644B65"/>
    <w:rsid w:val="00644EFF"/>
    <w:rsid w:val="00644F9D"/>
    <w:rsid w:val="00644FC1"/>
    <w:rsid w:val="00646296"/>
    <w:rsid w:val="00646462"/>
    <w:rsid w:val="00646790"/>
    <w:rsid w:val="00646960"/>
    <w:rsid w:val="00646F72"/>
    <w:rsid w:val="006477F6"/>
    <w:rsid w:val="00647AA5"/>
    <w:rsid w:val="00647E9C"/>
    <w:rsid w:val="00650C8B"/>
    <w:rsid w:val="006511BF"/>
    <w:rsid w:val="00651297"/>
    <w:rsid w:val="00651A07"/>
    <w:rsid w:val="00651EA5"/>
    <w:rsid w:val="0065206A"/>
    <w:rsid w:val="00652310"/>
    <w:rsid w:val="00652658"/>
    <w:rsid w:val="006526E8"/>
    <w:rsid w:val="0065270D"/>
    <w:rsid w:val="006527CA"/>
    <w:rsid w:val="00652855"/>
    <w:rsid w:val="00652A4E"/>
    <w:rsid w:val="00652E56"/>
    <w:rsid w:val="0065318E"/>
    <w:rsid w:val="006533CE"/>
    <w:rsid w:val="006536B9"/>
    <w:rsid w:val="00653C2B"/>
    <w:rsid w:val="00653CB0"/>
    <w:rsid w:val="00653FF7"/>
    <w:rsid w:val="00654170"/>
    <w:rsid w:val="0065452A"/>
    <w:rsid w:val="006546D3"/>
    <w:rsid w:val="00654ADC"/>
    <w:rsid w:val="00654BFA"/>
    <w:rsid w:val="0065542A"/>
    <w:rsid w:val="0065544B"/>
    <w:rsid w:val="00655925"/>
    <w:rsid w:val="00655A59"/>
    <w:rsid w:val="00655FA8"/>
    <w:rsid w:val="00655FB2"/>
    <w:rsid w:val="00656453"/>
    <w:rsid w:val="00656788"/>
    <w:rsid w:val="0065694B"/>
    <w:rsid w:val="006569D2"/>
    <w:rsid w:val="006578D4"/>
    <w:rsid w:val="006578F8"/>
    <w:rsid w:val="00657AEA"/>
    <w:rsid w:val="00657D95"/>
    <w:rsid w:val="00660275"/>
    <w:rsid w:val="00660319"/>
    <w:rsid w:val="006603E7"/>
    <w:rsid w:val="00660852"/>
    <w:rsid w:val="00660865"/>
    <w:rsid w:val="00660B36"/>
    <w:rsid w:val="00660BEF"/>
    <w:rsid w:val="00660D17"/>
    <w:rsid w:val="00660D7B"/>
    <w:rsid w:val="006612DD"/>
    <w:rsid w:val="006615F1"/>
    <w:rsid w:val="0066169F"/>
    <w:rsid w:val="00661A11"/>
    <w:rsid w:val="00661DB2"/>
    <w:rsid w:val="00662049"/>
    <w:rsid w:val="00662EE3"/>
    <w:rsid w:val="00663105"/>
    <w:rsid w:val="0066351A"/>
    <w:rsid w:val="00664261"/>
    <w:rsid w:val="00664351"/>
    <w:rsid w:val="006647FA"/>
    <w:rsid w:val="0066498F"/>
    <w:rsid w:val="00664A18"/>
    <w:rsid w:val="00664A48"/>
    <w:rsid w:val="00664C88"/>
    <w:rsid w:val="0066586D"/>
    <w:rsid w:val="00665DCA"/>
    <w:rsid w:val="006662C4"/>
    <w:rsid w:val="00666376"/>
    <w:rsid w:val="006664F4"/>
    <w:rsid w:val="0066667E"/>
    <w:rsid w:val="006666CE"/>
    <w:rsid w:val="0066690C"/>
    <w:rsid w:val="00666ADD"/>
    <w:rsid w:val="00666C99"/>
    <w:rsid w:val="0066701C"/>
    <w:rsid w:val="00667689"/>
    <w:rsid w:val="006676A2"/>
    <w:rsid w:val="006676D0"/>
    <w:rsid w:val="0066791E"/>
    <w:rsid w:val="00670008"/>
    <w:rsid w:val="00670014"/>
    <w:rsid w:val="00670796"/>
    <w:rsid w:val="00670B1C"/>
    <w:rsid w:val="00671037"/>
    <w:rsid w:val="006713CC"/>
    <w:rsid w:val="006720A3"/>
    <w:rsid w:val="00672666"/>
    <w:rsid w:val="00672B70"/>
    <w:rsid w:val="00674269"/>
    <w:rsid w:val="0067472D"/>
    <w:rsid w:val="00674885"/>
    <w:rsid w:val="00674BD0"/>
    <w:rsid w:val="00674E4C"/>
    <w:rsid w:val="00675058"/>
    <w:rsid w:val="00675803"/>
    <w:rsid w:val="00675CE4"/>
    <w:rsid w:val="00675E0C"/>
    <w:rsid w:val="00676003"/>
    <w:rsid w:val="00676B3C"/>
    <w:rsid w:val="00676DAA"/>
    <w:rsid w:val="006772D8"/>
    <w:rsid w:val="006802BF"/>
    <w:rsid w:val="00680751"/>
    <w:rsid w:val="00680996"/>
    <w:rsid w:val="00680EF5"/>
    <w:rsid w:val="00681080"/>
    <w:rsid w:val="0068122C"/>
    <w:rsid w:val="006817D7"/>
    <w:rsid w:val="00682546"/>
    <w:rsid w:val="00683864"/>
    <w:rsid w:val="00683979"/>
    <w:rsid w:val="00683B17"/>
    <w:rsid w:val="00683C00"/>
    <w:rsid w:val="00683CBF"/>
    <w:rsid w:val="00684176"/>
    <w:rsid w:val="006842E1"/>
    <w:rsid w:val="00684392"/>
    <w:rsid w:val="006843FC"/>
    <w:rsid w:val="006844A2"/>
    <w:rsid w:val="00684786"/>
    <w:rsid w:val="00684817"/>
    <w:rsid w:val="00684DF4"/>
    <w:rsid w:val="006855BF"/>
    <w:rsid w:val="006855FC"/>
    <w:rsid w:val="006859C9"/>
    <w:rsid w:val="00686739"/>
    <w:rsid w:val="00686AE4"/>
    <w:rsid w:val="00686C0D"/>
    <w:rsid w:val="00686F13"/>
    <w:rsid w:val="006870A6"/>
    <w:rsid w:val="0068731E"/>
    <w:rsid w:val="006877AE"/>
    <w:rsid w:val="00687E1C"/>
    <w:rsid w:val="006900C0"/>
    <w:rsid w:val="0069044B"/>
    <w:rsid w:val="00690508"/>
    <w:rsid w:val="006908FF"/>
    <w:rsid w:val="0069129A"/>
    <w:rsid w:val="0069139B"/>
    <w:rsid w:val="00691916"/>
    <w:rsid w:val="00691C36"/>
    <w:rsid w:val="00691E30"/>
    <w:rsid w:val="00691EA0"/>
    <w:rsid w:val="00691F7A"/>
    <w:rsid w:val="00692210"/>
    <w:rsid w:val="00692282"/>
    <w:rsid w:val="006922E4"/>
    <w:rsid w:val="006922FA"/>
    <w:rsid w:val="006926E5"/>
    <w:rsid w:val="006929A6"/>
    <w:rsid w:val="006929FB"/>
    <w:rsid w:val="00692CE3"/>
    <w:rsid w:val="00693442"/>
    <w:rsid w:val="00693445"/>
    <w:rsid w:val="0069351B"/>
    <w:rsid w:val="006935FE"/>
    <w:rsid w:val="00693FA1"/>
    <w:rsid w:val="006948CE"/>
    <w:rsid w:val="006954E3"/>
    <w:rsid w:val="006955D8"/>
    <w:rsid w:val="0069591B"/>
    <w:rsid w:val="00695CDB"/>
    <w:rsid w:val="006964A5"/>
    <w:rsid w:val="006964D1"/>
    <w:rsid w:val="006968CB"/>
    <w:rsid w:val="00696933"/>
    <w:rsid w:val="006971A5"/>
    <w:rsid w:val="00697685"/>
    <w:rsid w:val="006A009D"/>
    <w:rsid w:val="006A0373"/>
    <w:rsid w:val="006A0455"/>
    <w:rsid w:val="006A0B3F"/>
    <w:rsid w:val="006A0C17"/>
    <w:rsid w:val="006A0C66"/>
    <w:rsid w:val="006A104A"/>
    <w:rsid w:val="006A1127"/>
    <w:rsid w:val="006A1683"/>
    <w:rsid w:val="006A1D7A"/>
    <w:rsid w:val="006A2355"/>
    <w:rsid w:val="006A246A"/>
    <w:rsid w:val="006A2E6D"/>
    <w:rsid w:val="006A30C5"/>
    <w:rsid w:val="006A3370"/>
    <w:rsid w:val="006A34F5"/>
    <w:rsid w:val="006A366D"/>
    <w:rsid w:val="006A3863"/>
    <w:rsid w:val="006A4B70"/>
    <w:rsid w:val="006A4DEB"/>
    <w:rsid w:val="006A5196"/>
    <w:rsid w:val="006A5518"/>
    <w:rsid w:val="006A58F0"/>
    <w:rsid w:val="006A5D86"/>
    <w:rsid w:val="006A610C"/>
    <w:rsid w:val="006A630A"/>
    <w:rsid w:val="006A6463"/>
    <w:rsid w:val="006A678F"/>
    <w:rsid w:val="006A7173"/>
    <w:rsid w:val="006A7BC5"/>
    <w:rsid w:val="006A7BF5"/>
    <w:rsid w:val="006B065B"/>
    <w:rsid w:val="006B0709"/>
    <w:rsid w:val="006B0A97"/>
    <w:rsid w:val="006B0DA6"/>
    <w:rsid w:val="006B11DD"/>
    <w:rsid w:val="006B1315"/>
    <w:rsid w:val="006B1AF8"/>
    <w:rsid w:val="006B1D9C"/>
    <w:rsid w:val="006B2675"/>
    <w:rsid w:val="006B290E"/>
    <w:rsid w:val="006B2E9A"/>
    <w:rsid w:val="006B315F"/>
    <w:rsid w:val="006B3535"/>
    <w:rsid w:val="006B3576"/>
    <w:rsid w:val="006B3829"/>
    <w:rsid w:val="006B3F71"/>
    <w:rsid w:val="006B4175"/>
    <w:rsid w:val="006B41FE"/>
    <w:rsid w:val="006B494F"/>
    <w:rsid w:val="006B4B47"/>
    <w:rsid w:val="006B4BC3"/>
    <w:rsid w:val="006B5452"/>
    <w:rsid w:val="006B6185"/>
    <w:rsid w:val="006B6245"/>
    <w:rsid w:val="006B641E"/>
    <w:rsid w:val="006B6841"/>
    <w:rsid w:val="006B72ED"/>
    <w:rsid w:val="006B7328"/>
    <w:rsid w:val="006B7719"/>
    <w:rsid w:val="006C04DF"/>
    <w:rsid w:val="006C0AC5"/>
    <w:rsid w:val="006C0B01"/>
    <w:rsid w:val="006C0BA3"/>
    <w:rsid w:val="006C0DD8"/>
    <w:rsid w:val="006C11F1"/>
    <w:rsid w:val="006C1381"/>
    <w:rsid w:val="006C13D4"/>
    <w:rsid w:val="006C1847"/>
    <w:rsid w:val="006C1D38"/>
    <w:rsid w:val="006C23BD"/>
    <w:rsid w:val="006C25C7"/>
    <w:rsid w:val="006C2B83"/>
    <w:rsid w:val="006C3366"/>
    <w:rsid w:val="006C38CA"/>
    <w:rsid w:val="006C3CD3"/>
    <w:rsid w:val="006C3EF4"/>
    <w:rsid w:val="006C3FD8"/>
    <w:rsid w:val="006C4140"/>
    <w:rsid w:val="006C4620"/>
    <w:rsid w:val="006C475C"/>
    <w:rsid w:val="006C48BA"/>
    <w:rsid w:val="006C48E4"/>
    <w:rsid w:val="006C4EA0"/>
    <w:rsid w:val="006C50C7"/>
    <w:rsid w:val="006C5166"/>
    <w:rsid w:val="006C543A"/>
    <w:rsid w:val="006C58E5"/>
    <w:rsid w:val="006C62D6"/>
    <w:rsid w:val="006C6469"/>
    <w:rsid w:val="006C6619"/>
    <w:rsid w:val="006C662B"/>
    <w:rsid w:val="006C69C0"/>
    <w:rsid w:val="006C6A2A"/>
    <w:rsid w:val="006C6B36"/>
    <w:rsid w:val="006C6B5A"/>
    <w:rsid w:val="006C7124"/>
    <w:rsid w:val="006C7296"/>
    <w:rsid w:val="006C7583"/>
    <w:rsid w:val="006C7683"/>
    <w:rsid w:val="006C7DC2"/>
    <w:rsid w:val="006C7E53"/>
    <w:rsid w:val="006C7EF1"/>
    <w:rsid w:val="006D026D"/>
    <w:rsid w:val="006D090C"/>
    <w:rsid w:val="006D0C95"/>
    <w:rsid w:val="006D10DE"/>
    <w:rsid w:val="006D1182"/>
    <w:rsid w:val="006D17FD"/>
    <w:rsid w:val="006D2151"/>
    <w:rsid w:val="006D2C47"/>
    <w:rsid w:val="006D3CB8"/>
    <w:rsid w:val="006D3D00"/>
    <w:rsid w:val="006D4402"/>
    <w:rsid w:val="006D4957"/>
    <w:rsid w:val="006D5163"/>
    <w:rsid w:val="006D5403"/>
    <w:rsid w:val="006D5606"/>
    <w:rsid w:val="006D596E"/>
    <w:rsid w:val="006D5C89"/>
    <w:rsid w:val="006D6909"/>
    <w:rsid w:val="006D6A77"/>
    <w:rsid w:val="006D6B92"/>
    <w:rsid w:val="006D6EB9"/>
    <w:rsid w:val="006D6EE5"/>
    <w:rsid w:val="006D71C6"/>
    <w:rsid w:val="006D72A6"/>
    <w:rsid w:val="006E0F5C"/>
    <w:rsid w:val="006E1338"/>
    <w:rsid w:val="006E1674"/>
    <w:rsid w:val="006E189F"/>
    <w:rsid w:val="006E220B"/>
    <w:rsid w:val="006E2589"/>
    <w:rsid w:val="006E3107"/>
    <w:rsid w:val="006E3306"/>
    <w:rsid w:val="006E34FD"/>
    <w:rsid w:val="006E361C"/>
    <w:rsid w:val="006E37BC"/>
    <w:rsid w:val="006E44BA"/>
    <w:rsid w:val="006E4C24"/>
    <w:rsid w:val="006E519F"/>
    <w:rsid w:val="006E5864"/>
    <w:rsid w:val="006E5CD6"/>
    <w:rsid w:val="006E671E"/>
    <w:rsid w:val="006E6F6C"/>
    <w:rsid w:val="006E6FE5"/>
    <w:rsid w:val="006E71E9"/>
    <w:rsid w:val="006E7543"/>
    <w:rsid w:val="006E7EBE"/>
    <w:rsid w:val="006F07F9"/>
    <w:rsid w:val="006F0893"/>
    <w:rsid w:val="006F0E97"/>
    <w:rsid w:val="006F1384"/>
    <w:rsid w:val="006F149E"/>
    <w:rsid w:val="006F19C1"/>
    <w:rsid w:val="006F1A28"/>
    <w:rsid w:val="006F1E44"/>
    <w:rsid w:val="006F1EBE"/>
    <w:rsid w:val="006F20FA"/>
    <w:rsid w:val="006F2BAB"/>
    <w:rsid w:val="006F35B6"/>
    <w:rsid w:val="006F35FB"/>
    <w:rsid w:val="006F3952"/>
    <w:rsid w:val="006F3CDA"/>
    <w:rsid w:val="006F40DF"/>
    <w:rsid w:val="006F4592"/>
    <w:rsid w:val="006F45C7"/>
    <w:rsid w:val="006F46A0"/>
    <w:rsid w:val="006F4A7E"/>
    <w:rsid w:val="006F4BA5"/>
    <w:rsid w:val="006F4FA8"/>
    <w:rsid w:val="006F51D3"/>
    <w:rsid w:val="006F5837"/>
    <w:rsid w:val="006F59A9"/>
    <w:rsid w:val="006F5EF2"/>
    <w:rsid w:val="006F5F8D"/>
    <w:rsid w:val="006F69F5"/>
    <w:rsid w:val="006F6C49"/>
    <w:rsid w:val="006F72AA"/>
    <w:rsid w:val="006F7375"/>
    <w:rsid w:val="006F7704"/>
    <w:rsid w:val="006F7889"/>
    <w:rsid w:val="006F7A04"/>
    <w:rsid w:val="006F7CDB"/>
    <w:rsid w:val="007005D4"/>
    <w:rsid w:val="0070066D"/>
    <w:rsid w:val="00700DE8"/>
    <w:rsid w:val="00700FF9"/>
    <w:rsid w:val="007017BA"/>
    <w:rsid w:val="00701A0C"/>
    <w:rsid w:val="00701ADF"/>
    <w:rsid w:val="00701AFB"/>
    <w:rsid w:val="00701E4A"/>
    <w:rsid w:val="00701E6B"/>
    <w:rsid w:val="007022C8"/>
    <w:rsid w:val="007026A8"/>
    <w:rsid w:val="00702842"/>
    <w:rsid w:val="00702F5B"/>
    <w:rsid w:val="00703443"/>
    <w:rsid w:val="0070353C"/>
    <w:rsid w:val="00703886"/>
    <w:rsid w:val="00703CE3"/>
    <w:rsid w:val="00703E64"/>
    <w:rsid w:val="00703F83"/>
    <w:rsid w:val="007040CC"/>
    <w:rsid w:val="00704D5B"/>
    <w:rsid w:val="007054A8"/>
    <w:rsid w:val="00706126"/>
    <w:rsid w:val="0070616D"/>
    <w:rsid w:val="007064E0"/>
    <w:rsid w:val="00706507"/>
    <w:rsid w:val="00706545"/>
    <w:rsid w:val="00707164"/>
    <w:rsid w:val="0070746D"/>
    <w:rsid w:val="007079E9"/>
    <w:rsid w:val="0071010E"/>
    <w:rsid w:val="0071022F"/>
    <w:rsid w:val="00710325"/>
    <w:rsid w:val="007103FF"/>
    <w:rsid w:val="00710513"/>
    <w:rsid w:val="00710603"/>
    <w:rsid w:val="007109C5"/>
    <w:rsid w:val="00710B6D"/>
    <w:rsid w:val="00710C7E"/>
    <w:rsid w:val="00710CC3"/>
    <w:rsid w:val="00710CEC"/>
    <w:rsid w:val="00710D72"/>
    <w:rsid w:val="00710EF6"/>
    <w:rsid w:val="00710F6B"/>
    <w:rsid w:val="00711317"/>
    <w:rsid w:val="0071134C"/>
    <w:rsid w:val="007113A6"/>
    <w:rsid w:val="0071189F"/>
    <w:rsid w:val="00711AEB"/>
    <w:rsid w:val="00711D9A"/>
    <w:rsid w:val="00712438"/>
    <w:rsid w:val="00712609"/>
    <w:rsid w:val="00712654"/>
    <w:rsid w:val="00712A51"/>
    <w:rsid w:val="00712B7E"/>
    <w:rsid w:val="00712DAA"/>
    <w:rsid w:val="007132FA"/>
    <w:rsid w:val="007135D6"/>
    <w:rsid w:val="00713959"/>
    <w:rsid w:val="007139E7"/>
    <w:rsid w:val="00713ADD"/>
    <w:rsid w:val="0071433E"/>
    <w:rsid w:val="007145BB"/>
    <w:rsid w:val="00714978"/>
    <w:rsid w:val="00714AF0"/>
    <w:rsid w:val="00714BAD"/>
    <w:rsid w:val="00714BB4"/>
    <w:rsid w:val="00714E4C"/>
    <w:rsid w:val="00715108"/>
    <w:rsid w:val="0071525D"/>
    <w:rsid w:val="00715E79"/>
    <w:rsid w:val="007161AE"/>
    <w:rsid w:val="007169A7"/>
    <w:rsid w:val="00717035"/>
    <w:rsid w:val="00717C12"/>
    <w:rsid w:val="00717EBC"/>
    <w:rsid w:val="00717F9E"/>
    <w:rsid w:val="00720333"/>
    <w:rsid w:val="0072087E"/>
    <w:rsid w:val="00720E66"/>
    <w:rsid w:val="007211C7"/>
    <w:rsid w:val="007217B5"/>
    <w:rsid w:val="00721E17"/>
    <w:rsid w:val="00721EA7"/>
    <w:rsid w:val="00722156"/>
    <w:rsid w:val="0072232B"/>
    <w:rsid w:val="00722668"/>
    <w:rsid w:val="00722783"/>
    <w:rsid w:val="007229EB"/>
    <w:rsid w:val="00722D71"/>
    <w:rsid w:val="00723682"/>
    <w:rsid w:val="00723779"/>
    <w:rsid w:val="0072398A"/>
    <w:rsid w:val="007243A7"/>
    <w:rsid w:val="00724506"/>
    <w:rsid w:val="007248ED"/>
    <w:rsid w:val="00724EB7"/>
    <w:rsid w:val="00725616"/>
    <w:rsid w:val="00725B1E"/>
    <w:rsid w:val="00725B79"/>
    <w:rsid w:val="00725F17"/>
    <w:rsid w:val="00726C4D"/>
    <w:rsid w:val="0072709F"/>
    <w:rsid w:val="0072775B"/>
    <w:rsid w:val="00727865"/>
    <w:rsid w:val="00727994"/>
    <w:rsid w:val="00727B32"/>
    <w:rsid w:val="00727B39"/>
    <w:rsid w:val="00727EBF"/>
    <w:rsid w:val="00727FCF"/>
    <w:rsid w:val="0073025F"/>
    <w:rsid w:val="00730994"/>
    <w:rsid w:val="00730B89"/>
    <w:rsid w:val="00730D77"/>
    <w:rsid w:val="00731C3B"/>
    <w:rsid w:val="00731CBC"/>
    <w:rsid w:val="00732066"/>
    <w:rsid w:val="00732505"/>
    <w:rsid w:val="00732A58"/>
    <w:rsid w:val="00732B2E"/>
    <w:rsid w:val="007337C0"/>
    <w:rsid w:val="0073391A"/>
    <w:rsid w:val="00734650"/>
    <w:rsid w:val="0073467A"/>
    <w:rsid w:val="007349B3"/>
    <w:rsid w:val="00735000"/>
    <w:rsid w:val="007354D8"/>
    <w:rsid w:val="00735ABB"/>
    <w:rsid w:val="00735C39"/>
    <w:rsid w:val="00735DE0"/>
    <w:rsid w:val="00736614"/>
    <w:rsid w:val="00736776"/>
    <w:rsid w:val="00736CD8"/>
    <w:rsid w:val="00736DD9"/>
    <w:rsid w:val="00736E5C"/>
    <w:rsid w:val="007377EE"/>
    <w:rsid w:val="00740711"/>
    <w:rsid w:val="00740839"/>
    <w:rsid w:val="0074085A"/>
    <w:rsid w:val="00740861"/>
    <w:rsid w:val="00740A2B"/>
    <w:rsid w:val="0074105F"/>
    <w:rsid w:val="007411A1"/>
    <w:rsid w:val="007411ED"/>
    <w:rsid w:val="00741859"/>
    <w:rsid w:val="00741969"/>
    <w:rsid w:val="00741C99"/>
    <w:rsid w:val="00741DDC"/>
    <w:rsid w:val="007427B8"/>
    <w:rsid w:val="00742A11"/>
    <w:rsid w:val="00742BC3"/>
    <w:rsid w:val="00742C3B"/>
    <w:rsid w:val="0074310D"/>
    <w:rsid w:val="00743700"/>
    <w:rsid w:val="00743AE1"/>
    <w:rsid w:val="0074415B"/>
    <w:rsid w:val="00744CE0"/>
    <w:rsid w:val="00744E70"/>
    <w:rsid w:val="007453E5"/>
    <w:rsid w:val="00745562"/>
    <w:rsid w:val="00745595"/>
    <w:rsid w:val="007458CD"/>
    <w:rsid w:val="00745927"/>
    <w:rsid w:val="00745ED5"/>
    <w:rsid w:val="00745F3C"/>
    <w:rsid w:val="00746562"/>
    <w:rsid w:val="0074665F"/>
    <w:rsid w:val="00746774"/>
    <w:rsid w:val="007468F8"/>
    <w:rsid w:val="007469CD"/>
    <w:rsid w:val="00746C3D"/>
    <w:rsid w:val="00746D64"/>
    <w:rsid w:val="00746DE0"/>
    <w:rsid w:val="00746EEE"/>
    <w:rsid w:val="00747117"/>
    <w:rsid w:val="00747138"/>
    <w:rsid w:val="00747483"/>
    <w:rsid w:val="00747599"/>
    <w:rsid w:val="0074793F"/>
    <w:rsid w:val="00747B23"/>
    <w:rsid w:val="00747C94"/>
    <w:rsid w:val="00750859"/>
    <w:rsid w:val="00750E03"/>
    <w:rsid w:val="0075117B"/>
    <w:rsid w:val="00751627"/>
    <w:rsid w:val="007517AD"/>
    <w:rsid w:val="0075186D"/>
    <w:rsid w:val="00751AEB"/>
    <w:rsid w:val="00751C9F"/>
    <w:rsid w:val="00751F76"/>
    <w:rsid w:val="00752249"/>
    <w:rsid w:val="00752372"/>
    <w:rsid w:val="007526A4"/>
    <w:rsid w:val="0075275C"/>
    <w:rsid w:val="007529B2"/>
    <w:rsid w:val="00753D67"/>
    <w:rsid w:val="007543BD"/>
    <w:rsid w:val="007544BA"/>
    <w:rsid w:val="007547B8"/>
    <w:rsid w:val="007550C5"/>
    <w:rsid w:val="007557CF"/>
    <w:rsid w:val="00755914"/>
    <w:rsid w:val="00755D76"/>
    <w:rsid w:val="007562C3"/>
    <w:rsid w:val="00756644"/>
    <w:rsid w:val="00756991"/>
    <w:rsid w:val="00756D4A"/>
    <w:rsid w:val="007575E0"/>
    <w:rsid w:val="0075794E"/>
    <w:rsid w:val="00757BA6"/>
    <w:rsid w:val="00757C4B"/>
    <w:rsid w:val="00760158"/>
    <w:rsid w:val="00760544"/>
    <w:rsid w:val="00760D3C"/>
    <w:rsid w:val="00761C73"/>
    <w:rsid w:val="00761E8E"/>
    <w:rsid w:val="0076211A"/>
    <w:rsid w:val="007629AB"/>
    <w:rsid w:val="00762AC6"/>
    <w:rsid w:val="00762C6D"/>
    <w:rsid w:val="00762E3D"/>
    <w:rsid w:val="0076324D"/>
    <w:rsid w:val="00763F82"/>
    <w:rsid w:val="00764452"/>
    <w:rsid w:val="00764737"/>
    <w:rsid w:val="00764CB6"/>
    <w:rsid w:val="00765273"/>
    <w:rsid w:val="007652D1"/>
    <w:rsid w:val="00765475"/>
    <w:rsid w:val="00765A05"/>
    <w:rsid w:val="00765D01"/>
    <w:rsid w:val="00765F69"/>
    <w:rsid w:val="007663D3"/>
    <w:rsid w:val="007664AC"/>
    <w:rsid w:val="007664CD"/>
    <w:rsid w:val="0076652B"/>
    <w:rsid w:val="0076707A"/>
    <w:rsid w:val="0076710A"/>
    <w:rsid w:val="0076750E"/>
    <w:rsid w:val="00767BAB"/>
    <w:rsid w:val="0077026B"/>
    <w:rsid w:val="007709B3"/>
    <w:rsid w:val="00770FCA"/>
    <w:rsid w:val="007710D2"/>
    <w:rsid w:val="007714D6"/>
    <w:rsid w:val="007715D3"/>
    <w:rsid w:val="00772019"/>
    <w:rsid w:val="007723DD"/>
    <w:rsid w:val="00772634"/>
    <w:rsid w:val="0077318C"/>
    <w:rsid w:val="00773697"/>
    <w:rsid w:val="0077460D"/>
    <w:rsid w:val="00774F4A"/>
    <w:rsid w:val="00774F88"/>
    <w:rsid w:val="00775091"/>
    <w:rsid w:val="00775479"/>
    <w:rsid w:val="0077570A"/>
    <w:rsid w:val="0077573D"/>
    <w:rsid w:val="00775C39"/>
    <w:rsid w:val="00775C8C"/>
    <w:rsid w:val="00775F38"/>
    <w:rsid w:val="00775F5E"/>
    <w:rsid w:val="007760A2"/>
    <w:rsid w:val="00776151"/>
    <w:rsid w:val="00776DE8"/>
    <w:rsid w:val="007773EF"/>
    <w:rsid w:val="0077745C"/>
    <w:rsid w:val="00780075"/>
    <w:rsid w:val="00780494"/>
    <w:rsid w:val="0078174F"/>
    <w:rsid w:val="00781C0F"/>
    <w:rsid w:val="00781C86"/>
    <w:rsid w:val="00781FA6"/>
    <w:rsid w:val="0078222A"/>
    <w:rsid w:val="00782567"/>
    <w:rsid w:val="007828DA"/>
    <w:rsid w:val="00782A3F"/>
    <w:rsid w:val="00782C28"/>
    <w:rsid w:val="00782F5E"/>
    <w:rsid w:val="0078330F"/>
    <w:rsid w:val="0078339C"/>
    <w:rsid w:val="00783BFB"/>
    <w:rsid w:val="00783DC9"/>
    <w:rsid w:val="0078448C"/>
    <w:rsid w:val="007848E5"/>
    <w:rsid w:val="00784C69"/>
    <w:rsid w:val="00784ED3"/>
    <w:rsid w:val="00785359"/>
    <w:rsid w:val="007855DC"/>
    <w:rsid w:val="0078592C"/>
    <w:rsid w:val="00785ACE"/>
    <w:rsid w:val="00785E61"/>
    <w:rsid w:val="00785EF5"/>
    <w:rsid w:val="00785F04"/>
    <w:rsid w:val="0078618C"/>
    <w:rsid w:val="0078625C"/>
    <w:rsid w:val="00786505"/>
    <w:rsid w:val="007871D4"/>
    <w:rsid w:val="007875BF"/>
    <w:rsid w:val="00787B02"/>
    <w:rsid w:val="007911D9"/>
    <w:rsid w:val="007920D1"/>
    <w:rsid w:val="007920F1"/>
    <w:rsid w:val="007923E3"/>
    <w:rsid w:val="007923F8"/>
    <w:rsid w:val="00792F3F"/>
    <w:rsid w:val="0079353B"/>
    <w:rsid w:val="0079413D"/>
    <w:rsid w:val="007944CD"/>
    <w:rsid w:val="007945C4"/>
    <w:rsid w:val="00794B75"/>
    <w:rsid w:val="0079508C"/>
    <w:rsid w:val="007953AB"/>
    <w:rsid w:val="00795499"/>
    <w:rsid w:val="00795853"/>
    <w:rsid w:val="007958B6"/>
    <w:rsid w:val="00795949"/>
    <w:rsid w:val="00795F06"/>
    <w:rsid w:val="00796686"/>
    <w:rsid w:val="00796E0B"/>
    <w:rsid w:val="00797461"/>
    <w:rsid w:val="00797C13"/>
    <w:rsid w:val="00797ECE"/>
    <w:rsid w:val="007A0271"/>
    <w:rsid w:val="007A03BE"/>
    <w:rsid w:val="007A0B9E"/>
    <w:rsid w:val="007A0BF8"/>
    <w:rsid w:val="007A0C9D"/>
    <w:rsid w:val="007A1848"/>
    <w:rsid w:val="007A1CC1"/>
    <w:rsid w:val="007A1E49"/>
    <w:rsid w:val="007A1F30"/>
    <w:rsid w:val="007A20EA"/>
    <w:rsid w:val="007A2444"/>
    <w:rsid w:val="007A2733"/>
    <w:rsid w:val="007A279C"/>
    <w:rsid w:val="007A289B"/>
    <w:rsid w:val="007A2B1C"/>
    <w:rsid w:val="007A43A7"/>
    <w:rsid w:val="007A516C"/>
    <w:rsid w:val="007A5225"/>
    <w:rsid w:val="007A54CD"/>
    <w:rsid w:val="007A5CBB"/>
    <w:rsid w:val="007A5CE8"/>
    <w:rsid w:val="007A5D40"/>
    <w:rsid w:val="007A6B34"/>
    <w:rsid w:val="007A7101"/>
    <w:rsid w:val="007A734C"/>
    <w:rsid w:val="007A7BA4"/>
    <w:rsid w:val="007A7E87"/>
    <w:rsid w:val="007B023D"/>
    <w:rsid w:val="007B03D1"/>
    <w:rsid w:val="007B0927"/>
    <w:rsid w:val="007B0C82"/>
    <w:rsid w:val="007B0DF0"/>
    <w:rsid w:val="007B12BB"/>
    <w:rsid w:val="007B222D"/>
    <w:rsid w:val="007B2C6C"/>
    <w:rsid w:val="007B2EDC"/>
    <w:rsid w:val="007B3301"/>
    <w:rsid w:val="007B3459"/>
    <w:rsid w:val="007B3479"/>
    <w:rsid w:val="007B39F8"/>
    <w:rsid w:val="007B3B62"/>
    <w:rsid w:val="007B3F53"/>
    <w:rsid w:val="007B4016"/>
    <w:rsid w:val="007B4550"/>
    <w:rsid w:val="007B467A"/>
    <w:rsid w:val="007B48E1"/>
    <w:rsid w:val="007B5552"/>
    <w:rsid w:val="007B5902"/>
    <w:rsid w:val="007B59F5"/>
    <w:rsid w:val="007B5C10"/>
    <w:rsid w:val="007B5C6B"/>
    <w:rsid w:val="007B659D"/>
    <w:rsid w:val="007B6628"/>
    <w:rsid w:val="007B66AC"/>
    <w:rsid w:val="007B6720"/>
    <w:rsid w:val="007B6B7B"/>
    <w:rsid w:val="007B6E6B"/>
    <w:rsid w:val="007B6EB1"/>
    <w:rsid w:val="007B7B04"/>
    <w:rsid w:val="007C03A6"/>
    <w:rsid w:val="007C03F4"/>
    <w:rsid w:val="007C069C"/>
    <w:rsid w:val="007C1178"/>
    <w:rsid w:val="007C1A5D"/>
    <w:rsid w:val="007C1C32"/>
    <w:rsid w:val="007C229D"/>
    <w:rsid w:val="007C2318"/>
    <w:rsid w:val="007C26C4"/>
    <w:rsid w:val="007C33BB"/>
    <w:rsid w:val="007C3683"/>
    <w:rsid w:val="007C425F"/>
    <w:rsid w:val="007C43EC"/>
    <w:rsid w:val="007C4720"/>
    <w:rsid w:val="007C4C38"/>
    <w:rsid w:val="007C4CCE"/>
    <w:rsid w:val="007C4D37"/>
    <w:rsid w:val="007C5202"/>
    <w:rsid w:val="007C53E1"/>
    <w:rsid w:val="007C54FC"/>
    <w:rsid w:val="007C5510"/>
    <w:rsid w:val="007C5767"/>
    <w:rsid w:val="007C6176"/>
    <w:rsid w:val="007C623A"/>
    <w:rsid w:val="007C645E"/>
    <w:rsid w:val="007C6473"/>
    <w:rsid w:val="007C659D"/>
    <w:rsid w:val="007C73DF"/>
    <w:rsid w:val="007C7778"/>
    <w:rsid w:val="007C7C66"/>
    <w:rsid w:val="007C7C6E"/>
    <w:rsid w:val="007D00F8"/>
    <w:rsid w:val="007D05DB"/>
    <w:rsid w:val="007D0738"/>
    <w:rsid w:val="007D08FA"/>
    <w:rsid w:val="007D0D7F"/>
    <w:rsid w:val="007D0E6F"/>
    <w:rsid w:val="007D11D3"/>
    <w:rsid w:val="007D1720"/>
    <w:rsid w:val="007D183C"/>
    <w:rsid w:val="007D1EFA"/>
    <w:rsid w:val="007D1F98"/>
    <w:rsid w:val="007D210E"/>
    <w:rsid w:val="007D21D4"/>
    <w:rsid w:val="007D23AF"/>
    <w:rsid w:val="007D28E2"/>
    <w:rsid w:val="007D302F"/>
    <w:rsid w:val="007D3984"/>
    <w:rsid w:val="007D3B6B"/>
    <w:rsid w:val="007D3C87"/>
    <w:rsid w:val="007D4024"/>
    <w:rsid w:val="007D41C1"/>
    <w:rsid w:val="007D481D"/>
    <w:rsid w:val="007D4B74"/>
    <w:rsid w:val="007D4D56"/>
    <w:rsid w:val="007D5268"/>
    <w:rsid w:val="007D59D8"/>
    <w:rsid w:val="007D711C"/>
    <w:rsid w:val="007D73E5"/>
    <w:rsid w:val="007D7773"/>
    <w:rsid w:val="007D7CE2"/>
    <w:rsid w:val="007D7D14"/>
    <w:rsid w:val="007E0329"/>
    <w:rsid w:val="007E0720"/>
    <w:rsid w:val="007E08E0"/>
    <w:rsid w:val="007E0BC3"/>
    <w:rsid w:val="007E0C64"/>
    <w:rsid w:val="007E1018"/>
    <w:rsid w:val="007E13C0"/>
    <w:rsid w:val="007E1C7C"/>
    <w:rsid w:val="007E1CB2"/>
    <w:rsid w:val="007E231A"/>
    <w:rsid w:val="007E25FA"/>
    <w:rsid w:val="007E2917"/>
    <w:rsid w:val="007E2D3A"/>
    <w:rsid w:val="007E3066"/>
    <w:rsid w:val="007E3109"/>
    <w:rsid w:val="007E3B83"/>
    <w:rsid w:val="007E3E12"/>
    <w:rsid w:val="007E3EC0"/>
    <w:rsid w:val="007E428D"/>
    <w:rsid w:val="007E458C"/>
    <w:rsid w:val="007E490A"/>
    <w:rsid w:val="007E4A6C"/>
    <w:rsid w:val="007E51FF"/>
    <w:rsid w:val="007E570E"/>
    <w:rsid w:val="007E580B"/>
    <w:rsid w:val="007E5C92"/>
    <w:rsid w:val="007E6306"/>
    <w:rsid w:val="007E64D5"/>
    <w:rsid w:val="007E66F2"/>
    <w:rsid w:val="007E690E"/>
    <w:rsid w:val="007E6F74"/>
    <w:rsid w:val="007E7317"/>
    <w:rsid w:val="007E7463"/>
    <w:rsid w:val="007E7A3B"/>
    <w:rsid w:val="007F09AF"/>
    <w:rsid w:val="007F0EEC"/>
    <w:rsid w:val="007F103A"/>
    <w:rsid w:val="007F1042"/>
    <w:rsid w:val="007F12FB"/>
    <w:rsid w:val="007F13D9"/>
    <w:rsid w:val="007F1A61"/>
    <w:rsid w:val="007F1EDE"/>
    <w:rsid w:val="007F20BB"/>
    <w:rsid w:val="007F239A"/>
    <w:rsid w:val="007F2B53"/>
    <w:rsid w:val="007F2DA3"/>
    <w:rsid w:val="007F2F98"/>
    <w:rsid w:val="007F30FF"/>
    <w:rsid w:val="007F3308"/>
    <w:rsid w:val="007F34DD"/>
    <w:rsid w:val="007F38CB"/>
    <w:rsid w:val="007F3963"/>
    <w:rsid w:val="007F3B5D"/>
    <w:rsid w:val="007F3CBC"/>
    <w:rsid w:val="007F4416"/>
    <w:rsid w:val="007F4B92"/>
    <w:rsid w:val="007F56B4"/>
    <w:rsid w:val="007F597C"/>
    <w:rsid w:val="007F5CDE"/>
    <w:rsid w:val="007F5D59"/>
    <w:rsid w:val="007F5F87"/>
    <w:rsid w:val="007F5FDF"/>
    <w:rsid w:val="007F6172"/>
    <w:rsid w:val="007F6379"/>
    <w:rsid w:val="007F642F"/>
    <w:rsid w:val="007F6623"/>
    <w:rsid w:val="007F7359"/>
    <w:rsid w:val="007F757D"/>
    <w:rsid w:val="007F7589"/>
    <w:rsid w:val="00800292"/>
    <w:rsid w:val="00800390"/>
    <w:rsid w:val="00801D5D"/>
    <w:rsid w:val="00802013"/>
    <w:rsid w:val="008021A9"/>
    <w:rsid w:val="00802311"/>
    <w:rsid w:val="008024DA"/>
    <w:rsid w:val="00802670"/>
    <w:rsid w:val="00802B6A"/>
    <w:rsid w:val="00802D27"/>
    <w:rsid w:val="00802F95"/>
    <w:rsid w:val="0080305E"/>
    <w:rsid w:val="008038F6"/>
    <w:rsid w:val="0080419C"/>
    <w:rsid w:val="00804559"/>
    <w:rsid w:val="00805952"/>
    <w:rsid w:val="00805F31"/>
    <w:rsid w:val="00805FAA"/>
    <w:rsid w:val="008063DD"/>
    <w:rsid w:val="008065F2"/>
    <w:rsid w:val="00806735"/>
    <w:rsid w:val="00806C82"/>
    <w:rsid w:val="0080712B"/>
    <w:rsid w:val="008072EB"/>
    <w:rsid w:val="00807ACD"/>
    <w:rsid w:val="00807CAB"/>
    <w:rsid w:val="00810184"/>
    <w:rsid w:val="00810513"/>
    <w:rsid w:val="008105E9"/>
    <w:rsid w:val="008109E7"/>
    <w:rsid w:val="00810AB8"/>
    <w:rsid w:val="00810AE4"/>
    <w:rsid w:val="008112B3"/>
    <w:rsid w:val="00811936"/>
    <w:rsid w:val="00811C59"/>
    <w:rsid w:val="00812139"/>
    <w:rsid w:val="008124AB"/>
    <w:rsid w:val="008127A7"/>
    <w:rsid w:val="008127D2"/>
    <w:rsid w:val="0081288A"/>
    <w:rsid w:val="00812F96"/>
    <w:rsid w:val="008130AC"/>
    <w:rsid w:val="00813533"/>
    <w:rsid w:val="008137FB"/>
    <w:rsid w:val="008138B8"/>
    <w:rsid w:val="00813A45"/>
    <w:rsid w:val="0081421D"/>
    <w:rsid w:val="0081455D"/>
    <w:rsid w:val="00814570"/>
    <w:rsid w:val="0081463F"/>
    <w:rsid w:val="0081466C"/>
    <w:rsid w:val="008149D3"/>
    <w:rsid w:val="0081532B"/>
    <w:rsid w:val="0081560C"/>
    <w:rsid w:val="008156A7"/>
    <w:rsid w:val="0081591F"/>
    <w:rsid w:val="00816125"/>
    <w:rsid w:val="0081626E"/>
    <w:rsid w:val="008163C8"/>
    <w:rsid w:val="0081693C"/>
    <w:rsid w:val="00816B20"/>
    <w:rsid w:val="00816D51"/>
    <w:rsid w:val="008172C8"/>
    <w:rsid w:val="0081741E"/>
    <w:rsid w:val="00817648"/>
    <w:rsid w:val="00817AEA"/>
    <w:rsid w:val="00817D1E"/>
    <w:rsid w:val="00817DBB"/>
    <w:rsid w:val="00817FD0"/>
    <w:rsid w:val="008206EF"/>
    <w:rsid w:val="0082080E"/>
    <w:rsid w:val="008209DD"/>
    <w:rsid w:val="00820B15"/>
    <w:rsid w:val="00820C90"/>
    <w:rsid w:val="00820CF6"/>
    <w:rsid w:val="00820D3B"/>
    <w:rsid w:val="00821033"/>
    <w:rsid w:val="00821A44"/>
    <w:rsid w:val="00822094"/>
    <w:rsid w:val="0082308B"/>
    <w:rsid w:val="00823551"/>
    <w:rsid w:val="008236C5"/>
    <w:rsid w:val="008237C3"/>
    <w:rsid w:val="008239F1"/>
    <w:rsid w:val="00823FA7"/>
    <w:rsid w:val="00824673"/>
    <w:rsid w:val="008247CB"/>
    <w:rsid w:val="00824F59"/>
    <w:rsid w:val="0082562F"/>
    <w:rsid w:val="00825C05"/>
    <w:rsid w:val="0082769E"/>
    <w:rsid w:val="00827C6D"/>
    <w:rsid w:val="0083007D"/>
    <w:rsid w:val="00830192"/>
    <w:rsid w:val="00830515"/>
    <w:rsid w:val="00830887"/>
    <w:rsid w:val="00830D8B"/>
    <w:rsid w:val="008316C2"/>
    <w:rsid w:val="008317CF"/>
    <w:rsid w:val="00831A5F"/>
    <w:rsid w:val="00831B34"/>
    <w:rsid w:val="00832072"/>
    <w:rsid w:val="0083214A"/>
    <w:rsid w:val="00832370"/>
    <w:rsid w:val="008328BC"/>
    <w:rsid w:val="0083291C"/>
    <w:rsid w:val="00832948"/>
    <w:rsid w:val="00833F32"/>
    <w:rsid w:val="0083442A"/>
    <w:rsid w:val="00834570"/>
    <w:rsid w:val="00834658"/>
    <w:rsid w:val="008350EB"/>
    <w:rsid w:val="00835231"/>
    <w:rsid w:val="008353BC"/>
    <w:rsid w:val="00835B00"/>
    <w:rsid w:val="00835E5D"/>
    <w:rsid w:val="008361F9"/>
    <w:rsid w:val="008362AC"/>
    <w:rsid w:val="0083657F"/>
    <w:rsid w:val="00837008"/>
    <w:rsid w:val="00837864"/>
    <w:rsid w:val="008379BC"/>
    <w:rsid w:val="00837C5A"/>
    <w:rsid w:val="00837E51"/>
    <w:rsid w:val="008401BA"/>
    <w:rsid w:val="008410F0"/>
    <w:rsid w:val="0084166F"/>
    <w:rsid w:val="008417DB"/>
    <w:rsid w:val="00841805"/>
    <w:rsid w:val="00841A65"/>
    <w:rsid w:val="00841A78"/>
    <w:rsid w:val="00841AF6"/>
    <w:rsid w:val="00841CA3"/>
    <w:rsid w:val="00841D81"/>
    <w:rsid w:val="00841FC8"/>
    <w:rsid w:val="00842141"/>
    <w:rsid w:val="008428E0"/>
    <w:rsid w:val="00842A5A"/>
    <w:rsid w:val="00842CAA"/>
    <w:rsid w:val="00842E42"/>
    <w:rsid w:val="0084301F"/>
    <w:rsid w:val="00843572"/>
    <w:rsid w:val="00843619"/>
    <w:rsid w:val="00843BF7"/>
    <w:rsid w:val="00843C20"/>
    <w:rsid w:val="00843C38"/>
    <w:rsid w:val="008442D0"/>
    <w:rsid w:val="008448A8"/>
    <w:rsid w:val="00844D9A"/>
    <w:rsid w:val="00845372"/>
    <w:rsid w:val="00845505"/>
    <w:rsid w:val="0084550E"/>
    <w:rsid w:val="008459AE"/>
    <w:rsid w:val="00845C05"/>
    <w:rsid w:val="00846145"/>
    <w:rsid w:val="008464C9"/>
    <w:rsid w:val="0084659B"/>
    <w:rsid w:val="0084660C"/>
    <w:rsid w:val="00846615"/>
    <w:rsid w:val="0084661C"/>
    <w:rsid w:val="00846C71"/>
    <w:rsid w:val="00846DB7"/>
    <w:rsid w:val="008472EE"/>
    <w:rsid w:val="008509B0"/>
    <w:rsid w:val="00850C3F"/>
    <w:rsid w:val="00851003"/>
    <w:rsid w:val="00851120"/>
    <w:rsid w:val="00851931"/>
    <w:rsid w:val="00851E75"/>
    <w:rsid w:val="00851EA9"/>
    <w:rsid w:val="0085261A"/>
    <w:rsid w:val="008526CE"/>
    <w:rsid w:val="008530D2"/>
    <w:rsid w:val="0085315A"/>
    <w:rsid w:val="008532A5"/>
    <w:rsid w:val="0085330E"/>
    <w:rsid w:val="0085370E"/>
    <w:rsid w:val="00853893"/>
    <w:rsid w:val="008539C4"/>
    <w:rsid w:val="00853CD9"/>
    <w:rsid w:val="00854022"/>
    <w:rsid w:val="00855223"/>
    <w:rsid w:val="00855753"/>
    <w:rsid w:val="00855AD9"/>
    <w:rsid w:val="00855C5A"/>
    <w:rsid w:val="00855D3D"/>
    <w:rsid w:val="008561A4"/>
    <w:rsid w:val="00856575"/>
    <w:rsid w:val="008566EF"/>
    <w:rsid w:val="00856C92"/>
    <w:rsid w:val="00856CE3"/>
    <w:rsid w:val="00856DC5"/>
    <w:rsid w:val="00856E81"/>
    <w:rsid w:val="00856E96"/>
    <w:rsid w:val="0085717D"/>
    <w:rsid w:val="0086062B"/>
    <w:rsid w:val="008613F0"/>
    <w:rsid w:val="00861473"/>
    <w:rsid w:val="00861907"/>
    <w:rsid w:val="00862259"/>
    <w:rsid w:val="008622C1"/>
    <w:rsid w:val="0086251B"/>
    <w:rsid w:val="0086263D"/>
    <w:rsid w:val="00863076"/>
    <w:rsid w:val="008636D4"/>
    <w:rsid w:val="008639EF"/>
    <w:rsid w:val="00863AE4"/>
    <w:rsid w:val="008643B2"/>
    <w:rsid w:val="008648D2"/>
    <w:rsid w:val="00864AD3"/>
    <w:rsid w:val="00864BE1"/>
    <w:rsid w:val="0086523C"/>
    <w:rsid w:val="008652D3"/>
    <w:rsid w:val="0086551D"/>
    <w:rsid w:val="00865B38"/>
    <w:rsid w:val="00865C2B"/>
    <w:rsid w:val="00865D3D"/>
    <w:rsid w:val="008663DE"/>
    <w:rsid w:val="008667B2"/>
    <w:rsid w:val="008668D8"/>
    <w:rsid w:val="00866F89"/>
    <w:rsid w:val="00867052"/>
    <w:rsid w:val="00867864"/>
    <w:rsid w:val="0086793B"/>
    <w:rsid w:val="00867A47"/>
    <w:rsid w:val="00867AB6"/>
    <w:rsid w:val="00867E6F"/>
    <w:rsid w:val="00870092"/>
    <w:rsid w:val="00870229"/>
    <w:rsid w:val="00870281"/>
    <w:rsid w:val="00870329"/>
    <w:rsid w:val="008704A8"/>
    <w:rsid w:val="00870BD3"/>
    <w:rsid w:val="00871108"/>
    <w:rsid w:val="0087189B"/>
    <w:rsid w:val="00871D23"/>
    <w:rsid w:val="00871DB9"/>
    <w:rsid w:val="00872299"/>
    <w:rsid w:val="008723C2"/>
    <w:rsid w:val="00872C55"/>
    <w:rsid w:val="00872F92"/>
    <w:rsid w:val="00872FD8"/>
    <w:rsid w:val="00873326"/>
    <w:rsid w:val="0087365F"/>
    <w:rsid w:val="0087368A"/>
    <w:rsid w:val="00873F34"/>
    <w:rsid w:val="00874116"/>
    <w:rsid w:val="00874334"/>
    <w:rsid w:val="00874681"/>
    <w:rsid w:val="00874A3E"/>
    <w:rsid w:val="00874BDC"/>
    <w:rsid w:val="00874DBD"/>
    <w:rsid w:val="00874E40"/>
    <w:rsid w:val="00874F9A"/>
    <w:rsid w:val="008752CD"/>
    <w:rsid w:val="008754DC"/>
    <w:rsid w:val="0087569E"/>
    <w:rsid w:val="008756F0"/>
    <w:rsid w:val="00875DFD"/>
    <w:rsid w:val="00875E3D"/>
    <w:rsid w:val="00876121"/>
    <w:rsid w:val="008761BB"/>
    <w:rsid w:val="00876436"/>
    <w:rsid w:val="0087661E"/>
    <w:rsid w:val="00876BF9"/>
    <w:rsid w:val="00877346"/>
    <w:rsid w:val="008777FB"/>
    <w:rsid w:val="00877C44"/>
    <w:rsid w:val="008807D7"/>
    <w:rsid w:val="00880D0D"/>
    <w:rsid w:val="00880E5F"/>
    <w:rsid w:val="00881007"/>
    <w:rsid w:val="00881E1A"/>
    <w:rsid w:val="008825CD"/>
    <w:rsid w:val="00882BFC"/>
    <w:rsid w:val="00882C2E"/>
    <w:rsid w:val="0088336F"/>
    <w:rsid w:val="0088364C"/>
    <w:rsid w:val="00884003"/>
    <w:rsid w:val="00884775"/>
    <w:rsid w:val="00884834"/>
    <w:rsid w:val="00884920"/>
    <w:rsid w:val="008855A0"/>
    <w:rsid w:val="0088572A"/>
    <w:rsid w:val="00885865"/>
    <w:rsid w:val="008859F9"/>
    <w:rsid w:val="00885A39"/>
    <w:rsid w:val="00885BE8"/>
    <w:rsid w:val="00886121"/>
    <w:rsid w:val="00886429"/>
    <w:rsid w:val="0088682C"/>
    <w:rsid w:val="008868F8"/>
    <w:rsid w:val="00886A10"/>
    <w:rsid w:val="00886DF4"/>
    <w:rsid w:val="008870E9"/>
    <w:rsid w:val="008871A1"/>
    <w:rsid w:val="008874F4"/>
    <w:rsid w:val="00887598"/>
    <w:rsid w:val="00890222"/>
    <w:rsid w:val="008907FB"/>
    <w:rsid w:val="00891272"/>
    <w:rsid w:val="0089159C"/>
    <w:rsid w:val="00891941"/>
    <w:rsid w:val="00891D53"/>
    <w:rsid w:val="00891EC2"/>
    <w:rsid w:val="00891F41"/>
    <w:rsid w:val="008921F5"/>
    <w:rsid w:val="008924AD"/>
    <w:rsid w:val="00892682"/>
    <w:rsid w:val="0089293B"/>
    <w:rsid w:val="00892D73"/>
    <w:rsid w:val="0089311D"/>
    <w:rsid w:val="008931A9"/>
    <w:rsid w:val="00893428"/>
    <w:rsid w:val="008937ED"/>
    <w:rsid w:val="00893E42"/>
    <w:rsid w:val="00893EB9"/>
    <w:rsid w:val="00894494"/>
    <w:rsid w:val="00894750"/>
    <w:rsid w:val="00894C1B"/>
    <w:rsid w:val="008952B0"/>
    <w:rsid w:val="00895324"/>
    <w:rsid w:val="00895597"/>
    <w:rsid w:val="0089574A"/>
    <w:rsid w:val="00895920"/>
    <w:rsid w:val="00895B78"/>
    <w:rsid w:val="00895F05"/>
    <w:rsid w:val="008963CE"/>
    <w:rsid w:val="008964F5"/>
    <w:rsid w:val="00896622"/>
    <w:rsid w:val="00896C7A"/>
    <w:rsid w:val="00897192"/>
    <w:rsid w:val="0089726E"/>
    <w:rsid w:val="0089735C"/>
    <w:rsid w:val="00897B29"/>
    <w:rsid w:val="00897C92"/>
    <w:rsid w:val="008A00DB"/>
    <w:rsid w:val="008A0230"/>
    <w:rsid w:val="008A0AC2"/>
    <w:rsid w:val="008A0E54"/>
    <w:rsid w:val="008A0F22"/>
    <w:rsid w:val="008A1067"/>
    <w:rsid w:val="008A127F"/>
    <w:rsid w:val="008A1A72"/>
    <w:rsid w:val="008A1BD6"/>
    <w:rsid w:val="008A2126"/>
    <w:rsid w:val="008A23CD"/>
    <w:rsid w:val="008A2567"/>
    <w:rsid w:val="008A25F1"/>
    <w:rsid w:val="008A2642"/>
    <w:rsid w:val="008A2646"/>
    <w:rsid w:val="008A29DA"/>
    <w:rsid w:val="008A2E78"/>
    <w:rsid w:val="008A3295"/>
    <w:rsid w:val="008A343F"/>
    <w:rsid w:val="008A3870"/>
    <w:rsid w:val="008A409E"/>
    <w:rsid w:val="008A4181"/>
    <w:rsid w:val="008A4480"/>
    <w:rsid w:val="008A46D9"/>
    <w:rsid w:val="008A5360"/>
    <w:rsid w:val="008A5832"/>
    <w:rsid w:val="008A5E84"/>
    <w:rsid w:val="008A617D"/>
    <w:rsid w:val="008A63E6"/>
    <w:rsid w:val="008A6716"/>
    <w:rsid w:val="008A6950"/>
    <w:rsid w:val="008A6AA3"/>
    <w:rsid w:val="008A6AFC"/>
    <w:rsid w:val="008A6BD4"/>
    <w:rsid w:val="008A7053"/>
    <w:rsid w:val="008A7979"/>
    <w:rsid w:val="008A7B15"/>
    <w:rsid w:val="008A7F5F"/>
    <w:rsid w:val="008B01E1"/>
    <w:rsid w:val="008B02A1"/>
    <w:rsid w:val="008B0369"/>
    <w:rsid w:val="008B040F"/>
    <w:rsid w:val="008B0B0C"/>
    <w:rsid w:val="008B0D66"/>
    <w:rsid w:val="008B144B"/>
    <w:rsid w:val="008B1F2E"/>
    <w:rsid w:val="008B201B"/>
    <w:rsid w:val="008B212A"/>
    <w:rsid w:val="008B22E6"/>
    <w:rsid w:val="008B240D"/>
    <w:rsid w:val="008B27BF"/>
    <w:rsid w:val="008B2A84"/>
    <w:rsid w:val="008B2B34"/>
    <w:rsid w:val="008B3A50"/>
    <w:rsid w:val="008B3B32"/>
    <w:rsid w:val="008B3BFD"/>
    <w:rsid w:val="008B4CA2"/>
    <w:rsid w:val="008B5592"/>
    <w:rsid w:val="008B5A1D"/>
    <w:rsid w:val="008B5CD8"/>
    <w:rsid w:val="008B6552"/>
    <w:rsid w:val="008B6621"/>
    <w:rsid w:val="008B7166"/>
    <w:rsid w:val="008B72CF"/>
    <w:rsid w:val="008B7542"/>
    <w:rsid w:val="008B7B7E"/>
    <w:rsid w:val="008C03CE"/>
    <w:rsid w:val="008C0A65"/>
    <w:rsid w:val="008C0FEF"/>
    <w:rsid w:val="008C1313"/>
    <w:rsid w:val="008C19F2"/>
    <w:rsid w:val="008C21FC"/>
    <w:rsid w:val="008C2505"/>
    <w:rsid w:val="008C2701"/>
    <w:rsid w:val="008C3266"/>
    <w:rsid w:val="008C330E"/>
    <w:rsid w:val="008C3D58"/>
    <w:rsid w:val="008C3DF5"/>
    <w:rsid w:val="008C3FC7"/>
    <w:rsid w:val="008C432C"/>
    <w:rsid w:val="008C4362"/>
    <w:rsid w:val="008C4BD2"/>
    <w:rsid w:val="008C4D9C"/>
    <w:rsid w:val="008C5657"/>
    <w:rsid w:val="008C5BCA"/>
    <w:rsid w:val="008C6F5E"/>
    <w:rsid w:val="008C7357"/>
    <w:rsid w:val="008C78B4"/>
    <w:rsid w:val="008C7CF5"/>
    <w:rsid w:val="008D009E"/>
    <w:rsid w:val="008D03CC"/>
    <w:rsid w:val="008D0482"/>
    <w:rsid w:val="008D0824"/>
    <w:rsid w:val="008D08CC"/>
    <w:rsid w:val="008D0BC5"/>
    <w:rsid w:val="008D1A5A"/>
    <w:rsid w:val="008D1CDB"/>
    <w:rsid w:val="008D29F8"/>
    <w:rsid w:val="008D2B77"/>
    <w:rsid w:val="008D2F16"/>
    <w:rsid w:val="008D30AB"/>
    <w:rsid w:val="008D31DD"/>
    <w:rsid w:val="008D334A"/>
    <w:rsid w:val="008D3394"/>
    <w:rsid w:val="008D3B25"/>
    <w:rsid w:val="008D3BE8"/>
    <w:rsid w:val="008D3E56"/>
    <w:rsid w:val="008D42E3"/>
    <w:rsid w:val="008D4395"/>
    <w:rsid w:val="008D4411"/>
    <w:rsid w:val="008D4AAD"/>
    <w:rsid w:val="008D521E"/>
    <w:rsid w:val="008D538C"/>
    <w:rsid w:val="008D5687"/>
    <w:rsid w:val="008D5B7F"/>
    <w:rsid w:val="008D5EE8"/>
    <w:rsid w:val="008D78A8"/>
    <w:rsid w:val="008D7F0D"/>
    <w:rsid w:val="008D7F4F"/>
    <w:rsid w:val="008E00EB"/>
    <w:rsid w:val="008E0622"/>
    <w:rsid w:val="008E091A"/>
    <w:rsid w:val="008E0A58"/>
    <w:rsid w:val="008E0AE9"/>
    <w:rsid w:val="008E122D"/>
    <w:rsid w:val="008E1534"/>
    <w:rsid w:val="008E189D"/>
    <w:rsid w:val="008E1AC9"/>
    <w:rsid w:val="008E2206"/>
    <w:rsid w:val="008E2372"/>
    <w:rsid w:val="008E25B6"/>
    <w:rsid w:val="008E2694"/>
    <w:rsid w:val="008E27FB"/>
    <w:rsid w:val="008E3153"/>
    <w:rsid w:val="008E3DF8"/>
    <w:rsid w:val="008E435A"/>
    <w:rsid w:val="008E489F"/>
    <w:rsid w:val="008E48CF"/>
    <w:rsid w:val="008E4AAF"/>
    <w:rsid w:val="008E4E39"/>
    <w:rsid w:val="008E5037"/>
    <w:rsid w:val="008E5409"/>
    <w:rsid w:val="008E5537"/>
    <w:rsid w:val="008E5A59"/>
    <w:rsid w:val="008E618B"/>
    <w:rsid w:val="008E6E2E"/>
    <w:rsid w:val="008E71DA"/>
    <w:rsid w:val="008E7634"/>
    <w:rsid w:val="008E7E49"/>
    <w:rsid w:val="008F0118"/>
    <w:rsid w:val="008F0CB8"/>
    <w:rsid w:val="008F0FCD"/>
    <w:rsid w:val="008F1DE0"/>
    <w:rsid w:val="008F220B"/>
    <w:rsid w:val="008F2384"/>
    <w:rsid w:val="008F32D3"/>
    <w:rsid w:val="008F42D3"/>
    <w:rsid w:val="008F435A"/>
    <w:rsid w:val="008F4BBB"/>
    <w:rsid w:val="008F5B66"/>
    <w:rsid w:val="008F60EC"/>
    <w:rsid w:val="008F6A05"/>
    <w:rsid w:val="008F6ACE"/>
    <w:rsid w:val="008F7692"/>
    <w:rsid w:val="008F7795"/>
    <w:rsid w:val="008F7815"/>
    <w:rsid w:val="008F78E3"/>
    <w:rsid w:val="008F7C2C"/>
    <w:rsid w:val="00900B2B"/>
    <w:rsid w:val="0090110C"/>
    <w:rsid w:val="00901125"/>
    <w:rsid w:val="009011AC"/>
    <w:rsid w:val="00901263"/>
    <w:rsid w:val="009015EF"/>
    <w:rsid w:val="0090187C"/>
    <w:rsid w:val="009019F1"/>
    <w:rsid w:val="00901F17"/>
    <w:rsid w:val="00902024"/>
    <w:rsid w:val="009022D5"/>
    <w:rsid w:val="00902486"/>
    <w:rsid w:val="009026D1"/>
    <w:rsid w:val="009027E3"/>
    <w:rsid w:val="00902A4C"/>
    <w:rsid w:val="00902B36"/>
    <w:rsid w:val="00903AE2"/>
    <w:rsid w:val="00903F81"/>
    <w:rsid w:val="00904CD1"/>
    <w:rsid w:val="009051FE"/>
    <w:rsid w:val="009052B6"/>
    <w:rsid w:val="009054B1"/>
    <w:rsid w:val="00905DDF"/>
    <w:rsid w:val="00905EEC"/>
    <w:rsid w:val="00906F95"/>
    <w:rsid w:val="0090732A"/>
    <w:rsid w:val="00907642"/>
    <w:rsid w:val="00907AB2"/>
    <w:rsid w:val="009101C1"/>
    <w:rsid w:val="00910549"/>
    <w:rsid w:val="0091083C"/>
    <w:rsid w:val="00910A60"/>
    <w:rsid w:val="00910F91"/>
    <w:rsid w:val="00910FC9"/>
    <w:rsid w:val="009111F9"/>
    <w:rsid w:val="009113BA"/>
    <w:rsid w:val="00911622"/>
    <w:rsid w:val="009118D9"/>
    <w:rsid w:val="00911AF5"/>
    <w:rsid w:val="00911E05"/>
    <w:rsid w:val="00911EB9"/>
    <w:rsid w:val="00912079"/>
    <w:rsid w:val="009120D5"/>
    <w:rsid w:val="0091227A"/>
    <w:rsid w:val="0091227E"/>
    <w:rsid w:val="00912465"/>
    <w:rsid w:val="0091274C"/>
    <w:rsid w:val="009127C7"/>
    <w:rsid w:val="009130F7"/>
    <w:rsid w:val="0091423C"/>
    <w:rsid w:val="0091437F"/>
    <w:rsid w:val="009143FE"/>
    <w:rsid w:val="00914581"/>
    <w:rsid w:val="0091468E"/>
    <w:rsid w:val="009147C0"/>
    <w:rsid w:val="00914B01"/>
    <w:rsid w:val="00914CC6"/>
    <w:rsid w:val="00914FFB"/>
    <w:rsid w:val="00915040"/>
    <w:rsid w:val="00915281"/>
    <w:rsid w:val="009153A0"/>
    <w:rsid w:val="009153AC"/>
    <w:rsid w:val="009159A8"/>
    <w:rsid w:val="009164E1"/>
    <w:rsid w:val="00916749"/>
    <w:rsid w:val="00916851"/>
    <w:rsid w:val="00916CE4"/>
    <w:rsid w:val="00917167"/>
    <w:rsid w:val="00917674"/>
    <w:rsid w:val="00917A47"/>
    <w:rsid w:val="00917B42"/>
    <w:rsid w:val="00917D11"/>
    <w:rsid w:val="0092130D"/>
    <w:rsid w:val="009216B4"/>
    <w:rsid w:val="009216D8"/>
    <w:rsid w:val="00921826"/>
    <w:rsid w:val="00921BF8"/>
    <w:rsid w:val="009222A2"/>
    <w:rsid w:val="00922726"/>
    <w:rsid w:val="00922E58"/>
    <w:rsid w:val="0092318E"/>
    <w:rsid w:val="00923804"/>
    <w:rsid w:val="00923BDB"/>
    <w:rsid w:val="00923D57"/>
    <w:rsid w:val="00923E54"/>
    <w:rsid w:val="00924044"/>
    <w:rsid w:val="00924119"/>
    <w:rsid w:val="009243CB"/>
    <w:rsid w:val="00924668"/>
    <w:rsid w:val="00924E45"/>
    <w:rsid w:val="00924E6E"/>
    <w:rsid w:val="00925123"/>
    <w:rsid w:val="009251EB"/>
    <w:rsid w:val="009252A7"/>
    <w:rsid w:val="009253FA"/>
    <w:rsid w:val="0092555C"/>
    <w:rsid w:val="009256AC"/>
    <w:rsid w:val="00925BA1"/>
    <w:rsid w:val="00925D58"/>
    <w:rsid w:val="00926186"/>
    <w:rsid w:val="00926613"/>
    <w:rsid w:val="0092678C"/>
    <w:rsid w:val="00926817"/>
    <w:rsid w:val="00926C72"/>
    <w:rsid w:val="00927048"/>
    <w:rsid w:val="009270F8"/>
    <w:rsid w:val="0092733E"/>
    <w:rsid w:val="009275F2"/>
    <w:rsid w:val="00927650"/>
    <w:rsid w:val="00927D49"/>
    <w:rsid w:val="00927E7A"/>
    <w:rsid w:val="00930238"/>
    <w:rsid w:val="009302DF"/>
    <w:rsid w:val="00931142"/>
    <w:rsid w:val="009312CE"/>
    <w:rsid w:val="009314B4"/>
    <w:rsid w:val="009317BF"/>
    <w:rsid w:val="0093220D"/>
    <w:rsid w:val="009322DF"/>
    <w:rsid w:val="0093298A"/>
    <w:rsid w:val="009329FF"/>
    <w:rsid w:val="00932D2D"/>
    <w:rsid w:val="00932DDD"/>
    <w:rsid w:val="00932F4C"/>
    <w:rsid w:val="0093371C"/>
    <w:rsid w:val="00933804"/>
    <w:rsid w:val="0093445C"/>
    <w:rsid w:val="00934705"/>
    <w:rsid w:val="00934806"/>
    <w:rsid w:val="00934B83"/>
    <w:rsid w:val="00934BD9"/>
    <w:rsid w:val="00935322"/>
    <w:rsid w:val="00935A39"/>
    <w:rsid w:val="00935B12"/>
    <w:rsid w:val="00935D0F"/>
    <w:rsid w:val="00935FE8"/>
    <w:rsid w:val="009366AA"/>
    <w:rsid w:val="00936787"/>
    <w:rsid w:val="00936D71"/>
    <w:rsid w:val="00936DB0"/>
    <w:rsid w:val="009370CA"/>
    <w:rsid w:val="00937407"/>
    <w:rsid w:val="0093798D"/>
    <w:rsid w:val="00937F10"/>
    <w:rsid w:val="00937FA1"/>
    <w:rsid w:val="00940C5F"/>
    <w:rsid w:val="0094138B"/>
    <w:rsid w:val="009413DB"/>
    <w:rsid w:val="0094172B"/>
    <w:rsid w:val="0094185F"/>
    <w:rsid w:val="009419B8"/>
    <w:rsid w:val="009427CD"/>
    <w:rsid w:val="00943332"/>
    <w:rsid w:val="009434C7"/>
    <w:rsid w:val="00943A3B"/>
    <w:rsid w:val="00943D71"/>
    <w:rsid w:val="0094462F"/>
    <w:rsid w:val="00944675"/>
    <w:rsid w:val="009446E6"/>
    <w:rsid w:val="00944D88"/>
    <w:rsid w:val="00944FAB"/>
    <w:rsid w:val="009452B8"/>
    <w:rsid w:val="009458B7"/>
    <w:rsid w:val="00945AFE"/>
    <w:rsid w:val="00945BE1"/>
    <w:rsid w:val="0094603D"/>
    <w:rsid w:val="00946322"/>
    <w:rsid w:val="00946A54"/>
    <w:rsid w:val="0094714C"/>
    <w:rsid w:val="0094733A"/>
    <w:rsid w:val="00947972"/>
    <w:rsid w:val="00947C21"/>
    <w:rsid w:val="00947FE3"/>
    <w:rsid w:val="0095008C"/>
    <w:rsid w:val="00950745"/>
    <w:rsid w:val="00950960"/>
    <w:rsid w:val="00950A63"/>
    <w:rsid w:val="0095135C"/>
    <w:rsid w:val="00951438"/>
    <w:rsid w:val="00951974"/>
    <w:rsid w:val="00951A88"/>
    <w:rsid w:val="00951C15"/>
    <w:rsid w:val="00952289"/>
    <w:rsid w:val="0095232D"/>
    <w:rsid w:val="0095291F"/>
    <w:rsid w:val="00952A0A"/>
    <w:rsid w:val="00952A61"/>
    <w:rsid w:val="00952B2D"/>
    <w:rsid w:val="00952E3E"/>
    <w:rsid w:val="00952E40"/>
    <w:rsid w:val="00952F38"/>
    <w:rsid w:val="0095329E"/>
    <w:rsid w:val="00953942"/>
    <w:rsid w:val="00953BE8"/>
    <w:rsid w:val="00953D65"/>
    <w:rsid w:val="00953F44"/>
    <w:rsid w:val="0095432F"/>
    <w:rsid w:val="00954384"/>
    <w:rsid w:val="009544E3"/>
    <w:rsid w:val="00954D71"/>
    <w:rsid w:val="0095564D"/>
    <w:rsid w:val="00955669"/>
    <w:rsid w:val="009563C6"/>
    <w:rsid w:val="00956492"/>
    <w:rsid w:val="00956ABA"/>
    <w:rsid w:val="00956C18"/>
    <w:rsid w:val="00957001"/>
    <w:rsid w:val="00957156"/>
    <w:rsid w:val="009576A3"/>
    <w:rsid w:val="009605C7"/>
    <w:rsid w:val="00960B5B"/>
    <w:rsid w:val="009620EA"/>
    <w:rsid w:val="0096216E"/>
    <w:rsid w:val="00962443"/>
    <w:rsid w:val="009626DF"/>
    <w:rsid w:val="0096278F"/>
    <w:rsid w:val="00963009"/>
    <w:rsid w:val="0096301B"/>
    <w:rsid w:val="00963088"/>
    <w:rsid w:val="009630AE"/>
    <w:rsid w:val="00963757"/>
    <w:rsid w:val="009638DF"/>
    <w:rsid w:val="00963D9C"/>
    <w:rsid w:val="00963EE9"/>
    <w:rsid w:val="009640D4"/>
    <w:rsid w:val="00964679"/>
    <w:rsid w:val="00964910"/>
    <w:rsid w:val="00964EF3"/>
    <w:rsid w:val="00965064"/>
    <w:rsid w:val="0096541B"/>
    <w:rsid w:val="00966783"/>
    <w:rsid w:val="00967165"/>
    <w:rsid w:val="009671FA"/>
    <w:rsid w:val="009671FB"/>
    <w:rsid w:val="00967351"/>
    <w:rsid w:val="0096742E"/>
    <w:rsid w:val="00967666"/>
    <w:rsid w:val="00967697"/>
    <w:rsid w:val="00967EF0"/>
    <w:rsid w:val="00967F38"/>
    <w:rsid w:val="0097055F"/>
    <w:rsid w:val="00970599"/>
    <w:rsid w:val="00970A15"/>
    <w:rsid w:val="00970D3B"/>
    <w:rsid w:val="00970FBE"/>
    <w:rsid w:val="00970FEE"/>
    <w:rsid w:val="0097105C"/>
    <w:rsid w:val="009714AF"/>
    <w:rsid w:val="009716B8"/>
    <w:rsid w:val="00971D58"/>
    <w:rsid w:val="00971EFC"/>
    <w:rsid w:val="009724E4"/>
    <w:rsid w:val="00972A1F"/>
    <w:rsid w:val="0097343D"/>
    <w:rsid w:val="00973F60"/>
    <w:rsid w:val="00974003"/>
    <w:rsid w:val="00974137"/>
    <w:rsid w:val="009744D0"/>
    <w:rsid w:val="009744F2"/>
    <w:rsid w:val="0097488E"/>
    <w:rsid w:val="00974F59"/>
    <w:rsid w:val="00975038"/>
    <w:rsid w:val="00975326"/>
    <w:rsid w:val="009755E5"/>
    <w:rsid w:val="00975605"/>
    <w:rsid w:val="009757BE"/>
    <w:rsid w:val="00975A95"/>
    <w:rsid w:val="00975C6F"/>
    <w:rsid w:val="0097602F"/>
    <w:rsid w:val="0097604D"/>
    <w:rsid w:val="00976253"/>
    <w:rsid w:val="00976B65"/>
    <w:rsid w:val="00976F74"/>
    <w:rsid w:val="00977346"/>
    <w:rsid w:val="009773A7"/>
    <w:rsid w:val="0097746F"/>
    <w:rsid w:val="00977A63"/>
    <w:rsid w:val="00977DBD"/>
    <w:rsid w:val="00977DC4"/>
    <w:rsid w:val="00977F94"/>
    <w:rsid w:val="00980006"/>
    <w:rsid w:val="009804CE"/>
    <w:rsid w:val="009805F7"/>
    <w:rsid w:val="00980806"/>
    <w:rsid w:val="00980AF0"/>
    <w:rsid w:val="00980F74"/>
    <w:rsid w:val="009810D6"/>
    <w:rsid w:val="00981B29"/>
    <w:rsid w:val="00981F9D"/>
    <w:rsid w:val="00982766"/>
    <w:rsid w:val="009828C1"/>
    <w:rsid w:val="00982BC7"/>
    <w:rsid w:val="00982D50"/>
    <w:rsid w:val="00983E00"/>
    <w:rsid w:val="009840EF"/>
    <w:rsid w:val="00984395"/>
    <w:rsid w:val="00984814"/>
    <w:rsid w:val="009849A7"/>
    <w:rsid w:val="009853F9"/>
    <w:rsid w:val="0098541F"/>
    <w:rsid w:val="00985ED8"/>
    <w:rsid w:val="00985F00"/>
    <w:rsid w:val="009864CD"/>
    <w:rsid w:val="009864E4"/>
    <w:rsid w:val="00986E8E"/>
    <w:rsid w:val="00986E9C"/>
    <w:rsid w:val="00986FC8"/>
    <w:rsid w:val="0098714F"/>
    <w:rsid w:val="009871A8"/>
    <w:rsid w:val="00987533"/>
    <w:rsid w:val="00987A01"/>
    <w:rsid w:val="00987E79"/>
    <w:rsid w:val="009903FD"/>
    <w:rsid w:val="009908B4"/>
    <w:rsid w:val="009908BB"/>
    <w:rsid w:val="00990C05"/>
    <w:rsid w:val="00990C54"/>
    <w:rsid w:val="00991247"/>
    <w:rsid w:val="00991C66"/>
    <w:rsid w:val="00991DCF"/>
    <w:rsid w:val="009920AE"/>
    <w:rsid w:val="0099214C"/>
    <w:rsid w:val="0099273D"/>
    <w:rsid w:val="009929F1"/>
    <w:rsid w:val="00992A93"/>
    <w:rsid w:val="00992C51"/>
    <w:rsid w:val="00992FAA"/>
    <w:rsid w:val="009934B1"/>
    <w:rsid w:val="00994D6D"/>
    <w:rsid w:val="009954C5"/>
    <w:rsid w:val="00995BE1"/>
    <w:rsid w:val="00996535"/>
    <w:rsid w:val="00996665"/>
    <w:rsid w:val="009970F9"/>
    <w:rsid w:val="00997215"/>
    <w:rsid w:val="00997402"/>
    <w:rsid w:val="00997AE4"/>
    <w:rsid w:val="009A0577"/>
    <w:rsid w:val="009A0A47"/>
    <w:rsid w:val="009A0A50"/>
    <w:rsid w:val="009A0B2A"/>
    <w:rsid w:val="009A0BAD"/>
    <w:rsid w:val="009A0C2C"/>
    <w:rsid w:val="009A0F5D"/>
    <w:rsid w:val="009A11DA"/>
    <w:rsid w:val="009A1683"/>
    <w:rsid w:val="009A2174"/>
    <w:rsid w:val="009A221A"/>
    <w:rsid w:val="009A2735"/>
    <w:rsid w:val="009A3B1E"/>
    <w:rsid w:val="009A3BC9"/>
    <w:rsid w:val="009A4518"/>
    <w:rsid w:val="009A461F"/>
    <w:rsid w:val="009A49C9"/>
    <w:rsid w:val="009A4F36"/>
    <w:rsid w:val="009A5395"/>
    <w:rsid w:val="009A5457"/>
    <w:rsid w:val="009A54A1"/>
    <w:rsid w:val="009A5631"/>
    <w:rsid w:val="009A5BC5"/>
    <w:rsid w:val="009A631E"/>
    <w:rsid w:val="009A698B"/>
    <w:rsid w:val="009A6E4D"/>
    <w:rsid w:val="009A6F77"/>
    <w:rsid w:val="009A7141"/>
    <w:rsid w:val="009A7B9B"/>
    <w:rsid w:val="009B0123"/>
    <w:rsid w:val="009B05DB"/>
    <w:rsid w:val="009B06EE"/>
    <w:rsid w:val="009B06FF"/>
    <w:rsid w:val="009B0A86"/>
    <w:rsid w:val="009B0AC8"/>
    <w:rsid w:val="009B1BB3"/>
    <w:rsid w:val="009B1CE1"/>
    <w:rsid w:val="009B1DB4"/>
    <w:rsid w:val="009B23BF"/>
    <w:rsid w:val="009B2B5B"/>
    <w:rsid w:val="009B2E6A"/>
    <w:rsid w:val="009B311B"/>
    <w:rsid w:val="009B31AF"/>
    <w:rsid w:val="009B349B"/>
    <w:rsid w:val="009B349F"/>
    <w:rsid w:val="009B3707"/>
    <w:rsid w:val="009B3A5C"/>
    <w:rsid w:val="009B3C5C"/>
    <w:rsid w:val="009B4311"/>
    <w:rsid w:val="009B4440"/>
    <w:rsid w:val="009B4DA4"/>
    <w:rsid w:val="009B58FD"/>
    <w:rsid w:val="009B5E62"/>
    <w:rsid w:val="009B5E96"/>
    <w:rsid w:val="009B5F4B"/>
    <w:rsid w:val="009B6204"/>
    <w:rsid w:val="009B64C7"/>
    <w:rsid w:val="009B6701"/>
    <w:rsid w:val="009B6CFC"/>
    <w:rsid w:val="009B75A5"/>
    <w:rsid w:val="009B7D79"/>
    <w:rsid w:val="009C0154"/>
    <w:rsid w:val="009C054C"/>
    <w:rsid w:val="009C0990"/>
    <w:rsid w:val="009C11F1"/>
    <w:rsid w:val="009C15E2"/>
    <w:rsid w:val="009C1798"/>
    <w:rsid w:val="009C194F"/>
    <w:rsid w:val="009C1A87"/>
    <w:rsid w:val="009C1AA4"/>
    <w:rsid w:val="009C1C78"/>
    <w:rsid w:val="009C2076"/>
    <w:rsid w:val="009C2114"/>
    <w:rsid w:val="009C22C6"/>
    <w:rsid w:val="009C23B6"/>
    <w:rsid w:val="009C2521"/>
    <w:rsid w:val="009C272E"/>
    <w:rsid w:val="009C293C"/>
    <w:rsid w:val="009C3361"/>
    <w:rsid w:val="009C38D8"/>
    <w:rsid w:val="009C3A80"/>
    <w:rsid w:val="009C4434"/>
    <w:rsid w:val="009C4998"/>
    <w:rsid w:val="009C4D34"/>
    <w:rsid w:val="009C5261"/>
    <w:rsid w:val="009C5342"/>
    <w:rsid w:val="009C5A11"/>
    <w:rsid w:val="009C5BF7"/>
    <w:rsid w:val="009C5D8E"/>
    <w:rsid w:val="009C5E88"/>
    <w:rsid w:val="009C5E95"/>
    <w:rsid w:val="009C6A76"/>
    <w:rsid w:val="009C6C64"/>
    <w:rsid w:val="009C774B"/>
    <w:rsid w:val="009C7A29"/>
    <w:rsid w:val="009C7BBB"/>
    <w:rsid w:val="009D0079"/>
    <w:rsid w:val="009D01F2"/>
    <w:rsid w:val="009D061B"/>
    <w:rsid w:val="009D0674"/>
    <w:rsid w:val="009D10F7"/>
    <w:rsid w:val="009D12AA"/>
    <w:rsid w:val="009D1448"/>
    <w:rsid w:val="009D14B4"/>
    <w:rsid w:val="009D187B"/>
    <w:rsid w:val="009D196D"/>
    <w:rsid w:val="009D1B2B"/>
    <w:rsid w:val="009D1D34"/>
    <w:rsid w:val="009D22D7"/>
    <w:rsid w:val="009D251E"/>
    <w:rsid w:val="009D26F5"/>
    <w:rsid w:val="009D27B2"/>
    <w:rsid w:val="009D2A76"/>
    <w:rsid w:val="009D2C60"/>
    <w:rsid w:val="009D30D4"/>
    <w:rsid w:val="009D322E"/>
    <w:rsid w:val="009D3823"/>
    <w:rsid w:val="009D45CD"/>
    <w:rsid w:val="009D461D"/>
    <w:rsid w:val="009D4AA2"/>
    <w:rsid w:val="009D4C53"/>
    <w:rsid w:val="009D4C93"/>
    <w:rsid w:val="009D5187"/>
    <w:rsid w:val="009D5D51"/>
    <w:rsid w:val="009D5D84"/>
    <w:rsid w:val="009D61F0"/>
    <w:rsid w:val="009D6938"/>
    <w:rsid w:val="009D6DD9"/>
    <w:rsid w:val="009D6DFB"/>
    <w:rsid w:val="009D701A"/>
    <w:rsid w:val="009D761B"/>
    <w:rsid w:val="009D7EE2"/>
    <w:rsid w:val="009E0350"/>
    <w:rsid w:val="009E0E98"/>
    <w:rsid w:val="009E115A"/>
    <w:rsid w:val="009E120D"/>
    <w:rsid w:val="009E13E3"/>
    <w:rsid w:val="009E17BA"/>
    <w:rsid w:val="009E19D0"/>
    <w:rsid w:val="009E1D51"/>
    <w:rsid w:val="009E1F7B"/>
    <w:rsid w:val="009E26FD"/>
    <w:rsid w:val="009E2B0D"/>
    <w:rsid w:val="009E2D91"/>
    <w:rsid w:val="009E321D"/>
    <w:rsid w:val="009E37A1"/>
    <w:rsid w:val="009E3955"/>
    <w:rsid w:val="009E3ABF"/>
    <w:rsid w:val="009E48D3"/>
    <w:rsid w:val="009E53C3"/>
    <w:rsid w:val="009E54E3"/>
    <w:rsid w:val="009E573A"/>
    <w:rsid w:val="009E5A23"/>
    <w:rsid w:val="009E5AD4"/>
    <w:rsid w:val="009E5BB4"/>
    <w:rsid w:val="009E6447"/>
    <w:rsid w:val="009E6545"/>
    <w:rsid w:val="009E68B5"/>
    <w:rsid w:val="009E7230"/>
    <w:rsid w:val="009F01D3"/>
    <w:rsid w:val="009F041C"/>
    <w:rsid w:val="009F0588"/>
    <w:rsid w:val="009F0723"/>
    <w:rsid w:val="009F0BCF"/>
    <w:rsid w:val="009F0C4A"/>
    <w:rsid w:val="009F0FD8"/>
    <w:rsid w:val="009F13A6"/>
    <w:rsid w:val="009F2298"/>
    <w:rsid w:val="009F2B61"/>
    <w:rsid w:val="009F2C51"/>
    <w:rsid w:val="009F3079"/>
    <w:rsid w:val="009F3219"/>
    <w:rsid w:val="009F32C0"/>
    <w:rsid w:val="009F32D6"/>
    <w:rsid w:val="009F3354"/>
    <w:rsid w:val="009F3385"/>
    <w:rsid w:val="009F357D"/>
    <w:rsid w:val="009F4FD3"/>
    <w:rsid w:val="009F5A47"/>
    <w:rsid w:val="009F5BAC"/>
    <w:rsid w:val="009F5FF8"/>
    <w:rsid w:val="009F6468"/>
    <w:rsid w:val="009F6C32"/>
    <w:rsid w:val="009F6CC1"/>
    <w:rsid w:val="009F6D91"/>
    <w:rsid w:val="009F6DDC"/>
    <w:rsid w:val="009F6DE5"/>
    <w:rsid w:val="009F6E72"/>
    <w:rsid w:val="009F7595"/>
    <w:rsid w:val="009F783C"/>
    <w:rsid w:val="00A00A49"/>
    <w:rsid w:val="00A00E2C"/>
    <w:rsid w:val="00A01020"/>
    <w:rsid w:val="00A0114D"/>
    <w:rsid w:val="00A014A6"/>
    <w:rsid w:val="00A01964"/>
    <w:rsid w:val="00A01AEC"/>
    <w:rsid w:val="00A01DFA"/>
    <w:rsid w:val="00A021BD"/>
    <w:rsid w:val="00A02219"/>
    <w:rsid w:val="00A0234C"/>
    <w:rsid w:val="00A02660"/>
    <w:rsid w:val="00A027C7"/>
    <w:rsid w:val="00A02878"/>
    <w:rsid w:val="00A029D8"/>
    <w:rsid w:val="00A02A8D"/>
    <w:rsid w:val="00A02AE7"/>
    <w:rsid w:val="00A02F2D"/>
    <w:rsid w:val="00A030F4"/>
    <w:rsid w:val="00A031B1"/>
    <w:rsid w:val="00A033B7"/>
    <w:rsid w:val="00A0341B"/>
    <w:rsid w:val="00A038F3"/>
    <w:rsid w:val="00A03EFE"/>
    <w:rsid w:val="00A040C1"/>
    <w:rsid w:val="00A0472A"/>
    <w:rsid w:val="00A047DC"/>
    <w:rsid w:val="00A04D20"/>
    <w:rsid w:val="00A0542A"/>
    <w:rsid w:val="00A05939"/>
    <w:rsid w:val="00A063AE"/>
    <w:rsid w:val="00A06FCA"/>
    <w:rsid w:val="00A07300"/>
    <w:rsid w:val="00A0750D"/>
    <w:rsid w:val="00A07554"/>
    <w:rsid w:val="00A07CDA"/>
    <w:rsid w:val="00A10342"/>
    <w:rsid w:val="00A1046A"/>
    <w:rsid w:val="00A10620"/>
    <w:rsid w:val="00A106E0"/>
    <w:rsid w:val="00A1087A"/>
    <w:rsid w:val="00A10AD1"/>
    <w:rsid w:val="00A10BA4"/>
    <w:rsid w:val="00A11139"/>
    <w:rsid w:val="00A111DA"/>
    <w:rsid w:val="00A113AC"/>
    <w:rsid w:val="00A1144E"/>
    <w:rsid w:val="00A1193C"/>
    <w:rsid w:val="00A119F7"/>
    <w:rsid w:val="00A11D31"/>
    <w:rsid w:val="00A12C08"/>
    <w:rsid w:val="00A12F50"/>
    <w:rsid w:val="00A13056"/>
    <w:rsid w:val="00A13F6A"/>
    <w:rsid w:val="00A140DA"/>
    <w:rsid w:val="00A14708"/>
    <w:rsid w:val="00A14DE1"/>
    <w:rsid w:val="00A150D6"/>
    <w:rsid w:val="00A15410"/>
    <w:rsid w:val="00A1562E"/>
    <w:rsid w:val="00A156EB"/>
    <w:rsid w:val="00A15CDD"/>
    <w:rsid w:val="00A16061"/>
    <w:rsid w:val="00A16155"/>
    <w:rsid w:val="00A161E4"/>
    <w:rsid w:val="00A165A4"/>
    <w:rsid w:val="00A16CBE"/>
    <w:rsid w:val="00A1724F"/>
    <w:rsid w:val="00A1772B"/>
    <w:rsid w:val="00A2014A"/>
    <w:rsid w:val="00A2034F"/>
    <w:rsid w:val="00A206F8"/>
    <w:rsid w:val="00A20A1B"/>
    <w:rsid w:val="00A214CC"/>
    <w:rsid w:val="00A216E8"/>
    <w:rsid w:val="00A2196E"/>
    <w:rsid w:val="00A21D05"/>
    <w:rsid w:val="00A22C1C"/>
    <w:rsid w:val="00A23A80"/>
    <w:rsid w:val="00A244BE"/>
    <w:rsid w:val="00A2456C"/>
    <w:rsid w:val="00A24C92"/>
    <w:rsid w:val="00A25ABC"/>
    <w:rsid w:val="00A25DED"/>
    <w:rsid w:val="00A2660F"/>
    <w:rsid w:val="00A270E7"/>
    <w:rsid w:val="00A27160"/>
    <w:rsid w:val="00A27235"/>
    <w:rsid w:val="00A27445"/>
    <w:rsid w:val="00A27F07"/>
    <w:rsid w:val="00A30162"/>
    <w:rsid w:val="00A30580"/>
    <w:rsid w:val="00A3139F"/>
    <w:rsid w:val="00A3140D"/>
    <w:rsid w:val="00A3145C"/>
    <w:rsid w:val="00A316C9"/>
    <w:rsid w:val="00A31781"/>
    <w:rsid w:val="00A319CA"/>
    <w:rsid w:val="00A32233"/>
    <w:rsid w:val="00A324BB"/>
    <w:rsid w:val="00A326B5"/>
    <w:rsid w:val="00A32CAF"/>
    <w:rsid w:val="00A32F9F"/>
    <w:rsid w:val="00A334A6"/>
    <w:rsid w:val="00A33531"/>
    <w:rsid w:val="00A337AB"/>
    <w:rsid w:val="00A3411B"/>
    <w:rsid w:val="00A34AD5"/>
    <w:rsid w:val="00A3520F"/>
    <w:rsid w:val="00A35831"/>
    <w:rsid w:val="00A35B92"/>
    <w:rsid w:val="00A35E97"/>
    <w:rsid w:val="00A36104"/>
    <w:rsid w:val="00A3646B"/>
    <w:rsid w:val="00A367A1"/>
    <w:rsid w:val="00A36A60"/>
    <w:rsid w:val="00A3713B"/>
    <w:rsid w:val="00A37144"/>
    <w:rsid w:val="00A37343"/>
    <w:rsid w:val="00A37636"/>
    <w:rsid w:val="00A37644"/>
    <w:rsid w:val="00A37797"/>
    <w:rsid w:val="00A407AB"/>
    <w:rsid w:val="00A4090A"/>
    <w:rsid w:val="00A41113"/>
    <w:rsid w:val="00A41E19"/>
    <w:rsid w:val="00A41FAD"/>
    <w:rsid w:val="00A4202D"/>
    <w:rsid w:val="00A428F6"/>
    <w:rsid w:val="00A42EA6"/>
    <w:rsid w:val="00A43105"/>
    <w:rsid w:val="00A43243"/>
    <w:rsid w:val="00A4340B"/>
    <w:rsid w:val="00A44060"/>
    <w:rsid w:val="00A441C1"/>
    <w:rsid w:val="00A44379"/>
    <w:rsid w:val="00A44A22"/>
    <w:rsid w:val="00A44D59"/>
    <w:rsid w:val="00A45241"/>
    <w:rsid w:val="00A4541C"/>
    <w:rsid w:val="00A454AF"/>
    <w:rsid w:val="00A456A7"/>
    <w:rsid w:val="00A45E34"/>
    <w:rsid w:val="00A462CA"/>
    <w:rsid w:val="00A46DCF"/>
    <w:rsid w:val="00A46E1B"/>
    <w:rsid w:val="00A46FE4"/>
    <w:rsid w:val="00A47082"/>
    <w:rsid w:val="00A500FB"/>
    <w:rsid w:val="00A50643"/>
    <w:rsid w:val="00A50A7E"/>
    <w:rsid w:val="00A50D8F"/>
    <w:rsid w:val="00A50E17"/>
    <w:rsid w:val="00A5148C"/>
    <w:rsid w:val="00A516D2"/>
    <w:rsid w:val="00A51E9F"/>
    <w:rsid w:val="00A520C4"/>
    <w:rsid w:val="00A52688"/>
    <w:rsid w:val="00A52A69"/>
    <w:rsid w:val="00A52AAB"/>
    <w:rsid w:val="00A52D18"/>
    <w:rsid w:val="00A5301A"/>
    <w:rsid w:val="00A533CB"/>
    <w:rsid w:val="00A533D0"/>
    <w:rsid w:val="00A54311"/>
    <w:rsid w:val="00A548F9"/>
    <w:rsid w:val="00A54A08"/>
    <w:rsid w:val="00A54AAD"/>
    <w:rsid w:val="00A54F15"/>
    <w:rsid w:val="00A552ED"/>
    <w:rsid w:val="00A55834"/>
    <w:rsid w:val="00A56642"/>
    <w:rsid w:val="00A5792E"/>
    <w:rsid w:val="00A6031F"/>
    <w:rsid w:val="00A60330"/>
    <w:rsid w:val="00A6037E"/>
    <w:rsid w:val="00A6056F"/>
    <w:rsid w:val="00A606CF"/>
    <w:rsid w:val="00A60BF8"/>
    <w:rsid w:val="00A60CFC"/>
    <w:rsid w:val="00A60E6C"/>
    <w:rsid w:val="00A61325"/>
    <w:rsid w:val="00A61B06"/>
    <w:rsid w:val="00A61B7E"/>
    <w:rsid w:val="00A61C0F"/>
    <w:rsid w:val="00A61F8F"/>
    <w:rsid w:val="00A61FC6"/>
    <w:rsid w:val="00A621E0"/>
    <w:rsid w:val="00A62906"/>
    <w:rsid w:val="00A62F65"/>
    <w:rsid w:val="00A6369B"/>
    <w:rsid w:val="00A637EA"/>
    <w:rsid w:val="00A63A05"/>
    <w:rsid w:val="00A63E51"/>
    <w:rsid w:val="00A6403B"/>
    <w:rsid w:val="00A64885"/>
    <w:rsid w:val="00A649C8"/>
    <w:rsid w:val="00A64EBA"/>
    <w:rsid w:val="00A65168"/>
    <w:rsid w:val="00A6523D"/>
    <w:rsid w:val="00A65765"/>
    <w:rsid w:val="00A65D58"/>
    <w:rsid w:val="00A65E8B"/>
    <w:rsid w:val="00A65ED4"/>
    <w:rsid w:val="00A660D5"/>
    <w:rsid w:val="00A6610A"/>
    <w:rsid w:val="00A66644"/>
    <w:rsid w:val="00A668B4"/>
    <w:rsid w:val="00A673C6"/>
    <w:rsid w:val="00A67461"/>
    <w:rsid w:val="00A6770A"/>
    <w:rsid w:val="00A67E42"/>
    <w:rsid w:val="00A70D3A"/>
    <w:rsid w:val="00A710FA"/>
    <w:rsid w:val="00A711C4"/>
    <w:rsid w:val="00A7134B"/>
    <w:rsid w:val="00A715E2"/>
    <w:rsid w:val="00A71814"/>
    <w:rsid w:val="00A71C2B"/>
    <w:rsid w:val="00A71CDE"/>
    <w:rsid w:val="00A721C8"/>
    <w:rsid w:val="00A7237C"/>
    <w:rsid w:val="00A72486"/>
    <w:rsid w:val="00A735A8"/>
    <w:rsid w:val="00A73D06"/>
    <w:rsid w:val="00A74318"/>
    <w:rsid w:val="00A744D0"/>
    <w:rsid w:val="00A74955"/>
    <w:rsid w:val="00A74DD1"/>
    <w:rsid w:val="00A74F46"/>
    <w:rsid w:val="00A75064"/>
    <w:rsid w:val="00A758B8"/>
    <w:rsid w:val="00A759A4"/>
    <w:rsid w:val="00A766E8"/>
    <w:rsid w:val="00A76755"/>
    <w:rsid w:val="00A76935"/>
    <w:rsid w:val="00A76CFF"/>
    <w:rsid w:val="00A7724A"/>
    <w:rsid w:val="00A774CD"/>
    <w:rsid w:val="00A7780C"/>
    <w:rsid w:val="00A77875"/>
    <w:rsid w:val="00A77F39"/>
    <w:rsid w:val="00A80BCF"/>
    <w:rsid w:val="00A80EC4"/>
    <w:rsid w:val="00A81340"/>
    <w:rsid w:val="00A8134F"/>
    <w:rsid w:val="00A8150F"/>
    <w:rsid w:val="00A81692"/>
    <w:rsid w:val="00A82007"/>
    <w:rsid w:val="00A82359"/>
    <w:rsid w:val="00A82D6C"/>
    <w:rsid w:val="00A831BE"/>
    <w:rsid w:val="00A83456"/>
    <w:rsid w:val="00A83BC8"/>
    <w:rsid w:val="00A84401"/>
    <w:rsid w:val="00A8443C"/>
    <w:rsid w:val="00A84867"/>
    <w:rsid w:val="00A84B79"/>
    <w:rsid w:val="00A85060"/>
    <w:rsid w:val="00A859D5"/>
    <w:rsid w:val="00A85F05"/>
    <w:rsid w:val="00A86037"/>
    <w:rsid w:val="00A866DF"/>
    <w:rsid w:val="00A86D77"/>
    <w:rsid w:val="00A870EB"/>
    <w:rsid w:val="00A875F1"/>
    <w:rsid w:val="00A879C6"/>
    <w:rsid w:val="00A87A23"/>
    <w:rsid w:val="00A87AFF"/>
    <w:rsid w:val="00A90206"/>
    <w:rsid w:val="00A906FB"/>
    <w:rsid w:val="00A914D9"/>
    <w:rsid w:val="00A91759"/>
    <w:rsid w:val="00A91F51"/>
    <w:rsid w:val="00A927CB"/>
    <w:rsid w:val="00A92A3A"/>
    <w:rsid w:val="00A92A57"/>
    <w:rsid w:val="00A92A9F"/>
    <w:rsid w:val="00A93F4B"/>
    <w:rsid w:val="00A93F58"/>
    <w:rsid w:val="00A944F5"/>
    <w:rsid w:val="00A9460E"/>
    <w:rsid w:val="00A9475D"/>
    <w:rsid w:val="00A94E3C"/>
    <w:rsid w:val="00A955D2"/>
    <w:rsid w:val="00A957CE"/>
    <w:rsid w:val="00A95A94"/>
    <w:rsid w:val="00A960B2"/>
    <w:rsid w:val="00A96222"/>
    <w:rsid w:val="00A96269"/>
    <w:rsid w:val="00A96430"/>
    <w:rsid w:val="00A9694D"/>
    <w:rsid w:val="00A9695B"/>
    <w:rsid w:val="00A97107"/>
    <w:rsid w:val="00A9755A"/>
    <w:rsid w:val="00A975BB"/>
    <w:rsid w:val="00A97624"/>
    <w:rsid w:val="00A97CA5"/>
    <w:rsid w:val="00A97E1B"/>
    <w:rsid w:val="00A97FEC"/>
    <w:rsid w:val="00AA081A"/>
    <w:rsid w:val="00AA0919"/>
    <w:rsid w:val="00AA0A0C"/>
    <w:rsid w:val="00AA1748"/>
    <w:rsid w:val="00AA284E"/>
    <w:rsid w:val="00AA3047"/>
    <w:rsid w:val="00AA320F"/>
    <w:rsid w:val="00AA3BD5"/>
    <w:rsid w:val="00AA430B"/>
    <w:rsid w:val="00AA4828"/>
    <w:rsid w:val="00AA48BC"/>
    <w:rsid w:val="00AA49B3"/>
    <w:rsid w:val="00AA4B21"/>
    <w:rsid w:val="00AA4B87"/>
    <w:rsid w:val="00AA5B9C"/>
    <w:rsid w:val="00AA5CED"/>
    <w:rsid w:val="00AA6288"/>
    <w:rsid w:val="00AA6498"/>
    <w:rsid w:val="00AA6C9D"/>
    <w:rsid w:val="00AA6DFA"/>
    <w:rsid w:val="00AA727C"/>
    <w:rsid w:val="00AA73D2"/>
    <w:rsid w:val="00AA7606"/>
    <w:rsid w:val="00AA7B4B"/>
    <w:rsid w:val="00AB0998"/>
    <w:rsid w:val="00AB10BA"/>
    <w:rsid w:val="00AB1279"/>
    <w:rsid w:val="00AB13F9"/>
    <w:rsid w:val="00AB1624"/>
    <w:rsid w:val="00AB1E1A"/>
    <w:rsid w:val="00AB1EB8"/>
    <w:rsid w:val="00AB2233"/>
    <w:rsid w:val="00AB23D6"/>
    <w:rsid w:val="00AB245E"/>
    <w:rsid w:val="00AB2E2E"/>
    <w:rsid w:val="00AB3775"/>
    <w:rsid w:val="00AB392A"/>
    <w:rsid w:val="00AB3B03"/>
    <w:rsid w:val="00AB3E1E"/>
    <w:rsid w:val="00AB49AE"/>
    <w:rsid w:val="00AB4D42"/>
    <w:rsid w:val="00AB4DB5"/>
    <w:rsid w:val="00AB55C1"/>
    <w:rsid w:val="00AB5B52"/>
    <w:rsid w:val="00AB5C76"/>
    <w:rsid w:val="00AB5CC1"/>
    <w:rsid w:val="00AB5D63"/>
    <w:rsid w:val="00AB5D8D"/>
    <w:rsid w:val="00AB5DB5"/>
    <w:rsid w:val="00AB637C"/>
    <w:rsid w:val="00AB63FB"/>
    <w:rsid w:val="00AB6E43"/>
    <w:rsid w:val="00AB74AE"/>
    <w:rsid w:val="00AB75F3"/>
    <w:rsid w:val="00AB7BB6"/>
    <w:rsid w:val="00AB7E88"/>
    <w:rsid w:val="00AB7FA4"/>
    <w:rsid w:val="00AC0159"/>
    <w:rsid w:val="00AC0230"/>
    <w:rsid w:val="00AC03C2"/>
    <w:rsid w:val="00AC0494"/>
    <w:rsid w:val="00AC0908"/>
    <w:rsid w:val="00AC0CE3"/>
    <w:rsid w:val="00AC0E86"/>
    <w:rsid w:val="00AC1281"/>
    <w:rsid w:val="00AC1A38"/>
    <w:rsid w:val="00AC1F0B"/>
    <w:rsid w:val="00AC2150"/>
    <w:rsid w:val="00AC293E"/>
    <w:rsid w:val="00AC2DE9"/>
    <w:rsid w:val="00AC2F9A"/>
    <w:rsid w:val="00AC32E8"/>
    <w:rsid w:val="00AC3406"/>
    <w:rsid w:val="00AC4161"/>
    <w:rsid w:val="00AC41D5"/>
    <w:rsid w:val="00AC44D8"/>
    <w:rsid w:val="00AC478C"/>
    <w:rsid w:val="00AC48FB"/>
    <w:rsid w:val="00AC4BC2"/>
    <w:rsid w:val="00AC4F07"/>
    <w:rsid w:val="00AC4F9E"/>
    <w:rsid w:val="00AC52B3"/>
    <w:rsid w:val="00AC55A3"/>
    <w:rsid w:val="00AC590F"/>
    <w:rsid w:val="00AC5EA4"/>
    <w:rsid w:val="00AC6205"/>
    <w:rsid w:val="00AC684A"/>
    <w:rsid w:val="00AC6890"/>
    <w:rsid w:val="00AC6A25"/>
    <w:rsid w:val="00AC6EEC"/>
    <w:rsid w:val="00AC73F8"/>
    <w:rsid w:val="00AC77B2"/>
    <w:rsid w:val="00AC7A39"/>
    <w:rsid w:val="00AD0989"/>
    <w:rsid w:val="00AD0997"/>
    <w:rsid w:val="00AD0F29"/>
    <w:rsid w:val="00AD0F30"/>
    <w:rsid w:val="00AD1216"/>
    <w:rsid w:val="00AD1713"/>
    <w:rsid w:val="00AD1AFB"/>
    <w:rsid w:val="00AD1CE9"/>
    <w:rsid w:val="00AD2403"/>
    <w:rsid w:val="00AD25AF"/>
    <w:rsid w:val="00AD2B31"/>
    <w:rsid w:val="00AD2BCD"/>
    <w:rsid w:val="00AD327A"/>
    <w:rsid w:val="00AD3288"/>
    <w:rsid w:val="00AD3362"/>
    <w:rsid w:val="00AD3535"/>
    <w:rsid w:val="00AD479B"/>
    <w:rsid w:val="00AD4965"/>
    <w:rsid w:val="00AD4D69"/>
    <w:rsid w:val="00AD58A7"/>
    <w:rsid w:val="00AD5C27"/>
    <w:rsid w:val="00AD60CC"/>
    <w:rsid w:val="00AD6BC9"/>
    <w:rsid w:val="00AD70A5"/>
    <w:rsid w:val="00AD722E"/>
    <w:rsid w:val="00AD793F"/>
    <w:rsid w:val="00AE023D"/>
    <w:rsid w:val="00AE03AD"/>
    <w:rsid w:val="00AE08F5"/>
    <w:rsid w:val="00AE0DD1"/>
    <w:rsid w:val="00AE0E54"/>
    <w:rsid w:val="00AE1190"/>
    <w:rsid w:val="00AE11B5"/>
    <w:rsid w:val="00AE143E"/>
    <w:rsid w:val="00AE1BFC"/>
    <w:rsid w:val="00AE1CE0"/>
    <w:rsid w:val="00AE2439"/>
    <w:rsid w:val="00AE2B6E"/>
    <w:rsid w:val="00AE3329"/>
    <w:rsid w:val="00AE334E"/>
    <w:rsid w:val="00AE346C"/>
    <w:rsid w:val="00AE366A"/>
    <w:rsid w:val="00AE3AA8"/>
    <w:rsid w:val="00AE3ABB"/>
    <w:rsid w:val="00AE3B13"/>
    <w:rsid w:val="00AE3C27"/>
    <w:rsid w:val="00AE3F8D"/>
    <w:rsid w:val="00AE4148"/>
    <w:rsid w:val="00AE42F2"/>
    <w:rsid w:val="00AE44ED"/>
    <w:rsid w:val="00AE4802"/>
    <w:rsid w:val="00AE4C63"/>
    <w:rsid w:val="00AE4D5B"/>
    <w:rsid w:val="00AE5638"/>
    <w:rsid w:val="00AE5C5C"/>
    <w:rsid w:val="00AE5E09"/>
    <w:rsid w:val="00AE5FA9"/>
    <w:rsid w:val="00AE60AF"/>
    <w:rsid w:val="00AE64B8"/>
    <w:rsid w:val="00AE6764"/>
    <w:rsid w:val="00AE6932"/>
    <w:rsid w:val="00AE6C10"/>
    <w:rsid w:val="00AE6DDC"/>
    <w:rsid w:val="00AE6E2A"/>
    <w:rsid w:val="00AE70B2"/>
    <w:rsid w:val="00AE70D3"/>
    <w:rsid w:val="00AE70E1"/>
    <w:rsid w:val="00AE73E9"/>
    <w:rsid w:val="00AF0139"/>
    <w:rsid w:val="00AF01A5"/>
    <w:rsid w:val="00AF0BAC"/>
    <w:rsid w:val="00AF0BC7"/>
    <w:rsid w:val="00AF0E84"/>
    <w:rsid w:val="00AF107D"/>
    <w:rsid w:val="00AF1202"/>
    <w:rsid w:val="00AF1500"/>
    <w:rsid w:val="00AF19E9"/>
    <w:rsid w:val="00AF2402"/>
    <w:rsid w:val="00AF257E"/>
    <w:rsid w:val="00AF295A"/>
    <w:rsid w:val="00AF2E17"/>
    <w:rsid w:val="00AF2F9D"/>
    <w:rsid w:val="00AF339C"/>
    <w:rsid w:val="00AF340F"/>
    <w:rsid w:val="00AF3557"/>
    <w:rsid w:val="00AF3888"/>
    <w:rsid w:val="00AF3CC7"/>
    <w:rsid w:val="00AF417F"/>
    <w:rsid w:val="00AF4852"/>
    <w:rsid w:val="00AF4CD2"/>
    <w:rsid w:val="00AF51A8"/>
    <w:rsid w:val="00AF581D"/>
    <w:rsid w:val="00AF58BB"/>
    <w:rsid w:val="00AF5E7F"/>
    <w:rsid w:val="00AF5EBC"/>
    <w:rsid w:val="00AF61CD"/>
    <w:rsid w:val="00AF63A6"/>
    <w:rsid w:val="00AF6DD6"/>
    <w:rsid w:val="00AF71A0"/>
    <w:rsid w:val="00AF75BF"/>
    <w:rsid w:val="00AF7658"/>
    <w:rsid w:val="00AF7664"/>
    <w:rsid w:val="00AF791D"/>
    <w:rsid w:val="00AF79D3"/>
    <w:rsid w:val="00AF7E06"/>
    <w:rsid w:val="00B000E2"/>
    <w:rsid w:val="00B00651"/>
    <w:rsid w:val="00B00F34"/>
    <w:rsid w:val="00B015FF"/>
    <w:rsid w:val="00B021CA"/>
    <w:rsid w:val="00B02438"/>
    <w:rsid w:val="00B02447"/>
    <w:rsid w:val="00B025E5"/>
    <w:rsid w:val="00B02C4C"/>
    <w:rsid w:val="00B02DE6"/>
    <w:rsid w:val="00B034F8"/>
    <w:rsid w:val="00B03997"/>
    <w:rsid w:val="00B03B3F"/>
    <w:rsid w:val="00B03BDD"/>
    <w:rsid w:val="00B03C81"/>
    <w:rsid w:val="00B03D4B"/>
    <w:rsid w:val="00B03DFE"/>
    <w:rsid w:val="00B03FDA"/>
    <w:rsid w:val="00B04308"/>
    <w:rsid w:val="00B04316"/>
    <w:rsid w:val="00B04401"/>
    <w:rsid w:val="00B0470D"/>
    <w:rsid w:val="00B04E79"/>
    <w:rsid w:val="00B04F85"/>
    <w:rsid w:val="00B05040"/>
    <w:rsid w:val="00B05324"/>
    <w:rsid w:val="00B057BC"/>
    <w:rsid w:val="00B05D96"/>
    <w:rsid w:val="00B06786"/>
    <w:rsid w:val="00B06C44"/>
    <w:rsid w:val="00B0738A"/>
    <w:rsid w:val="00B0788B"/>
    <w:rsid w:val="00B079BE"/>
    <w:rsid w:val="00B07BB8"/>
    <w:rsid w:val="00B07FE7"/>
    <w:rsid w:val="00B10117"/>
    <w:rsid w:val="00B1077F"/>
    <w:rsid w:val="00B10BC6"/>
    <w:rsid w:val="00B10BFC"/>
    <w:rsid w:val="00B10FAD"/>
    <w:rsid w:val="00B11019"/>
    <w:rsid w:val="00B11370"/>
    <w:rsid w:val="00B1148F"/>
    <w:rsid w:val="00B11729"/>
    <w:rsid w:val="00B11803"/>
    <w:rsid w:val="00B119C2"/>
    <w:rsid w:val="00B12011"/>
    <w:rsid w:val="00B1250C"/>
    <w:rsid w:val="00B12924"/>
    <w:rsid w:val="00B12952"/>
    <w:rsid w:val="00B12AC8"/>
    <w:rsid w:val="00B12B8C"/>
    <w:rsid w:val="00B1356B"/>
    <w:rsid w:val="00B13AA0"/>
    <w:rsid w:val="00B13B88"/>
    <w:rsid w:val="00B141B1"/>
    <w:rsid w:val="00B1499D"/>
    <w:rsid w:val="00B15163"/>
    <w:rsid w:val="00B151FF"/>
    <w:rsid w:val="00B15658"/>
    <w:rsid w:val="00B15E48"/>
    <w:rsid w:val="00B1680E"/>
    <w:rsid w:val="00B16A38"/>
    <w:rsid w:val="00B16B44"/>
    <w:rsid w:val="00B16D7D"/>
    <w:rsid w:val="00B16EB3"/>
    <w:rsid w:val="00B17229"/>
    <w:rsid w:val="00B173B4"/>
    <w:rsid w:val="00B176E5"/>
    <w:rsid w:val="00B20563"/>
    <w:rsid w:val="00B208BD"/>
    <w:rsid w:val="00B20F50"/>
    <w:rsid w:val="00B2145D"/>
    <w:rsid w:val="00B216FB"/>
    <w:rsid w:val="00B21756"/>
    <w:rsid w:val="00B21AC2"/>
    <w:rsid w:val="00B21E38"/>
    <w:rsid w:val="00B21F8B"/>
    <w:rsid w:val="00B2243D"/>
    <w:rsid w:val="00B22788"/>
    <w:rsid w:val="00B22D37"/>
    <w:rsid w:val="00B22DBB"/>
    <w:rsid w:val="00B22E95"/>
    <w:rsid w:val="00B22EBB"/>
    <w:rsid w:val="00B230C1"/>
    <w:rsid w:val="00B239EE"/>
    <w:rsid w:val="00B23B98"/>
    <w:rsid w:val="00B2468C"/>
    <w:rsid w:val="00B249FB"/>
    <w:rsid w:val="00B24F57"/>
    <w:rsid w:val="00B24F7B"/>
    <w:rsid w:val="00B2507F"/>
    <w:rsid w:val="00B25BDB"/>
    <w:rsid w:val="00B25CB1"/>
    <w:rsid w:val="00B261D7"/>
    <w:rsid w:val="00B264C2"/>
    <w:rsid w:val="00B26540"/>
    <w:rsid w:val="00B265FD"/>
    <w:rsid w:val="00B26774"/>
    <w:rsid w:val="00B26B15"/>
    <w:rsid w:val="00B26C9B"/>
    <w:rsid w:val="00B26F12"/>
    <w:rsid w:val="00B26FD7"/>
    <w:rsid w:val="00B2727E"/>
    <w:rsid w:val="00B2730B"/>
    <w:rsid w:val="00B27497"/>
    <w:rsid w:val="00B27F6D"/>
    <w:rsid w:val="00B3037E"/>
    <w:rsid w:val="00B306C1"/>
    <w:rsid w:val="00B308BC"/>
    <w:rsid w:val="00B3153F"/>
    <w:rsid w:val="00B32372"/>
    <w:rsid w:val="00B32CCB"/>
    <w:rsid w:val="00B32CCF"/>
    <w:rsid w:val="00B33066"/>
    <w:rsid w:val="00B33221"/>
    <w:rsid w:val="00B34152"/>
    <w:rsid w:val="00B34821"/>
    <w:rsid w:val="00B34A5E"/>
    <w:rsid w:val="00B34C2B"/>
    <w:rsid w:val="00B34DB1"/>
    <w:rsid w:val="00B35325"/>
    <w:rsid w:val="00B35765"/>
    <w:rsid w:val="00B35896"/>
    <w:rsid w:val="00B35A5E"/>
    <w:rsid w:val="00B35AE6"/>
    <w:rsid w:val="00B35CB2"/>
    <w:rsid w:val="00B363DB"/>
    <w:rsid w:val="00B36BDA"/>
    <w:rsid w:val="00B37997"/>
    <w:rsid w:val="00B37F6B"/>
    <w:rsid w:val="00B37FC9"/>
    <w:rsid w:val="00B4021A"/>
    <w:rsid w:val="00B4059D"/>
    <w:rsid w:val="00B40E7E"/>
    <w:rsid w:val="00B411BE"/>
    <w:rsid w:val="00B41364"/>
    <w:rsid w:val="00B41658"/>
    <w:rsid w:val="00B41689"/>
    <w:rsid w:val="00B41BE9"/>
    <w:rsid w:val="00B4238B"/>
    <w:rsid w:val="00B42668"/>
    <w:rsid w:val="00B4268A"/>
    <w:rsid w:val="00B427E8"/>
    <w:rsid w:val="00B432A5"/>
    <w:rsid w:val="00B43783"/>
    <w:rsid w:val="00B4386D"/>
    <w:rsid w:val="00B43C09"/>
    <w:rsid w:val="00B43DB2"/>
    <w:rsid w:val="00B4481B"/>
    <w:rsid w:val="00B448FF"/>
    <w:rsid w:val="00B44F40"/>
    <w:rsid w:val="00B4551C"/>
    <w:rsid w:val="00B45752"/>
    <w:rsid w:val="00B45CA2"/>
    <w:rsid w:val="00B4625F"/>
    <w:rsid w:val="00B46553"/>
    <w:rsid w:val="00B46A03"/>
    <w:rsid w:val="00B46E83"/>
    <w:rsid w:val="00B46F9C"/>
    <w:rsid w:val="00B46FF9"/>
    <w:rsid w:val="00B47772"/>
    <w:rsid w:val="00B47956"/>
    <w:rsid w:val="00B47980"/>
    <w:rsid w:val="00B47A16"/>
    <w:rsid w:val="00B50245"/>
    <w:rsid w:val="00B50255"/>
    <w:rsid w:val="00B508E1"/>
    <w:rsid w:val="00B5099C"/>
    <w:rsid w:val="00B50C7C"/>
    <w:rsid w:val="00B50E5A"/>
    <w:rsid w:val="00B5109B"/>
    <w:rsid w:val="00B51282"/>
    <w:rsid w:val="00B517B3"/>
    <w:rsid w:val="00B518BB"/>
    <w:rsid w:val="00B51A5D"/>
    <w:rsid w:val="00B5230A"/>
    <w:rsid w:val="00B52478"/>
    <w:rsid w:val="00B529BD"/>
    <w:rsid w:val="00B52CF9"/>
    <w:rsid w:val="00B530C8"/>
    <w:rsid w:val="00B530E7"/>
    <w:rsid w:val="00B53206"/>
    <w:rsid w:val="00B53333"/>
    <w:rsid w:val="00B537A9"/>
    <w:rsid w:val="00B5395C"/>
    <w:rsid w:val="00B54407"/>
    <w:rsid w:val="00B54C81"/>
    <w:rsid w:val="00B55019"/>
    <w:rsid w:val="00B55341"/>
    <w:rsid w:val="00B55435"/>
    <w:rsid w:val="00B5575F"/>
    <w:rsid w:val="00B55CDF"/>
    <w:rsid w:val="00B55DAD"/>
    <w:rsid w:val="00B564B3"/>
    <w:rsid w:val="00B5657B"/>
    <w:rsid w:val="00B56622"/>
    <w:rsid w:val="00B56744"/>
    <w:rsid w:val="00B56754"/>
    <w:rsid w:val="00B56C02"/>
    <w:rsid w:val="00B56ED5"/>
    <w:rsid w:val="00B57035"/>
    <w:rsid w:val="00B57746"/>
    <w:rsid w:val="00B601B0"/>
    <w:rsid w:val="00B60374"/>
    <w:rsid w:val="00B60409"/>
    <w:rsid w:val="00B6053E"/>
    <w:rsid w:val="00B60AD6"/>
    <w:rsid w:val="00B60B6C"/>
    <w:rsid w:val="00B60C05"/>
    <w:rsid w:val="00B611C0"/>
    <w:rsid w:val="00B613EF"/>
    <w:rsid w:val="00B61616"/>
    <w:rsid w:val="00B61C10"/>
    <w:rsid w:val="00B61F7F"/>
    <w:rsid w:val="00B62606"/>
    <w:rsid w:val="00B62D50"/>
    <w:rsid w:val="00B6374E"/>
    <w:rsid w:val="00B6377E"/>
    <w:rsid w:val="00B637C1"/>
    <w:rsid w:val="00B638E3"/>
    <w:rsid w:val="00B63B9F"/>
    <w:rsid w:val="00B63C9C"/>
    <w:rsid w:val="00B63F02"/>
    <w:rsid w:val="00B65706"/>
    <w:rsid w:val="00B657C9"/>
    <w:rsid w:val="00B65DB3"/>
    <w:rsid w:val="00B65E47"/>
    <w:rsid w:val="00B661AB"/>
    <w:rsid w:val="00B6686C"/>
    <w:rsid w:val="00B66D1D"/>
    <w:rsid w:val="00B66FBA"/>
    <w:rsid w:val="00B675DD"/>
    <w:rsid w:val="00B6761A"/>
    <w:rsid w:val="00B67651"/>
    <w:rsid w:val="00B67814"/>
    <w:rsid w:val="00B67A2D"/>
    <w:rsid w:val="00B67AF6"/>
    <w:rsid w:val="00B67E8E"/>
    <w:rsid w:val="00B7013F"/>
    <w:rsid w:val="00B7018A"/>
    <w:rsid w:val="00B7035D"/>
    <w:rsid w:val="00B703DD"/>
    <w:rsid w:val="00B71112"/>
    <w:rsid w:val="00B71649"/>
    <w:rsid w:val="00B71883"/>
    <w:rsid w:val="00B71B72"/>
    <w:rsid w:val="00B71BF9"/>
    <w:rsid w:val="00B71CBA"/>
    <w:rsid w:val="00B72133"/>
    <w:rsid w:val="00B726A9"/>
    <w:rsid w:val="00B72ABB"/>
    <w:rsid w:val="00B72F6C"/>
    <w:rsid w:val="00B730D8"/>
    <w:rsid w:val="00B730FC"/>
    <w:rsid w:val="00B7315D"/>
    <w:rsid w:val="00B73AA3"/>
    <w:rsid w:val="00B73CBE"/>
    <w:rsid w:val="00B73EAB"/>
    <w:rsid w:val="00B74027"/>
    <w:rsid w:val="00B74438"/>
    <w:rsid w:val="00B7453C"/>
    <w:rsid w:val="00B750DF"/>
    <w:rsid w:val="00B757D5"/>
    <w:rsid w:val="00B75CD6"/>
    <w:rsid w:val="00B75CFA"/>
    <w:rsid w:val="00B76000"/>
    <w:rsid w:val="00B76015"/>
    <w:rsid w:val="00B764F4"/>
    <w:rsid w:val="00B76625"/>
    <w:rsid w:val="00B76A85"/>
    <w:rsid w:val="00B7714B"/>
    <w:rsid w:val="00B777E8"/>
    <w:rsid w:val="00B77F0C"/>
    <w:rsid w:val="00B77F93"/>
    <w:rsid w:val="00B77FE2"/>
    <w:rsid w:val="00B80432"/>
    <w:rsid w:val="00B808BA"/>
    <w:rsid w:val="00B80FE8"/>
    <w:rsid w:val="00B814BE"/>
    <w:rsid w:val="00B81B65"/>
    <w:rsid w:val="00B81F32"/>
    <w:rsid w:val="00B820B0"/>
    <w:rsid w:val="00B820E8"/>
    <w:rsid w:val="00B82426"/>
    <w:rsid w:val="00B8276F"/>
    <w:rsid w:val="00B82A7A"/>
    <w:rsid w:val="00B82B73"/>
    <w:rsid w:val="00B82D5B"/>
    <w:rsid w:val="00B82FF9"/>
    <w:rsid w:val="00B83090"/>
    <w:rsid w:val="00B83A41"/>
    <w:rsid w:val="00B84077"/>
    <w:rsid w:val="00B84455"/>
    <w:rsid w:val="00B848E9"/>
    <w:rsid w:val="00B8494C"/>
    <w:rsid w:val="00B84A2A"/>
    <w:rsid w:val="00B854DC"/>
    <w:rsid w:val="00B856CF"/>
    <w:rsid w:val="00B856D3"/>
    <w:rsid w:val="00B856E4"/>
    <w:rsid w:val="00B85A3E"/>
    <w:rsid w:val="00B85E01"/>
    <w:rsid w:val="00B863BF"/>
    <w:rsid w:val="00B866B8"/>
    <w:rsid w:val="00B8679D"/>
    <w:rsid w:val="00B86A64"/>
    <w:rsid w:val="00B86AD7"/>
    <w:rsid w:val="00B87298"/>
    <w:rsid w:val="00B87887"/>
    <w:rsid w:val="00B878E0"/>
    <w:rsid w:val="00B90108"/>
    <w:rsid w:val="00B904E2"/>
    <w:rsid w:val="00B90DF9"/>
    <w:rsid w:val="00B90EA6"/>
    <w:rsid w:val="00B914B0"/>
    <w:rsid w:val="00B9155B"/>
    <w:rsid w:val="00B91958"/>
    <w:rsid w:val="00B92438"/>
    <w:rsid w:val="00B92562"/>
    <w:rsid w:val="00B92602"/>
    <w:rsid w:val="00B927D2"/>
    <w:rsid w:val="00B9354B"/>
    <w:rsid w:val="00B9354F"/>
    <w:rsid w:val="00B937F2"/>
    <w:rsid w:val="00B93D2F"/>
    <w:rsid w:val="00B93F22"/>
    <w:rsid w:val="00B93F3A"/>
    <w:rsid w:val="00B93FEB"/>
    <w:rsid w:val="00B94063"/>
    <w:rsid w:val="00B94249"/>
    <w:rsid w:val="00B9429D"/>
    <w:rsid w:val="00B94649"/>
    <w:rsid w:val="00B95793"/>
    <w:rsid w:val="00B957B7"/>
    <w:rsid w:val="00B966CD"/>
    <w:rsid w:val="00B96C30"/>
    <w:rsid w:val="00B96D87"/>
    <w:rsid w:val="00B973C8"/>
    <w:rsid w:val="00B97C6B"/>
    <w:rsid w:val="00B97E86"/>
    <w:rsid w:val="00BA0396"/>
    <w:rsid w:val="00BA03D1"/>
    <w:rsid w:val="00BA0757"/>
    <w:rsid w:val="00BA1165"/>
    <w:rsid w:val="00BA23F1"/>
    <w:rsid w:val="00BA2C22"/>
    <w:rsid w:val="00BA2D74"/>
    <w:rsid w:val="00BA304F"/>
    <w:rsid w:val="00BA3793"/>
    <w:rsid w:val="00BA3AC6"/>
    <w:rsid w:val="00BA3B17"/>
    <w:rsid w:val="00BA3D49"/>
    <w:rsid w:val="00BA4046"/>
    <w:rsid w:val="00BA45A7"/>
    <w:rsid w:val="00BA49E5"/>
    <w:rsid w:val="00BA4CD9"/>
    <w:rsid w:val="00BA4D07"/>
    <w:rsid w:val="00BA55B6"/>
    <w:rsid w:val="00BA598B"/>
    <w:rsid w:val="00BA5B93"/>
    <w:rsid w:val="00BA5CC4"/>
    <w:rsid w:val="00BA5DEB"/>
    <w:rsid w:val="00BA5E21"/>
    <w:rsid w:val="00BA6883"/>
    <w:rsid w:val="00BB0D74"/>
    <w:rsid w:val="00BB0E3A"/>
    <w:rsid w:val="00BB0F33"/>
    <w:rsid w:val="00BB1550"/>
    <w:rsid w:val="00BB169E"/>
    <w:rsid w:val="00BB1723"/>
    <w:rsid w:val="00BB1BC2"/>
    <w:rsid w:val="00BB1C4E"/>
    <w:rsid w:val="00BB2C8A"/>
    <w:rsid w:val="00BB38D2"/>
    <w:rsid w:val="00BB397E"/>
    <w:rsid w:val="00BB3BF6"/>
    <w:rsid w:val="00BB3DFE"/>
    <w:rsid w:val="00BB44ED"/>
    <w:rsid w:val="00BB4586"/>
    <w:rsid w:val="00BB5574"/>
    <w:rsid w:val="00BB563E"/>
    <w:rsid w:val="00BB5776"/>
    <w:rsid w:val="00BB5B12"/>
    <w:rsid w:val="00BB5F37"/>
    <w:rsid w:val="00BB68CF"/>
    <w:rsid w:val="00BB6B2C"/>
    <w:rsid w:val="00BB7150"/>
    <w:rsid w:val="00BB7403"/>
    <w:rsid w:val="00BB7612"/>
    <w:rsid w:val="00BB7661"/>
    <w:rsid w:val="00BB7CA4"/>
    <w:rsid w:val="00BB7FB1"/>
    <w:rsid w:val="00BC0798"/>
    <w:rsid w:val="00BC0D50"/>
    <w:rsid w:val="00BC0F24"/>
    <w:rsid w:val="00BC10A2"/>
    <w:rsid w:val="00BC12B0"/>
    <w:rsid w:val="00BC13AB"/>
    <w:rsid w:val="00BC147C"/>
    <w:rsid w:val="00BC17F2"/>
    <w:rsid w:val="00BC1962"/>
    <w:rsid w:val="00BC1B2E"/>
    <w:rsid w:val="00BC1B48"/>
    <w:rsid w:val="00BC260C"/>
    <w:rsid w:val="00BC2687"/>
    <w:rsid w:val="00BC26B8"/>
    <w:rsid w:val="00BC28C8"/>
    <w:rsid w:val="00BC2AA9"/>
    <w:rsid w:val="00BC30E7"/>
    <w:rsid w:val="00BC42A0"/>
    <w:rsid w:val="00BC4408"/>
    <w:rsid w:val="00BC454B"/>
    <w:rsid w:val="00BC48EB"/>
    <w:rsid w:val="00BC4A91"/>
    <w:rsid w:val="00BC5332"/>
    <w:rsid w:val="00BC5427"/>
    <w:rsid w:val="00BC5728"/>
    <w:rsid w:val="00BC5CDD"/>
    <w:rsid w:val="00BC5F7B"/>
    <w:rsid w:val="00BC682C"/>
    <w:rsid w:val="00BC6B4A"/>
    <w:rsid w:val="00BC6CCB"/>
    <w:rsid w:val="00BC78F4"/>
    <w:rsid w:val="00BC7DA3"/>
    <w:rsid w:val="00BC7DF1"/>
    <w:rsid w:val="00BD01E1"/>
    <w:rsid w:val="00BD0816"/>
    <w:rsid w:val="00BD0ACB"/>
    <w:rsid w:val="00BD0C04"/>
    <w:rsid w:val="00BD0D7D"/>
    <w:rsid w:val="00BD101C"/>
    <w:rsid w:val="00BD1217"/>
    <w:rsid w:val="00BD2170"/>
    <w:rsid w:val="00BD23F6"/>
    <w:rsid w:val="00BD244D"/>
    <w:rsid w:val="00BD27F2"/>
    <w:rsid w:val="00BD368C"/>
    <w:rsid w:val="00BD37F3"/>
    <w:rsid w:val="00BD46B9"/>
    <w:rsid w:val="00BD5193"/>
    <w:rsid w:val="00BD52C9"/>
    <w:rsid w:val="00BD5322"/>
    <w:rsid w:val="00BD56AC"/>
    <w:rsid w:val="00BD5C3F"/>
    <w:rsid w:val="00BD5DC8"/>
    <w:rsid w:val="00BD63E9"/>
    <w:rsid w:val="00BD6467"/>
    <w:rsid w:val="00BD6755"/>
    <w:rsid w:val="00BD67A9"/>
    <w:rsid w:val="00BD6A13"/>
    <w:rsid w:val="00BD6F04"/>
    <w:rsid w:val="00BD75F8"/>
    <w:rsid w:val="00BD7722"/>
    <w:rsid w:val="00BD7FF1"/>
    <w:rsid w:val="00BE0332"/>
    <w:rsid w:val="00BE0533"/>
    <w:rsid w:val="00BE0B2C"/>
    <w:rsid w:val="00BE0B8B"/>
    <w:rsid w:val="00BE140C"/>
    <w:rsid w:val="00BE15CB"/>
    <w:rsid w:val="00BE2253"/>
    <w:rsid w:val="00BE2352"/>
    <w:rsid w:val="00BE280C"/>
    <w:rsid w:val="00BE2DDC"/>
    <w:rsid w:val="00BE310A"/>
    <w:rsid w:val="00BE483A"/>
    <w:rsid w:val="00BE4C3B"/>
    <w:rsid w:val="00BE4F52"/>
    <w:rsid w:val="00BE511B"/>
    <w:rsid w:val="00BE53A7"/>
    <w:rsid w:val="00BE5CD6"/>
    <w:rsid w:val="00BE6261"/>
    <w:rsid w:val="00BE659D"/>
    <w:rsid w:val="00BE689D"/>
    <w:rsid w:val="00BE6D7E"/>
    <w:rsid w:val="00BE71BE"/>
    <w:rsid w:val="00BE7A3D"/>
    <w:rsid w:val="00BE7F2E"/>
    <w:rsid w:val="00BF03E6"/>
    <w:rsid w:val="00BF0DF4"/>
    <w:rsid w:val="00BF1248"/>
    <w:rsid w:val="00BF1465"/>
    <w:rsid w:val="00BF15BE"/>
    <w:rsid w:val="00BF180B"/>
    <w:rsid w:val="00BF1A75"/>
    <w:rsid w:val="00BF1F17"/>
    <w:rsid w:val="00BF22DA"/>
    <w:rsid w:val="00BF253D"/>
    <w:rsid w:val="00BF2638"/>
    <w:rsid w:val="00BF27E0"/>
    <w:rsid w:val="00BF2AAB"/>
    <w:rsid w:val="00BF2DAC"/>
    <w:rsid w:val="00BF35FD"/>
    <w:rsid w:val="00BF3DCF"/>
    <w:rsid w:val="00BF43A6"/>
    <w:rsid w:val="00BF4740"/>
    <w:rsid w:val="00BF4825"/>
    <w:rsid w:val="00BF4CF6"/>
    <w:rsid w:val="00BF502F"/>
    <w:rsid w:val="00BF50E3"/>
    <w:rsid w:val="00BF5312"/>
    <w:rsid w:val="00BF594B"/>
    <w:rsid w:val="00BF5986"/>
    <w:rsid w:val="00BF5995"/>
    <w:rsid w:val="00BF60CE"/>
    <w:rsid w:val="00BF6422"/>
    <w:rsid w:val="00BF66D6"/>
    <w:rsid w:val="00BF6707"/>
    <w:rsid w:val="00BF678E"/>
    <w:rsid w:val="00BF6BB5"/>
    <w:rsid w:val="00BF70D2"/>
    <w:rsid w:val="00BF713A"/>
    <w:rsid w:val="00BF74D7"/>
    <w:rsid w:val="00BF76EB"/>
    <w:rsid w:val="00BF7BB1"/>
    <w:rsid w:val="00C000F6"/>
    <w:rsid w:val="00C00B30"/>
    <w:rsid w:val="00C00BF0"/>
    <w:rsid w:val="00C00C17"/>
    <w:rsid w:val="00C00D10"/>
    <w:rsid w:val="00C00F57"/>
    <w:rsid w:val="00C0133C"/>
    <w:rsid w:val="00C013A2"/>
    <w:rsid w:val="00C01818"/>
    <w:rsid w:val="00C01B43"/>
    <w:rsid w:val="00C02740"/>
    <w:rsid w:val="00C02CFA"/>
    <w:rsid w:val="00C02EC1"/>
    <w:rsid w:val="00C0364B"/>
    <w:rsid w:val="00C0387F"/>
    <w:rsid w:val="00C03B0C"/>
    <w:rsid w:val="00C03BE1"/>
    <w:rsid w:val="00C03C4D"/>
    <w:rsid w:val="00C03CB7"/>
    <w:rsid w:val="00C03EA2"/>
    <w:rsid w:val="00C041DD"/>
    <w:rsid w:val="00C04281"/>
    <w:rsid w:val="00C04391"/>
    <w:rsid w:val="00C050A6"/>
    <w:rsid w:val="00C0523A"/>
    <w:rsid w:val="00C05353"/>
    <w:rsid w:val="00C05E64"/>
    <w:rsid w:val="00C06060"/>
    <w:rsid w:val="00C0687F"/>
    <w:rsid w:val="00C07018"/>
    <w:rsid w:val="00C079EC"/>
    <w:rsid w:val="00C07B10"/>
    <w:rsid w:val="00C10080"/>
    <w:rsid w:val="00C10272"/>
    <w:rsid w:val="00C10FE6"/>
    <w:rsid w:val="00C1139E"/>
    <w:rsid w:val="00C1164C"/>
    <w:rsid w:val="00C11B84"/>
    <w:rsid w:val="00C122F6"/>
    <w:rsid w:val="00C123B9"/>
    <w:rsid w:val="00C124AD"/>
    <w:rsid w:val="00C1267A"/>
    <w:rsid w:val="00C12714"/>
    <w:rsid w:val="00C12C58"/>
    <w:rsid w:val="00C13283"/>
    <w:rsid w:val="00C1359B"/>
    <w:rsid w:val="00C13827"/>
    <w:rsid w:val="00C14108"/>
    <w:rsid w:val="00C14676"/>
    <w:rsid w:val="00C14D0C"/>
    <w:rsid w:val="00C15313"/>
    <w:rsid w:val="00C167DC"/>
    <w:rsid w:val="00C16D8C"/>
    <w:rsid w:val="00C16E60"/>
    <w:rsid w:val="00C16F6A"/>
    <w:rsid w:val="00C172EB"/>
    <w:rsid w:val="00C17338"/>
    <w:rsid w:val="00C17571"/>
    <w:rsid w:val="00C17D48"/>
    <w:rsid w:val="00C201C3"/>
    <w:rsid w:val="00C2046C"/>
    <w:rsid w:val="00C2120D"/>
    <w:rsid w:val="00C21A3B"/>
    <w:rsid w:val="00C21F42"/>
    <w:rsid w:val="00C21F75"/>
    <w:rsid w:val="00C226F1"/>
    <w:rsid w:val="00C22DAC"/>
    <w:rsid w:val="00C2326F"/>
    <w:rsid w:val="00C23948"/>
    <w:rsid w:val="00C24855"/>
    <w:rsid w:val="00C24ADF"/>
    <w:rsid w:val="00C24B8A"/>
    <w:rsid w:val="00C24CF3"/>
    <w:rsid w:val="00C25315"/>
    <w:rsid w:val="00C2541A"/>
    <w:rsid w:val="00C25880"/>
    <w:rsid w:val="00C25904"/>
    <w:rsid w:val="00C25980"/>
    <w:rsid w:val="00C25A1F"/>
    <w:rsid w:val="00C25B03"/>
    <w:rsid w:val="00C25C08"/>
    <w:rsid w:val="00C26B1D"/>
    <w:rsid w:val="00C2718B"/>
    <w:rsid w:val="00C27374"/>
    <w:rsid w:val="00C27562"/>
    <w:rsid w:val="00C27712"/>
    <w:rsid w:val="00C278C8"/>
    <w:rsid w:val="00C27D59"/>
    <w:rsid w:val="00C27DBF"/>
    <w:rsid w:val="00C27DE0"/>
    <w:rsid w:val="00C27ED0"/>
    <w:rsid w:val="00C301A1"/>
    <w:rsid w:val="00C30D5C"/>
    <w:rsid w:val="00C30F19"/>
    <w:rsid w:val="00C3122D"/>
    <w:rsid w:val="00C31534"/>
    <w:rsid w:val="00C31698"/>
    <w:rsid w:val="00C31EEC"/>
    <w:rsid w:val="00C32408"/>
    <w:rsid w:val="00C3277D"/>
    <w:rsid w:val="00C3284B"/>
    <w:rsid w:val="00C328E7"/>
    <w:rsid w:val="00C32C82"/>
    <w:rsid w:val="00C33473"/>
    <w:rsid w:val="00C33893"/>
    <w:rsid w:val="00C33FC5"/>
    <w:rsid w:val="00C340A3"/>
    <w:rsid w:val="00C34DF8"/>
    <w:rsid w:val="00C34ED2"/>
    <w:rsid w:val="00C3548B"/>
    <w:rsid w:val="00C355F1"/>
    <w:rsid w:val="00C35F9A"/>
    <w:rsid w:val="00C36103"/>
    <w:rsid w:val="00C363F2"/>
    <w:rsid w:val="00C3640C"/>
    <w:rsid w:val="00C3649D"/>
    <w:rsid w:val="00C37199"/>
    <w:rsid w:val="00C373DC"/>
    <w:rsid w:val="00C375FE"/>
    <w:rsid w:val="00C37DD2"/>
    <w:rsid w:val="00C4053A"/>
    <w:rsid w:val="00C409C5"/>
    <w:rsid w:val="00C40EB9"/>
    <w:rsid w:val="00C41191"/>
    <w:rsid w:val="00C41236"/>
    <w:rsid w:val="00C41456"/>
    <w:rsid w:val="00C41606"/>
    <w:rsid w:val="00C41F26"/>
    <w:rsid w:val="00C422ED"/>
    <w:rsid w:val="00C4262D"/>
    <w:rsid w:val="00C42672"/>
    <w:rsid w:val="00C42708"/>
    <w:rsid w:val="00C428BA"/>
    <w:rsid w:val="00C428F3"/>
    <w:rsid w:val="00C42B8F"/>
    <w:rsid w:val="00C42C4F"/>
    <w:rsid w:val="00C42E65"/>
    <w:rsid w:val="00C430F6"/>
    <w:rsid w:val="00C4357A"/>
    <w:rsid w:val="00C43832"/>
    <w:rsid w:val="00C43F74"/>
    <w:rsid w:val="00C44045"/>
    <w:rsid w:val="00C440DC"/>
    <w:rsid w:val="00C44379"/>
    <w:rsid w:val="00C4592A"/>
    <w:rsid w:val="00C45A6F"/>
    <w:rsid w:val="00C45DC1"/>
    <w:rsid w:val="00C45F7B"/>
    <w:rsid w:val="00C466F6"/>
    <w:rsid w:val="00C46AB5"/>
    <w:rsid w:val="00C46C91"/>
    <w:rsid w:val="00C47663"/>
    <w:rsid w:val="00C477C8"/>
    <w:rsid w:val="00C47B56"/>
    <w:rsid w:val="00C47D38"/>
    <w:rsid w:val="00C50038"/>
    <w:rsid w:val="00C50888"/>
    <w:rsid w:val="00C50908"/>
    <w:rsid w:val="00C50B6A"/>
    <w:rsid w:val="00C5105A"/>
    <w:rsid w:val="00C51405"/>
    <w:rsid w:val="00C51717"/>
    <w:rsid w:val="00C518D0"/>
    <w:rsid w:val="00C51D09"/>
    <w:rsid w:val="00C51F4C"/>
    <w:rsid w:val="00C52080"/>
    <w:rsid w:val="00C52414"/>
    <w:rsid w:val="00C52833"/>
    <w:rsid w:val="00C52FB7"/>
    <w:rsid w:val="00C5312F"/>
    <w:rsid w:val="00C535FB"/>
    <w:rsid w:val="00C53860"/>
    <w:rsid w:val="00C53C07"/>
    <w:rsid w:val="00C53C17"/>
    <w:rsid w:val="00C54A97"/>
    <w:rsid w:val="00C5523A"/>
    <w:rsid w:val="00C55286"/>
    <w:rsid w:val="00C552BB"/>
    <w:rsid w:val="00C553DD"/>
    <w:rsid w:val="00C555F2"/>
    <w:rsid w:val="00C560F6"/>
    <w:rsid w:val="00C56105"/>
    <w:rsid w:val="00C5614D"/>
    <w:rsid w:val="00C5624B"/>
    <w:rsid w:val="00C563F1"/>
    <w:rsid w:val="00C565E2"/>
    <w:rsid w:val="00C565E9"/>
    <w:rsid w:val="00C56635"/>
    <w:rsid w:val="00C56D2C"/>
    <w:rsid w:val="00C57017"/>
    <w:rsid w:val="00C573DF"/>
    <w:rsid w:val="00C576C3"/>
    <w:rsid w:val="00C579B1"/>
    <w:rsid w:val="00C57A8E"/>
    <w:rsid w:val="00C57D4F"/>
    <w:rsid w:val="00C57DC0"/>
    <w:rsid w:val="00C6039F"/>
    <w:rsid w:val="00C606BB"/>
    <w:rsid w:val="00C60D10"/>
    <w:rsid w:val="00C60D66"/>
    <w:rsid w:val="00C611F4"/>
    <w:rsid w:val="00C61822"/>
    <w:rsid w:val="00C61851"/>
    <w:rsid w:val="00C61A21"/>
    <w:rsid w:val="00C61AC3"/>
    <w:rsid w:val="00C61ECC"/>
    <w:rsid w:val="00C6256B"/>
    <w:rsid w:val="00C62DA7"/>
    <w:rsid w:val="00C62EB5"/>
    <w:rsid w:val="00C63579"/>
    <w:rsid w:val="00C636C8"/>
    <w:rsid w:val="00C6441F"/>
    <w:rsid w:val="00C64652"/>
    <w:rsid w:val="00C647BD"/>
    <w:rsid w:val="00C660A2"/>
    <w:rsid w:val="00C662F8"/>
    <w:rsid w:val="00C66877"/>
    <w:rsid w:val="00C66941"/>
    <w:rsid w:val="00C66CBA"/>
    <w:rsid w:val="00C6717B"/>
    <w:rsid w:val="00C6764C"/>
    <w:rsid w:val="00C677EF"/>
    <w:rsid w:val="00C67CBB"/>
    <w:rsid w:val="00C67F75"/>
    <w:rsid w:val="00C703DA"/>
    <w:rsid w:val="00C70707"/>
    <w:rsid w:val="00C70D15"/>
    <w:rsid w:val="00C70E82"/>
    <w:rsid w:val="00C71010"/>
    <w:rsid w:val="00C7122E"/>
    <w:rsid w:val="00C71322"/>
    <w:rsid w:val="00C713EF"/>
    <w:rsid w:val="00C71FF1"/>
    <w:rsid w:val="00C7277A"/>
    <w:rsid w:val="00C72DD6"/>
    <w:rsid w:val="00C72DE2"/>
    <w:rsid w:val="00C73433"/>
    <w:rsid w:val="00C73C55"/>
    <w:rsid w:val="00C73C9A"/>
    <w:rsid w:val="00C746D6"/>
    <w:rsid w:val="00C74789"/>
    <w:rsid w:val="00C747A9"/>
    <w:rsid w:val="00C74ABF"/>
    <w:rsid w:val="00C74BEE"/>
    <w:rsid w:val="00C74CE3"/>
    <w:rsid w:val="00C74DBE"/>
    <w:rsid w:val="00C74ECB"/>
    <w:rsid w:val="00C74F3E"/>
    <w:rsid w:val="00C74FB1"/>
    <w:rsid w:val="00C75100"/>
    <w:rsid w:val="00C752B1"/>
    <w:rsid w:val="00C753CC"/>
    <w:rsid w:val="00C758F8"/>
    <w:rsid w:val="00C761B7"/>
    <w:rsid w:val="00C764A1"/>
    <w:rsid w:val="00C76568"/>
    <w:rsid w:val="00C765AD"/>
    <w:rsid w:val="00C770ED"/>
    <w:rsid w:val="00C775A2"/>
    <w:rsid w:val="00C77885"/>
    <w:rsid w:val="00C778E6"/>
    <w:rsid w:val="00C779AD"/>
    <w:rsid w:val="00C77BA2"/>
    <w:rsid w:val="00C77E0A"/>
    <w:rsid w:val="00C77E94"/>
    <w:rsid w:val="00C77FD3"/>
    <w:rsid w:val="00C80163"/>
    <w:rsid w:val="00C801AB"/>
    <w:rsid w:val="00C80295"/>
    <w:rsid w:val="00C8085C"/>
    <w:rsid w:val="00C80DAC"/>
    <w:rsid w:val="00C8128C"/>
    <w:rsid w:val="00C81479"/>
    <w:rsid w:val="00C81715"/>
    <w:rsid w:val="00C817F5"/>
    <w:rsid w:val="00C81870"/>
    <w:rsid w:val="00C819CF"/>
    <w:rsid w:val="00C81A3C"/>
    <w:rsid w:val="00C81C82"/>
    <w:rsid w:val="00C827B7"/>
    <w:rsid w:val="00C828EC"/>
    <w:rsid w:val="00C82916"/>
    <w:rsid w:val="00C836E1"/>
    <w:rsid w:val="00C8385B"/>
    <w:rsid w:val="00C8399D"/>
    <w:rsid w:val="00C83DB1"/>
    <w:rsid w:val="00C84012"/>
    <w:rsid w:val="00C8413C"/>
    <w:rsid w:val="00C844C0"/>
    <w:rsid w:val="00C84A11"/>
    <w:rsid w:val="00C84BEA"/>
    <w:rsid w:val="00C84C6B"/>
    <w:rsid w:val="00C84D7F"/>
    <w:rsid w:val="00C84ED6"/>
    <w:rsid w:val="00C85122"/>
    <w:rsid w:val="00C853F5"/>
    <w:rsid w:val="00C8542A"/>
    <w:rsid w:val="00C86267"/>
    <w:rsid w:val="00C86442"/>
    <w:rsid w:val="00C86E4E"/>
    <w:rsid w:val="00C86F63"/>
    <w:rsid w:val="00C872FA"/>
    <w:rsid w:val="00C872FB"/>
    <w:rsid w:val="00C87465"/>
    <w:rsid w:val="00C874FD"/>
    <w:rsid w:val="00C87745"/>
    <w:rsid w:val="00C87D80"/>
    <w:rsid w:val="00C90905"/>
    <w:rsid w:val="00C90B1C"/>
    <w:rsid w:val="00C90F7F"/>
    <w:rsid w:val="00C90FB2"/>
    <w:rsid w:val="00C916D2"/>
    <w:rsid w:val="00C91B96"/>
    <w:rsid w:val="00C9230B"/>
    <w:rsid w:val="00C927C2"/>
    <w:rsid w:val="00C9283E"/>
    <w:rsid w:val="00C929D7"/>
    <w:rsid w:val="00C94282"/>
    <w:rsid w:val="00C94323"/>
    <w:rsid w:val="00C94496"/>
    <w:rsid w:val="00C94522"/>
    <w:rsid w:val="00C94841"/>
    <w:rsid w:val="00C94979"/>
    <w:rsid w:val="00C94A72"/>
    <w:rsid w:val="00C950D3"/>
    <w:rsid w:val="00C954B3"/>
    <w:rsid w:val="00C954E8"/>
    <w:rsid w:val="00C95650"/>
    <w:rsid w:val="00C9584A"/>
    <w:rsid w:val="00C95AF1"/>
    <w:rsid w:val="00C96CC6"/>
    <w:rsid w:val="00C97267"/>
    <w:rsid w:val="00C97448"/>
    <w:rsid w:val="00CA0427"/>
    <w:rsid w:val="00CA0506"/>
    <w:rsid w:val="00CA0CA2"/>
    <w:rsid w:val="00CA11C2"/>
    <w:rsid w:val="00CA19AB"/>
    <w:rsid w:val="00CA2806"/>
    <w:rsid w:val="00CA2AA0"/>
    <w:rsid w:val="00CA2AD9"/>
    <w:rsid w:val="00CA2E05"/>
    <w:rsid w:val="00CA326C"/>
    <w:rsid w:val="00CA3293"/>
    <w:rsid w:val="00CA32CB"/>
    <w:rsid w:val="00CA3351"/>
    <w:rsid w:val="00CA39CA"/>
    <w:rsid w:val="00CA3C73"/>
    <w:rsid w:val="00CA46C4"/>
    <w:rsid w:val="00CA49E9"/>
    <w:rsid w:val="00CA4C94"/>
    <w:rsid w:val="00CA4F02"/>
    <w:rsid w:val="00CA582C"/>
    <w:rsid w:val="00CA5FC5"/>
    <w:rsid w:val="00CA66F5"/>
    <w:rsid w:val="00CA6DAC"/>
    <w:rsid w:val="00CA6EDF"/>
    <w:rsid w:val="00CA6FD4"/>
    <w:rsid w:val="00CA7186"/>
    <w:rsid w:val="00CA764D"/>
    <w:rsid w:val="00CA786E"/>
    <w:rsid w:val="00CA7F0C"/>
    <w:rsid w:val="00CA7FA5"/>
    <w:rsid w:val="00CB05F5"/>
    <w:rsid w:val="00CB09C8"/>
    <w:rsid w:val="00CB0B43"/>
    <w:rsid w:val="00CB1119"/>
    <w:rsid w:val="00CB141C"/>
    <w:rsid w:val="00CB2216"/>
    <w:rsid w:val="00CB2B19"/>
    <w:rsid w:val="00CB2B4A"/>
    <w:rsid w:val="00CB2BB5"/>
    <w:rsid w:val="00CB2BF1"/>
    <w:rsid w:val="00CB2F7D"/>
    <w:rsid w:val="00CB319D"/>
    <w:rsid w:val="00CB367A"/>
    <w:rsid w:val="00CB3807"/>
    <w:rsid w:val="00CB382C"/>
    <w:rsid w:val="00CB3CAF"/>
    <w:rsid w:val="00CB3CCB"/>
    <w:rsid w:val="00CB46B6"/>
    <w:rsid w:val="00CB4712"/>
    <w:rsid w:val="00CB4A7F"/>
    <w:rsid w:val="00CB4ACA"/>
    <w:rsid w:val="00CB4BAC"/>
    <w:rsid w:val="00CB4BF6"/>
    <w:rsid w:val="00CB4DB2"/>
    <w:rsid w:val="00CB5109"/>
    <w:rsid w:val="00CB531D"/>
    <w:rsid w:val="00CB5660"/>
    <w:rsid w:val="00CB5909"/>
    <w:rsid w:val="00CB66D6"/>
    <w:rsid w:val="00CB691F"/>
    <w:rsid w:val="00CB72BF"/>
    <w:rsid w:val="00CB79AB"/>
    <w:rsid w:val="00CB7E36"/>
    <w:rsid w:val="00CC0105"/>
    <w:rsid w:val="00CC0493"/>
    <w:rsid w:val="00CC0657"/>
    <w:rsid w:val="00CC0BC3"/>
    <w:rsid w:val="00CC0D55"/>
    <w:rsid w:val="00CC109C"/>
    <w:rsid w:val="00CC1152"/>
    <w:rsid w:val="00CC1359"/>
    <w:rsid w:val="00CC15DB"/>
    <w:rsid w:val="00CC1719"/>
    <w:rsid w:val="00CC19CC"/>
    <w:rsid w:val="00CC1A44"/>
    <w:rsid w:val="00CC1AAE"/>
    <w:rsid w:val="00CC1FF7"/>
    <w:rsid w:val="00CC207E"/>
    <w:rsid w:val="00CC297C"/>
    <w:rsid w:val="00CC2EF2"/>
    <w:rsid w:val="00CC304F"/>
    <w:rsid w:val="00CC3054"/>
    <w:rsid w:val="00CC3066"/>
    <w:rsid w:val="00CC3367"/>
    <w:rsid w:val="00CC39D9"/>
    <w:rsid w:val="00CC3A60"/>
    <w:rsid w:val="00CC3A7E"/>
    <w:rsid w:val="00CC3FB1"/>
    <w:rsid w:val="00CC429B"/>
    <w:rsid w:val="00CC464B"/>
    <w:rsid w:val="00CC48DD"/>
    <w:rsid w:val="00CC4A73"/>
    <w:rsid w:val="00CC4C46"/>
    <w:rsid w:val="00CC4CDA"/>
    <w:rsid w:val="00CC528E"/>
    <w:rsid w:val="00CC5343"/>
    <w:rsid w:val="00CC5504"/>
    <w:rsid w:val="00CC5520"/>
    <w:rsid w:val="00CC573C"/>
    <w:rsid w:val="00CC58C0"/>
    <w:rsid w:val="00CC59A5"/>
    <w:rsid w:val="00CC6345"/>
    <w:rsid w:val="00CC6423"/>
    <w:rsid w:val="00CC654D"/>
    <w:rsid w:val="00CC67BA"/>
    <w:rsid w:val="00CC6804"/>
    <w:rsid w:val="00CC698E"/>
    <w:rsid w:val="00CC7045"/>
    <w:rsid w:val="00CC716E"/>
    <w:rsid w:val="00CC7C8C"/>
    <w:rsid w:val="00CC7D65"/>
    <w:rsid w:val="00CD011E"/>
    <w:rsid w:val="00CD06DC"/>
    <w:rsid w:val="00CD08A9"/>
    <w:rsid w:val="00CD09A2"/>
    <w:rsid w:val="00CD09C5"/>
    <w:rsid w:val="00CD1040"/>
    <w:rsid w:val="00CD1953"/>
    <w:rsid w:val="00CD1FF6"/>
    <w:rsid w:val="00CD26C3"/>
    <w:rsid w:val="00CD3026"/>
    <w:rsid w:val="00CD3482"/>
    <w:rsid w:val="00CD3D18"/>
    <w:rsid w:val="00CD3F74"/>
    <w:rsid w:val="00CD40A3"/>
    <w:rsid w:val="00CD4202"/>
    <w:rsid w:val="00CD435A"/>
    <w:rsid w:val="00CD46AC"/>
    <w:rsid w:val="00CD46E8"/>
    <w:rsid w:val="00CD47BA"/>
    <w:rsid w:val="00CD49E1"/>
    <w:rsid w:val="00CD56A6"/>
    <w:rsid w:val="00CD5771"/>
    <w:rsid w:val="00CD58EC"/>
    <w:rsid w:val="00CD593B"/>
    <w:rsid w:val="00CD5D88"/>
    <w:rsid w:val="00CD609B"/>
    <w:rsid w:val="00CD61F5"/>
    <w:rsid w:val="00CD6501"/>
    <w:rsid w:val="00CD650D"/>
    <w:rsid w:val="00CD7192"/>
    <w:rsid w:val="00CD747D"/>
    <w:rsid w:val="00CD7647"/>
    <w:rsid w:val="00CD79AB"/>
    <w:rsid w:val="00CD7B8F"/>
    <w:rsid w:val="00CE0207"/>
    <w:rsid w:val="00CE042F"/>
    <w:rsid w:val="00CE079A"/>
    <w:rsid w:val="00CE0B57"/>
    <w:rsid w:val="00CE0BC2"/>
    <w:rsid w:val="00CE101C"/>
    <w:rsid w:val="00CE12EF"/>
    <w:rsid w:val="00CE1688"/>
    <w:rsid w:val="00CE184D"/>
    <w:rsid w:val="00CE1CE0"/>
    <w:rsid w:val="00CE26D1"/>
    <w:rsid w:val="00CE2884"/>
    <w:rsid w:val="00CE2BEA"/>
    <w:rsid w:val="00CE30BA"/>
    <w:rsid w:val="00CE3131"/>
    <w:rsid w:val="00CE3E2D"/>
    <w:rsid w:val="00CE3FC8"/>
    <w:rsid w:val="00CE4023"/>
    <w:rsid w:val="00CE42BB"/>
    <w:rsid w:val="00CE4469"/>
    <w:rsid w:val="00CE450E"/>
    <w:rsid w:val="00CE452A"/>
    <w:rsid w:val="00CE4704"/>
    <w:rsid w:val="00CE47D5"/>
    <w:rsid w:val="00CE4E86"/>
    <w:rsid w:val="00CE51E3"/>
    <w:rsid w:val="00CE534D"/>
    <w:rsid w:val="00CE53F4"/>
    <w:rsid w:val="00CE562A"/>
    <w:rsid w:val="00CE5A45"/>
    <w:rsid w:val="00CE5BE7"/>
    <w:rsid w:val="00CE5F2B"/>
    <w:rsid w:val="00CE6453"/>
    <w:rsid w:val="00CE68C4"/>
    <w:rsid w:val="00CE6F24"/>
    <w:rsid w:val="00CE716F"/>
    <w:rsid w:val="00CE7C32"/>
    <w:rsid w:val="00CE7C79"/>
    <w:rsid w:val="00CF00E2"/>
    <w:rsid w:val="00CF08A1"/>
    <w:rsid w:val="00CF0AA2"/>
    <w:rsid w:val="00CF0C2E"/>
    <w:rsid w:val="00CF0E95"/>
    <w:rsid w:val="00CF1943"/>
    <w:rsid w:val="00CF194D"/>
    <w:rsid w:val="00CF19AA"/>
    <w:rsid w:val="00CF1DC1"/>
    <w:rsid w:val="00CF239F"/>
    <w:rsid w:val="00CF2D83"/>
    <w:rsid w:val="00CF2E7E"/>
    <w:rsid w:val="00CF2F03"/>
    <w:rsid w:val="00CF2FD4"/>
    <w:rsid w:val="00CF3C4F"/>
    <w:rsid w:val="00CF3CD1"/>
    <w:rsid w:val="00CF3CDF"/>
    <w:rsid w:val="00CF3E45"/>
    <w:rsid w:val="00CF43FA"/>
    <w:rsid w:val="00CF45F2"/>
    <w:rsid w:val="00CF48C6"/>
    <w:rsid w:val="00CF4C56"/>
    <w:rsid w:val="00CF4F1A"/>
    <w:rsid w:val="00CF5E2D"/>
    <w:rsid w:val="00CF5F98"/>
    <w:rsid w:val="00CF6CA5"/>
    <w:rsid w:val="00CF6DB1"/>
    <w:rsid w:val="00CF7219"/>
    <w:rsid w:val="00CF75C6"/>
    <w:rsid w:val="00CF79B9"/>
    <w:rsid w:val="00CF7E36"/>
    <w:rsid w:val="00D0071D"/>
    <w:rsid w:val="00D008AD"/>
    <w:rsid w:val="00D00FE3"/>
    <w:rsid w:val="00D013D0"/>
    <w:rsid w:val="00D02074"/>
    <w:rsid w:val="00D02424"/>
    <w:rsid w:val="00D02719"/>
    <w:rsid w:val="00D029C8"/>
    <w:rsid w:val="00D03152"/>
    <w:rsid w:val="00D039A1"/>
    <w:rsid w:val="00D03B73"/>
    <w:rsid w:val="00D04866"/>
    <w:rsid w:val="00D048A6"/>
    <w:rsid w:val="00D054AE"/>
    <w:rsid w:val="00D0563B"/>
    <w:rsid w:val="00D0566E"/>
    <w:rsid w:val="00D05BFE"/>
    <w:rsid w:val="00D05D77"/>
    <w:rsid w:val="00D0634F"/>
    <w:rsid w:val="00D0641F"/>
    <w:rsid w:val="00D064BB"/>
    <w:rsid w:val="00D067A2"/>
    <w:rsid w:val="00D06C7F"/>
    <w:rsid w:val="00D07206"/>
    <w:rsid w:val="00D07FF6"/>
    <w:rsid w:val="00D103DE"/>
    <w:rsid w:val="00D1055E"/>
    <w:rsid w:val="00D10895"/>
    <w:rsid w:val="00D10961"/>
    <w:rsid w:val="00D10D42"/>
    <w:rsid w:val="00D10FC8"/>
    <w:rsid w:val="00D10FF3"/>
    <w:rsid w:val="00D11876"/>
    <w:rsid w:val="00D11C09"/>
    <w:rsid w:val="00D11DC6"/>
    <w:rsid w:val="00D11EF1"/>
    <w:rsid w:val="00D11F90"/>
    <w:rsid w:val="00D129A4"/>
    <w:rsid w:val="00D13B0D"/>
    <w:rsid w:val="00D13C14"/>
    <w:rsid w:val="00D1414F"/>
    <w:rsid w:val="00D15072"/>
    <w:rsid w:val="00D15160"/>
    <w:rsid w:val="00D15460"/>
    <w:rsid w:val="00D159C7"/>
    <w:rsid w:val="00D165AA"/>
    <w:rsid w:val="00D16A1D"/>
    <w:rsid w:val="00D16C84"/>
    <w:rsid w:val="00D16DE7"/>
    <w:rsid w:val="00D16EE7"/>
    <w:rsid w:val="00D16F41"/>
    <w:rsid w:val="00D17496"/>
    <w:rsid w:val="00D1786C"/>
    <w:rsid w:val="00D178DB"/>
    <w:rsid w:val="00D17DBC"/>
    <w:rsid w:val="00D2000A"/>
    <w:rsid w:val="00D20269"/>
    <w:rsid w:val="00D20725"/>
    <w:rsid w:val="00D20BB6"/>
    <w:rsid w:val="00D20D9C"/>
    <w:rsid w:val="00D21256"/>
    <w:rsid w:val="00D21297"/>
    <w:rsid w:val="00D2183E"/>
    <w:rsid w:val="00D2192F"/>
    <w:rsid w:val="00D21E40"/>
    <w:rsid w:val="00D220C9"/>
    <w:rsid w:val="00D2294A"/>
    <w:rsid w:val="00D23314"/>
    <w:rsid w:val="00D23484"/>
    <w:rsid w:val="00D235D9"/>
    <w:rsid w:val="00D23E1A"/>
    <w:rsid w:val="00D24323"/>
    <w:rsid w:val="00D2456F"/>
    <w:rsid w:val="00D24798"/>
    <w:rsid w:val="00D24821"/>
    <w:rsid w:val="00D24BDB"/>
    <w:rsid w:val="00D24D13"/>
    <w:rsid w:val="00D2580D"/>
    <w:rsid w:val="00D25BC9"/>
    <w:rsid w:val="00D25F97"/>
    <w:rsid w:val="00D26012"/>
    <w:rsid w:val="00D2614E"/>
    <w:rsid w:val="00D261DA"/>
    <w:rsid w:val="00D265A3"/>
    <w:rsid w:val="00D265E1"/>
    <w:rsid w:val="00D26921"/>
    <w:rsid w:val="00D26F68"/>
    <w:rsid w:val="00D27081"/>
    <w:rsid w:val="00D2734B"/>
    <w:rsid w:val="00D27573"/>
    <w:rsid w:val="00D27759"/>
    <w:rsid w:val="00D279B5"/>
    <w:rsid w:val="00D27D3D"/>
    <w:rsid w:val="00D3068E"/>
    <w:rsid w:val="00D307B8"/>
    <w:rsid w:val="00D30AED"/>
    <w:rsid w:val="00D30B90"/>
    <w:rsid w:val="00D30D00"/>
    <w:rsid w:val="00D311C0"/>
    <w:rsid w:val="00D317C6"/>
    <w:rsid w:val="00D31ED6"/>
    <w:rsid w:val="00D31FB7"/>
    <w:rsid w:val="00D31FF1"/>
    <w:rsid w:val="00D3214D"/>
    <w:rsid w:val="00D3241E"/>
    <w:rsid w:val="00D3330A"/>
    <w:rsid w:val="00D33595"/>
    <w:rsid w:val="00D336EE"/>
    <w:rsid w:val="00D337B2"/>
    <w:rsid w:val="00D33865"/>
    <w:rsid w:val="00D33C93"/>
    <w:rsid w:val="00D33EA0"/>
    <w:rsid w:val="00D34078"/>
    <w:rsid w:val="00D344FE"/>
    <w:rsid w:val="00D3462F"/>
    <w:rsid w:val="00D350B4"/>
    <w:rsid w:val="00D35665"/>
    <w:rsid w:val="00D358BF"/>
    <w:rsid w:val="00D359C4"/>
    <w:rsid w:val="00D3605C"/>
    <w:rsid w:val="00D36193"/>
    <w:rsid w:val="00D364A6"/>
    <w:rsid w:val="00D365CB"/>
    <w:rsid w:val="00D368EC"/>
    <w:rsid w:val="00D36A70"/>
    <w:rsid w:val="00D36B70"/>
    <w:rsid w:val="00D36F4B"/>
    <w:rsid w:val="00D37E45"/>
    <w:rsid w:val="00D40311"/>
    <w:rsid w:val="00D40F2C"/>
    <w:rsid w:val="00D411BD"/>
    <w:rsid w:val="00D4208E"/>
    <w:rsid w:val="00D428E6"/>
    <w:rsid w:val="00D42AD6"/>
    <w:rsid w:val="00D42AED"/>
    <w:rsid w:val="00D42BEF"/>
    <w:rsid w:val="00D42C58"/>
    <w:rsid w:val="00D42DBA"/>
    <w:rsid w:val="00D42E10"/>
    <w:rsid w:val="00D43094"/>
    <w:rsid w:val="00D43158"/>
    <w:rsid w:val="00D43E25"/>
    <w:rsid w:val="00D44169"/>
    <w:rsid w:val="00D446C3"/>
    <w:rsid w:val="00D44702"/>
    <w:rsid w:val="00D44AA8"/>
    <w:rsid w:val="00D452FD"/>
    <w:rsid w:val="00D45D8C"/>
    <w:rsid w:val="00D461BB"/>
    <w:rsid w:val="00D461CF"/>
    <w:rsid w:val="00D4630B"/>
    <w:rsid w:val="00D46526"/>
    <w:rsid w:val="00D46747"/>
    <w:rsid w:val="00D46A58"/>
    <w:rsid w:val="00D46BEC"/>
    <w:rsid w:val="00D46EE4"/>
    <w:rsid w:val="00D47266"/>
    <w:rsid w:val="00D472CB"/>
    <w:rsid w:val="00D4763D"/>
    <w:rsid w:val="00D502D8"/>
    <w:rsid w:val="00D510C3"/>
    <w:rsid w:val="00D5157C"/>
    <w:rsid w:val="00D517EC"/>
    <w:rsid w:val="00D518F1"/>
    <w:rsid w:val="00D51A01"/>
    <w:rsid w:val="00D51AB0"/>
    <w:rsid w:val="00D51AC7"/>
    <w:rsid w:val="00D51D1D"/>
    <w:rsid w:val="00D51D87"/>
    <w:rsid w:val="00D5279B"/>
    <w:rsid w:val="00D529D4"/>
    <w:rsid w:val="00D52A84"/>
    <w:rsid w:val="00D52D55"/>
    <w:rsid w:val="00D52D8E"/>
    <w:rsid w:val="00D53D1D"/>
    <w:rsid w:val="00D53E7B"/>
    <w:rsid w:val="00D540EA"/>
    <w:rsid w:val="00D54148"/>
    <w:rsid w:val="00D54AB8"/>
    <w:rsid w:val="00D54F15"/>
    <w:rsid w:val="00D555E5"/>
    <w:rsid w:val="00D55CEE"/>
    <w:rsid w:val="00D55DCA"/>
    <w:rsid w:val="00D56020"/>
    <w:rsid w:val="00D5679D"/>
    <w:rsid w:val="00D56855"/>
    <w:rsid w:val="00D568F8"/>
    <w:rsid w:val="00D56BAB"/>
    <w:rsid w:val="00D56D5C"/>
    <w:rsid w:val="00D5749E"/>
    <w:rsid w:val="00D5791E"/>
    <w:rsid w:val="00D579F8"/>
    <w:rsid w:val="00D6007E"/>
    <w:rsid w:val="00D60511"/>
    <w:rsid w:val="00D6078E"/>
    <w:rsid w:val="00D60879"/>
    <w:rsid w:val="00D60A8D"/>
    <w:rsid w:val="00D60E82"/>
    <w:rsid w:val="00D61225"/>
    <w:rsid w:val="00D612D6"/>
    <w:rsid w:val="00D61382"/>
    <w:rsid w:val="00D614CB"/>
    <w:rsid w:val="00D61625"/>
    <w:rsid w:val="00D616C7"/>
    <w:rsid w:val="00D6172E"/>
    <w:rsid w:val="00D6198F"/>
    <w:rsid w:val="00D61A09"/>
    <w:rsid w:val="00D61BE6"/>
    <w:rsid w:val="00D620F9"/>
    <w:rsid w:val="00D624D0"/>
    <w:rsid w:val="00D624D5"/>
    <w:rsid w:val="00D634A2"/>
    <w:rsid w:val="00D635DA"/>
    <w:rsid w:val="00D637B8"/>
    <w:rsid w:val="00D63A9A"/>
    <w:rsid w:val="00D64158"/>
    <w:rsid w:val="00D648EE"/>
    <w:rsid w:val="00D649E6"/>
    <w:rsid w:val="00D64E70"/>
    <w:rsid w:val="00D651DD"/>
    <w:rsid w:val="00D651F3"/>
    <w:rsid w:val="00D6595B"/>
    <w:rsid w:val="00D65B40"/>
    <w:rsid w:val="00D65F59"/>
    <w:rsid w:val="00D660D9"/>
    <w:rsid w:val="00D666BA"/>
    <w:rsid w:val="00D66D03"/>
    <w:rsid w:val="00D70131"/>
    <w:rsid w:val="00D7023E"/>
    <w:rsid w:val="00D70872"/>
    <w:rsid w:val="00D70C66"/>
    <w:rsid w:val="00D70F0E"/>
    <w:rsid w:val="00D7197F"/>
    <w:rsid w:val="00D726CA"/>
    <w:rsid w:val="00D7278B"/>
    <w:rsid w:val="00D72C57"/>
    <w:rsid w:val="00D73242"/>
    <w:rsid w:val="00D733FD"/>
    <w:rsid w:val="00D73A1F"/>
    <w:rsid w:val="00D73A3F"/>
    <w:rsid w:val="00D73D00"/>
    <w:rsid w:val="00D73E22"/>
    <w:rsid w:val="00D74744"/>
    <w:rsid w:val="00D74D50"/>
    <w:rsid w:val="00D756F0"/>
    <w:rsid w:val="00D75FC5"/>
    <w:rsid w:val="00D7631A"/>
    <w:rsid w:val="00D763A8"/>
    <w:rsid w:val="00D769EA"/>
    <w:rsid w:val="00D76B82"/>
    <w:rsid w:val="00D76F3E"/>
    <w:rsid w:val="00D770C4"/>
    <w:rsid w:val="00D7722C"/>
    <w:rsid w:val="00D7797A"/>
    <w:rsid w:val="00D80422"/>
    <w:rsid w:val="00D8068D"/>
    <w:rsid w:val="00D80A00"/>
    <w:rsid w:val="00D80B6A"/>
    <w:rsid w:val="00D80CEE"/>
    <w:rsid w:val="00D8138E"/>
    <w:rsid w:val="00D813A6"/>
    <w:rsid w:val="00D81F98"/>
    <w:rsid w:val="00D824A3"/>
    <w:rsid w:val="00D8272D"/>
    <w:rsid w:val="00D82AD9"/>
    <w:rsid w:val="00D82BC2"/>
    <w:rsid w:val="00D82E45"/>
    <w:rsid w:val="00D83193"/>
    <w:rsid w:val="00D834F3"/>
    <w:rsid w:val="00D836A9"/>
    <w:rsid w:val="00D83AD9"/>
    <w:rsid w:val="00D83B9A"/>
    <w:rsid w:val="00D83C07"/>
    <w:rsid w:val="00D83DFF"/>
    <w:rsid w:val="00D83E9D"/>
    <w:rsid w:val="00D8410B"/>
    <w:rsid w:val="00D843CC"/>
    <w:rsid w:val="00D84B30"/>
    <w:rsid w:val="00D84C31"/>
    <w:rsid w:val="00D84E03"/>
    <w:rsid w:val="00D85866"/>
    <w:rsid w:val="00D8646A"/>
    <w:rsid w:val="00D86731"/>
    <w:rsid w:val="00D86767"/>
    <w:rsid w:val="00D86AAA"/>
    <w:rsid w:val="00D86E2C"/>
    <w:rsid w:val="00D86FA5"/>
    <w:rsid w:val="00D87CAE"/>
    <w:rsid w:val="00D87ED5"/>
    <w:rsid w:val="00D904E2"/>
    <w:rsid w:val="00D908F0"/>
    <w:rsid w:val="00D90A77"/>
    <w:rsid w:val="00D90D0B"/>
    <w:rsid w:val="00D91846"/>
    <w:rsid w:val="00D91C63"/>
    <w:rsid w:val="00D92244"/>
    <w:rsid w:val="00D92537"/>
    <w:rsid w:val="00D928E1"/>
    <w:rsid w:val="00D92E6C"/>
    <w:rsid w:val="00D92EFF"/>
    <w:rsid w:val="00D92F3A"/>
    <w:rsid w:val="00D93200"/>
    <w:rsid w:val="00D9350A"/>
    <w:rsid w:val="00D9353B"/>
    <w:rsid w:val="00D9353D"/>
    <w:rsid w:val="00D93DD5"/>
    <w:rsid w:val="00D942FA"/>
    <w:rsid w:val="00D947DB"/>
    <w:rsid w:val="00D9499B"/>
    <w:rsid w:val="00D95739"/>
    <w:rsid w:val="00D95ACC"/>
    <w:rsid w:val="00D95E5B"/>
    <w:rsid w:val="00D96032"/>
    <w:rsid w:val="00D96C22"/>
    <w:rsid w:val="00D96CAE"/>
    <w:rsid w:val="00D97208"/>
    <w:rsid w:val="00D97699"/>
    <w:rsid w:val="00D976DB"/>
    <w:rsid w:val="00D9774D"/>
    <w:rsid w:val="00D97F6A"/>
    <w:rsid w:val="00DA006F"/>
    <w:rsid w:val="00DA03DD"/>
    <w:rsid w:val="00DA05ED"/>
    <w:rsid w:val="00DA0A55"/>
    <w:rsid w:val="00DA0CC8"/>
    <w:rsid w:val="00DA0FA4"/>
    <w:rsid w:val="00DA123C"/>
    <w:rsid w:val="00DA13D1"/>
    <w:rsid w:val="00DA1663"/>
    <w:rsid w:val="00DA1924"/>
    <w:rsid w:val="00DA1B4C"/>
    <w:rsid w:val="00DA1D37"/>
    <w:rsid w:val="00DA2177"/>
    <w:rsid w:val="00DA2582"/>
    <w:rsid w:val="00DA2C23"/>
    <w:rsid w:val="00DA30E0"/>
    <w:rsid w:val="00DA31A4"/>
    <w:rsid w:val="00DA336C"/>
    <w:rsid w:val="00DA351F"/>
    <w:rsid w:val="00DA36C5"/>
    <w:rsid w:val="00DA36DD"/>
    <w:rsid w:val="00DA391F"/>
    <w:rsid w:val="00DA40BD"/>
    <w:rsid w:val="00DA40C0"/>
    <w:rsid w:val="00DA4145"/>
    <w:rsid w:val="00DA4319"/>
    <w:rsid w:val="00DA4EDC"/>
    <w:rsid w:val="00DA4EE4"/>
    <w:rsid w:val="00DA512D"/>
    <w:rsid w:val="00DA533E"/>
    <w:rsid w:val="00DA59AB"/>
    <w:rsid w:val="00DA5A0B"/>
    <w:rsid w:val="00DA5C5F"/>
    <w:rsid w:val="00DA5F32"/>
    <w:rsid w:val="00DA624A"/>
    <w:rsid w:val="00DA6535"/>
    <w:rsid w:val="00DA699C"/>
    <w:rsid w:val="00DA69DA"/>
    <w:rsid w:val="00DA779A"/>
    <w:rsid w:val="00DA7D39"/>
    <w:rsid w:val="00DA7F77"/>
    <w:rsid w:val="00DB027C"/>
    <w:rsid w:val="00DB03CB"/>
    <w:rsid w:val="00DB0627"/>
    <w:rsid w:val="00DB0FF7"/>
    <w:rsid w:val="00DB15E8"/>
    <w:rsid w:val="00DB18B4"/>
    <w:rsid w:val="00DB1ADC"/>
    <w:rsid w:val="00DB1D11"/>
    <w:rsid w:val="00DB2319"/>
    <w:rsid w:val="00DB2EEC"/>
    <w:rsid w:val="00DB2F48"/>
    <w:rsid w:val="00DB3330"/>
    <w:rsid w:val="00DB3491"/>
    <w:rsid w:val="00DB3738"/>
    <w:rsid w:val="00DB3AA9"/>
    <w:rsid w:val="00DB4351"/>
    <w:rsid w:val="00DB446A"/>
    <w:rsid w:val="00DB4549"/>
    <w:rsid w:val="00DB4801"/>
    <w:rsid w:val="00DB4C2C"/>
    <w:rsid w:val="00DB4F6B"/>
    <w:rsid w:val="00DB5748"/>
    <w:rsid w:val="00DB5877"/>
    <w:rsid w:val="00DB5D7A"/>
    <w:rsid w:val="00DB5E7E"/>
    <w:rsid w:val="00DB73F6"/>
    <w:rsid w:val="00DB75C3"/>
    <w:rsid w:val="00DB7E04"/>
    <w:rsid w:val="00DC029D"/>
    <w:rsid w:val="00DC053C"/>
    <w:rsid w:val="00DC0AAB"/>
    <w:rsid w:val="00DC1542"/>
    <w:rsid w:val="00DC247C"/>
    <w:rsid w:val="00DC273D"/>
    <w:rsid w:val="00DC27FC"/>
    <w:rsid w:val="00DC2979"/>
    <w:rsid w:val="00DC2F6F"/>
    <w:rsid w:val="00DC3063"/>
    <w:rsid w:val="00DC31EB"/>
    <w:rsid w:val="00DC3961"/>
    <w:rsid w:val="00DC3B93"/>
    <w:rsid w:val="00DC3C40"/>
    <w:rsid w:val="00DC4063"/>
    <w:rsid w:val="00DC40F7"/>
    <w:rsid w:val="00DC4EA0"/>
    <w:rsid w:val="00DC5170"/>
    <w:rsid w:val="00DC5340"/>
    <w:rsid w:val="00DC62E0"/>
    <w:rsid w:val="00DC6375"/>
    <w:rsid w:val="00DC6582"/>
    <w:rsid w:val="00DC6B9D"/>
    <w:rsid w:val="00DC6C7D"/>
    <w:rsid w:val="00DC6E9A"/>
    <w:rsid w:val="00DC74CE"/>
    <w:rsid w:val="00DC7C37"/>
    <w:rsid w:val="00DC7DAB"/>
    <w:rsid w:val="00DD019F"/>
    <w:rsid w:val="00DD04C9"/>
    <w:rsid w:val="00DD0AB7"/>
    <w:rsid w:val="00DD0E34"/>
    <w:rsid w:val="00DD0F15"/>
    <w:rsid w:val="00DD1351"/>
    <w:rsid w:val="00DD140C"/>
    <w:rsid w:val="00DD1A5B"/>
    <w:rsid w:val="00DD1A7E"/>
    <w:rsid w:val="00DD1DAD"/>
    <w:rsid w:val="00DD2622"/>
    <w:rsid w:val="00DD296F"/>
    <w:rsid w:val="00DD2BAF"/>
    <w:rsid w:val="00DD2BE3"/>
    <w:rsid w:val="00DD2FCB"/>
    <w:rsid w:val="00DD3135"/>
    <w:rsid w:val="00DD3500"/>
    <w:rsid w:val="00DD3591"/>
    <w:rsid w:val="00DD49FA"/>
    <w:rsid w:val="00DD4C75"/>
    <w:rsid w:val="00DD54F5"/>
    <w:rsid w:val="00DD554A"/>
    <w:rsid w:val="00DD55D9"/>
    <w:rsid w:val="00DD5A02"/>
    <w:rsid w:val="00DD5E99"/>
    <w:rsid w:val="00DD5F73"/>
    <w:rsid w:val="00DD65C2"/>
    <w:rsid w:val="00DD6B4D"/>
    <w:rsid w:val="00DD6BC8"/>
    <w:rsid w:val="00DD705B"/>
    <w:rsid w:val="00DD708D"/>
    <w:rsid w:val="00DD72E0"/>
    <w:rsid w:val="00DD72FC"/>
    <w:rsid w:val="00DD7554"/>
    <w:rsid w:val="00DD7559"/>
    <w:rsid w:val="00DD792D"/>
    <w:rsid w:val="00DD7B5B"/>
    <w:rsid w:val="00DE0225"/>
    <w:rsid w:val="00DE04B5"/>
    <w:rsid w:val="00DE08D0"/>
    <w:rsid w:val="00DE138C"/>
    <w:rsid w:val="00DE1FDB"/>
    <w:rsid w:val="00DE21AB"/>
    <w:rsid w:val="00DE26FB"/>
    <w:rsid w:val="00DE2C75"/>
    <w:rsid w:val="00DE2FBE"/>
    <w:rsid w:val="00DE301E"/>
    <w:rsid w:val="00DE30AD"/>
    <w:rsid w:val="00DE3430"/>
    <w:rsid w:val="00DE38C2"/>
    <w:rsid w:val="00DE3A97"/>
    <w:rsid w:val="00DE423C"/>
    <w:rsid w:val="00DE4280"/>
    <w:rsid w:val="00DE4784"/>
    <w:rsid w:val="00DE4B8C"/>
    <w:rsid w:val="00DE4F42"/>
    <w:rsid w:val="00DE4F44"/>
    <w:rsid w:val="00DE599F"/>
    <w:rsid w:val="00DE5AC5"/>
    <w:rsid w:val="00DE5DBE"/>
    <w:rsid w:val="00DE6302"/>
    <w:rsid w:val="00DE65EB"/>
    <w:rsid w:val="00DE683A"/>
    <w:rsid w:val="00DE6921"/>
    <w:rsid w:val="00DE6972"/>
    <w:rsid w:val="00DE69C8"/>
    <w:rsid w:val="00DE6D5F"/>
    <w:rsid w:val="00DE6FA8"/>
    <w:rsid w:val="00DE6FF8"/>
    <w:rsid w:val="00DE72DE"/>
    <w:rsid w:val="00DE7930"/>
    <w:rsid w:val="00DE79AA"/>
    <w:rsid w:val="00DE7FF9"/>
    <w:rsid w:val="00DF0045"/>
    <w:rsid w:val="00DF0968"/>
    <w:rsid w:val="00DF09C8"/>
    <w:rsid w:val="00DF0A72"/>
    <w:rsid w:val="00DF0CEA"/>
    <w:rsid w:val="00DF110F"/>
    <w:rsid w:val="00DF13DD"/>
    <w:rsid w:val="00DF1430"/>
    <w:rsid w:val="00DF23B4"/>
    <w:rsid w:val="00DF24EF"/>
    <w:rsid w:val="00DF2A94"/>
    <w:rsid w:val="00DF36C2"/>
    <w:rsid w:val="00DF37B1"/>
    <w:rsid w:val="00DF38FE"/>
    <w:rsid w:val="00DF3A29"/>
    <w:rsid w:val="00DF3A48"/>
    <w:rsid w:val="00DF449C"/>
    <w:rsid w:val="00DF462E"/>
    <w:rsid w:val="00DF4AD3"/>
    <w:rsid w:val="00DF4D9E"/>
    <w:rsid w:val="00DF4EA5"/>
    <w:rsid w:val="00DF4FFA"/>
    <w:rsid w:val="00DF516B"/>
    <w:rsid w:val="00DF5178"/>
    <w:rsid w:val="00DF545E"/>
    <w:rsid w:val="00DF5619"/>
    <w:rsid w:val="00DF5B17"/>
    <w:rsid w:val="00DF5EEA"/>
    <w:rsid w:val="00DF6254"/>
    <w:rsid w:val="00DF62D7"/>
    <w:rsid w:val="00DF62E0"/>
    <w:rsid w:val="00DF6598"/>
    <w:rsid w:val="00DF67D9"/>
    <w:rsid w:val="00DF6807"/>
    <w:rsid w:val="00DF68E6"/>
    <w:rsid w:val="00DF6A49"/>
    <w:rsid w:val="00DF709D"/>
    <w:rsid w:val="00DF7115"/>
    <w:rsid w:val="00DF75EB"/>
    <w:rsid w:val="00DF76B4"/>
    <w:rsid w:val="00DF7E46"/>
    <w:rsid w:val="00E0027F"/>
    <w:rsid w:val="00E004D7"/>
    <w:rsid w:val="00E006D4"/>
    <w:rsid w:val="00E00AFC"/>
    <w:rsid w:val="00E00DC0"/>
    <w:rsid w:val="00E00F29"/>
    <w:rsid w:val="00E0117F"/>
    <w:rsid w:val="00E011A5"/>
    <w:rsid w:val="00E013DE"/>
    <w:rsid w:val="00E0170A"/>
    <w:rsid w:val="00E01E31"/>
    <w:rsid w:val="00E029A1"/>
    <w:rsid w:val="00E03002"/>
    <w:rsid w:val="00E03217"/>
    <w:rsid w:val="00E0346A"/>
    <w:rsid w:val="00E037F2"/>
    <w:rsid w:val="00E0395E"/>
    <w:rsid w:val="00E04C76"/>
    <w:rsid w:val="00E04CFE"/>
    <w:rsid w:val="00E04E55"/>
    <w:rsid w:val="00E05389"/>
    <w:rsid w:val="00E056FD"/>
    <w:rsid w:val="00E06361"/>
    <w:rsid w:val="00E06533"/>
    <w:rsid w:val="00E066CB"/>
    <w:rsid w:val="00E06790"/>
    <w:rsid w:val="00E06B1B"/>
    <w:rsid w:val="00E06E54"/>
    <w:rsid w:val="00E06EFA"/>
    <w:rsid w:val="00E06F83"/>
    <w:rsid w:val="00E07D0B"/>
    <w:rsid w:val="00E10124"/>
    <w:rsid w:val="00E104C1"/>
    <w:rsid w:val="00E10625"/>
    <w:rsid w:val="00E108D5"/>
    <w:rsid w:val="00E10928"/>
    <w:rsid w:val="00E109F7"/>
    <w:rsid w:val="00E10D7E"/>
    <w:rsid w:val="00E11044"/>
    <w:rsid w:val="00E115A2"/>
    <w:rsid w:val="00E119FE"/>
    <w:rsid w:val="00E1202D"/>
    <w:rsid w:val="00E1252B"/>
    <w:rsid w:val="00E1285D"/>
    <w:rsid w:val="00E1293F"/>
    <w:rsid w:val="00E12CC6"/>
    <w:rsid w:val="00E131D5"/>
    <w:rsid w:val="00E133E6"/>
    <w:rsid w:val="00E1359D"/>
    <w:rsid w:val="00E1365A"/>
    <w:rsid w:val="00E136FC"/>
    <w:rsid w:val="00E13899"/>
    <w:rsid w:val="00E1389C"/>
    <w:rsid w:val="00E14C9B"/>
    <w:rsid w:val="00E14CC7"/>
    <w:rsid w:val="00E150E6"/>
    <w:rsid w:val="00E15608"/>
    <w:rsid w:val="00E15668"/>
    <w:rsid w:val="00E159E5"/>
    <w:rsid w:val="00E15C79"/>
    <w:rsid w:val="00E1657A"/>
    <w:rsid w:val="00E1667A"/>
    <w:rsid w:val="00E1687E"/>
    <w:rsid w:val="00E16928"/>
    <w:rsid w:val="00E169C9"/>
    <w:rsid w:val="00E16A35"/>
    <w:rsid w:val="00E16A87"/>
    <w:rsid w:val="00E172EE"/>
    <w:rsid w:val="00E17417"/>
    <w:rsid w:val="00E17545"/>
    <w:rsid w:val="00E176C0"/>
    <w:rsid w:val="00E17D5B"/>
    <w:rsid w:val="00E2032B"/>
    <w:rsid w:val="00E204C5"/>
    <w:rsid w:val="00E205D7"/>
    <w:rsid w:val="00E208C3"/>
    <w:rsid w:val="00E20C89"/>
    <w:rsid w:val="00E20E65"/>
    <w:rsid w:val="00E20FA1"/>
    <w:rsid w:val="00E212B8"/>
    <w:rsid w:val="00E21315"/>
    <w:rsid w:val="00E2153F"/>
    <w:rsid w:val="00E2155B"/>
    <w:rsid w:val="00E21D29"/>
    <w:rsid w:val="00E22207"/>
    <w:rsid w:val="00E22331"/>
    <w:rsid w:val="00E22CB1"/>
    <w:rsid w:val="00E22F8C"/>
    <w:rsid w:val="00E235A6"/>
    <w:rsid w:val="00E23BC5"/>
    <w:rsid w:val="00E23E05"/>
    <w:rsid w:val="00E23F33"/>
    <w:rsid w:val="00E24B8D"/>
    <w:rsid w:val="00E24CCD"/>
    <w:rsid w:val="00E24E39"/>
    <w:rsid w:val="00E24E79"/>
    <w:rsid w:val="00E2521E"/>
    <w:rsid w:val="00E2555C"/>
    <w:rsid w:val="00E257CF"/>
    <w:rsid w:val="00E25C79"/>
    <w:rsid w:val="00E25C7E"/>
    <w:rsid w:val="00E26241"/>
    <w:rsid w:val="00E26437"/>
    <w:rsid w:val="00E2668D"/>
    <w:rsid w:val="00E26755"/>
    <w:rsid w:val="00E26972"/>
    <w:rsid w:val="00E26B87"/>
    <w:rsid w:val="00E26EC4"/>
    <w:rsid w:val="00E303E9"/>
    <w:rsid w:val="00E30492"/>
    <w:rsid w:val="00E304A0"/>
    <w:rsid w:val="00E30C26"/>
    <w:rsid w:val="00E30D08"/>
    <w:rsid w:val="00E31677"/>
    <w:rsid w:val="00E318F0"/>
    <w:rsid w:val="00E31915"/>
    <w:rsid w:val="00E32167"/>
    <w:rsid w:val="00E329D3"/>
    <w:rsid w:val="00E32AB3"/>
    <w:rsid w:val="00E32E87"/>
    <w:rsid w:val="00E33087"/>
    <w:rsid w:val="00E3310C"/>
    <w:rsid w:val="00E337CB"/>
    <w:rsid w:val="00E3393C"/>
    <w:rsid w:val="00E33967"/>
    <w:rsid w:val="00E35749"/>
    <w:rsid w:val="00E36189"/>
    <w:rsid w:val="00E361CF"/>
    <w:rsid w:val="00E362E6"/>
    <w:rsid w:val="00E36754"/>
    <w:rsid w:val="00E37269"/>
    <w:rsid w:val="00E373F0"/>
    <w:rsid w:val="00E3769C"/>
    <w:rsid w:val="00E3771D"/>
    <w:rsid w:val="00E3779C"/>
    <w:rsid w:val="00E37CF4"/>
    <w:rsid w:val="00E37D16"/>
    <w:rsid w:val="00E37EEA"/>
    <w:rsid w:val="00E403D0"/>
    <w:rsid w:val="00E404B5"/>
    <w:rsid w:val="00E40520"/>
    <w:rsid w:val="00E40B1E"/>
    <w:rsid w:val="00E41E54"/>
    <w:rsid w:val="00E42673"/>
    <w:rsid w:val="00E428D0"/>
    <w:rsid w:val="00E42CD0"/>
    <w:rsid w:val="00E42E5F"/>
    <w:rsid w:val="00E42E72"/>
    <w:rsid w:val="00E430FA"/>
    <w:rsid w:val="00E43200"/>
    <w:rsid w:val="00E4352C"/>
    <w:rsid w:val="00E43F78"/>
    <w:rsid w:val="00E43FFB"/>
    <w:rsid w:val="00E44124"/>
    <w:rsid w:val="00E447E1"/>
    <w:rsid w:val="00E447E5"/>
    <w:rsid w:val="00E44A4E"/>
    <w:rsid w:val="00E44E13"/>
    <w:rsid w:val="00E45BA9"/>
    <w:rsid w:val="00E45F2A"/>
    <w:rsid w:val="00E464A5"/>
    <w:rsid w:val="00E46704"/>
    <w:rsid w:val="00E46A37"/>
    <w:rsid w:val="00E46C31"/>
    <w:rsid w:val="00E47395"/>
    <w:rsid w:val="00E47553"/>
    <w:rsid w:val="00E47EA4"/>
    <w:rsid w:val="00E501E7"/>
    <w:rsid w:val="00E50C43"/>
    <w:rsid w:val="00E511A1"/>
    <w:rsid w:val="00E5121D"/>
    <w:rsid w:val="00E51391"/>
    <w:rsid w:val="00E513F4"/>
    <w:rsid w:val="00E51EAC"/>
    <w:rsid w:val="00E52189"/>
    <w:rsid w:val="00E5273A"/>
    <w:rsid w:val="00E529A7"/>
    <w:rsid w:val="00E52A50"/>
    <w:rsid w:val="00E52AEC"/>
    <w:rsid w:val="00E52B04"/>
    <w:rsid w:val="00E52DD2"/>
    <w:rsid w:val="00E52E4F"/>
    <w:rsid w:val="00E52EFB"/>
    <w:rsid w:val="00E532FF"/>
    <w:rsid w:val="00E533BA"/>
    <w:rsid w:val="00E53685"/>
    <w:rsid w:val="00E53CAC"/>
    <w:rsid w:val="00E53CFD"/>
    <w:rsid w:val="00E53D61"/>
    <w:rsid w:val="00E5436D"/>
    <w:rsid w:val="00E54567"/>
    <w:rsid w:val="00E546C3"/>
    <w:rsid w:val="00E5508D"/>
    <w:rsid w:val="00E55295"/>
    <w:rsid w:val="00E5553C"/>
    <w:rsid w:val="00E555FC"/>
    <w:rsid w:val="00E5574A"/>
    <w:rsid w:val="00E55C29"/>
    <w:rsid w:val="00E55C73"/>
    <w:rsid w:val="00E55EEC"/>
    <w:rsid w:val="00E562E5"/>
    <w:rsid w:val="00E5637A"/>
    <w:rsid w:val="00E568DA"/>
    <w:rsid w:val="00E573C9"/>
    <w:rsid w:val="00E5779E"/>
    <w:rsid w:val="00E5783B"/>
    <w:rsid w:val="00E5787B"/>
    <w:rsid w:val="00E60143"/>
    <w:rsid w:val="00E60443"/>
    <w:rsid w:val="00E608AF"/>
    <w:rsid w:val="00E60A41"/>
    <w:rsid w:val="00E60C9A"/>
    <w:rsid w:val="00E60D47"/>
    <w:rsid w:val="00E6106F"/>
    <w:rsid w:val="00E61158"/>
    <w:rsid w:val="00E61C7C"/>
    <w:rsid w:val="00E62491"/>
    <w:rsid w:val="00E6259C"/>
    <w:rsid w:val="00E6264A"/>
    <w:rsid w:val="00E62B2A"/>
    <w:rsid w:val="00E63890"/>
    <w:rsid w:val="00E63A97"/>
    <w:rsid w:val="00E6460C"/>
    <w:rsid w:val="00E649E0"/>
    <w:rsid w:val="00E64BD4"/>
    <w:rsid w:val="00E65227"/>
    <w:rsid w:val="00E653B2"/>
    <w:rsid w:val="00E65B11"/>
    <w:rsid w:val="00E660F0"/>
    <w:rsid w:val="00E66260"/>
    <w:rsid w:val="00E6628B"/>
    <w:rsid w:val="00E665C6"/>
    <w:rsid w:val="00E667FF"/>
    <w:rsid w:val="00E66A99"/>
    <w:rsid w:val="00E66F01"/>
    <w:rsid w:val="00E677C0"/>
    <w:rsid w:val="00E67A56"/>
    <w:rsid w:val="00E67B47"/>
    <w:rsid w:val="00E67CF0"/>
    <w:rsid w:val="00E702C8"/>
    <w:rsid w:val="00E70D4B"/>
    <w:rsid w:val="00E7100C"/>
    <w:rsid w:val="00E712BE"/>
    <w:rsid w:val="00E71571"/>
    <w:rsid w:val="00E715CB"/>
    <w:rsid w:val="00E716A0"/>
    <w:rsid w:val="00E7189A"/>
    <w:rsid w:val="00E71B5B"/>
    <w:rsid w:val="00E71B5E"/>
    <w:rsid w:val="00E71BB4"/>
    <w:rsid w:val="00E71BE9"/>
    <w:rsid w:val="00E724FA"/>
    <w:rsid w:val="00E7281E"/>
    <w:rsid w:val="00E731E7"/>
    <w:rsid w:val="00E732DB"/>
    <w:rsid w:val="00E7347F"/>
    <w:rsid w:val="00E73560"/>
    <w:rsid w:val="00E737F7"/>
    <w:rsid w:val="00E7381D"/>
    <w:rsid w:val="00E73A73"/>
    <w:rsid w:val="00E73B51"/>
    <w:rsid w:val="00E73FCC"/>
    <w:rsid w:val="00E74283"/>
    <w:rsid w:val="00E742B8"/>
    <w:rsid w:val="00E74426"/>
    <w:rsid w:val="00E749D0"/>
    <w:rsid w:val="00E74BFD"/>
    <w:rsid w:val="00E751AE"/>
    <w:rsid w:val="00E75556"/>
    <w:rsid w:val="00E75593"/>
    <w:rsid w:val="00E75E6E"/>
    <w:rsid w:val="00E765FC"/>
    <w:rsid w:val="00E76714"/>
    <w:rsid w:val="00E7682F"/>
    <w:rsid w:val="00E76BB3"/>
    <w:rsid w:val="00E76EF0"/>
    <w:rsid w:val="00E773B5"/>
    <w:rsid w:val="00E77996"/>
    <w:rsid w:val="00E77BF7"/>
    <w:rsid w:val="00E77D7C"/>
    <w:rsid w:val="00E77DB7"/>
    <w:rsid w:val="00E80280"/>
    <w:rsid w:val="00E808A4"/>
    <w:rsid w:val="00E808DC"/>
    <w:rsid w:val="00E80A64"/>
    <w:rsid w:val="00E80DD0"/>
    <w:rsid w:val="00E80F1F"/>
    <w:rsid w:val="00E81143"/>
    <w:rsid w:val="00E81441"/>
    <w:rsid w:val="00E81445"/>
    <w:rsid w:val="00E8176B"/>
    <w:rsid w:val="00E8177C"/>
    <w:rsid w:val="00E8288F"/>
    <w:rsid w:val="00E83DE4"/>
    <w:rsid w:val="00E83F87"/>
    <w:rsid w:val="00E840CB"/>
    <w:rsid w:val="00E84C2A"/>
    <w:rsid w:val="00E856F1"/>
    <w:rsid w:val="00E856FF"/>
    <w:rsid w:val="00E859D5"/>
    <w:rsid w:val="00E85AB0"/>
    <w:rsid w:val="00E865A9"/>
    <w:rsid w:val="00E86675"/>
    <w:rsid w:val="00E867A2"/>
    <w:rsid w:val="00E87002"/>
    <w:rsid w:val="00E870A9"/>
    <w:rsid w:val="00E8746D"/>
    <w:rsid w:val="00E875EB"/>
    <w:rsid w:val="00E879BB"/>
    <w:rsid w:val="00E9006A"/>
    <w:rsid w:val="00E900EE"/>
    <w:rsid w:val="00E90552"/>
    <w:rsid w:val="00E905B7"/>
    <w:rsid w:val="00E907F3"/>
    <w:rsid w:val="00E9082F"/>
    <w:rsid w:val="00E90EA1"/>
    <w:rsid w:val="00E90FF9"/>
    <w:rsid w:val="00E913C4"/>
    <w:rsid w:val="00E91595"/>
    <w:rsid w:val="00E91A39"/>
    <w:rsid w:val="00E92250"/>
    <w:rsid w:val="00E9230E"/>
    <w:rsid w:val="00E92A39"/>
    <w:rsid w:val="00E932EE"/>
    <w:rsid w:val="00E9345F"/>
    <w:rsid w:val="00E93B2C"/>
    <w:rsid w:val="00E93CAD"/>
    <w:rsid w:val="00E93D32"/>
    <w:rsid w:val="00E93DF1"/>
    <w:rsid w:val="00E93FF9"/>
    <w:rsid w:val="00E9418E"/>
    <w:rsid w:val="00E94374"/>
    <w:rsid w:val="00E94797"/>
    <w:rsid w:val="00E94934"/>
    <w:rsid w:val="00E94CD0"/>
    <w:rsid w:val="00E960E2"/>
    <w:rsid w:val="00E9638C"/>
    <w:rsid w:val="00E9652B"/>
    <w:rsid w:val="00E9676D"/>
    <w:rsid w:val="00E969B4"/>
    <w:rsid w:val="00E96B4B"/>
    <w:rsid w:val="00E96E60"/>
    <w:rsid w:val="00E96F2B"/>
    <w:rsid w:val="00E97810"/>
    <w:rsid w:val="00E97D9D"/>
    <w:rsid w:val="00E97FAD"/>
    <w:rsid w:val="00EA0027"/>
    <w:rsid w:val="00EA03C0"/>
    <w:rsid w:val="00EA05E5"/>
    <w:rsid w:val="00EA092F"/>
    <w:rsid w:val="00EA0A69"/>
    <w:rsid w:val="00EA0BA8"/>
    <w:rsid w:val="00EA0EF6"/>
    <w:rsid w:val="00EA19E7"/>
    <w:rsid w:val="00EA2392"/>
    <w:rsid w:val="00EA25D4"/>
    <w:rsid w:val="00EA266C"/>
    <w:rsid w:val="00EA314B"/>
    <w:rsid w:val="00EA33B4"/>
    <w:rsid w:val="00EA3737"/>
    <w:rsid w:val="00EA38FC"/>
    <w:rsid w:val="00EA396B"/>
    <w:rsid w:val="00EA42D4"/>
    <w:rsid w:val="00EA44D7"/>
    <w:rsid w:val="00EA4525"/>
    <w:rsid w:val="00EA5046"/>
    <w:rsid w:val="00EA582A"/>
    <w:rsid w:val="00EA5B7B"/>
    <w:rsid w:val="00EA5CC5"/>
    <w:rsid w:val="00EA63A9"/>
    <w:rsid w:val="00EA64B3"/>
    <w:rsid w:val="00EA6795"/>
    <w:rsid w:val="00EA69DA"/>
    <w:rsid w:val="00EA6C37"/>
    <w:rsid w:val="00EA7A8B"/>
    <w:rsid w:val="00EB02E0"/>
    <w:rsid w:val="00EB02EA"/>
    <w:rsid w:val="00EB1322"/>
    <w:rsid w:val="00EB1B66"/>
    <w:rsid w:val="00EB1CE9"/>
    <w:rsid w:val="00EB2283"/>
    <w:rsid w:val="00EB34F8"/>
    <w:rsid w:val="00EB3806"/>
    <w:rsid w:val="00EB39C9"/>
    <w:rsid w:val="00EB3A7C"/>
    <w:rsid w:val="00EB3B33"/>
    <w:rsid w:val="00EB4419"/>
    <w:rsid w:val="00EB4530"/>
    <w:rsid w:val="00EB465E"/>
    <w:rsid w:val="00EB4875"/>
    <w:rsid w:val="00EB4907"/>
    <w:rsid w:val="00EB5224"/>
    <w:rsid w:val="00EB554F"/>
    <w:rsid w:val="00EB579E"/>
    <w:rsid w:val="00EB5B68"/>
    <w:rsid w:val="00EB6198"/>
    <w:rsid w:val="00EB63EA"/>
    <w:rsid w:val="00EB65F0"/>
    <w:rsid w:val="00EB6765"/>
    <w:rsid w:val="00EB680E"/>
    <w:rsid w:val="00EB69C6"/>
    <w:rsid w:val="00EB6D33"/>
    <w:rsid w:val="00EB6E5B"/>
    <w:rsid w:val="00EB6EEC"/>
    <w:rsid w:val="00EB71D9"/>
    <w:rsid w:val="00EB76B9"/>
    <w:rsid w:val="00EC0287"/>
    <w:rsid w:val="00EC0C3A"/>
    <w:rsid w:val="00EC0F03"/>
    <w:rsid w:val="00EC1074"/>
    <w:rsid w:val="00EC108C"/>
    <w:rsid w:val="00EC10F4"/>
    <w:rsid w:val="00EC1C04"/>
    <w:rsid w:val="00EC1CFB"/>
    <w:rsid w:val="00EC1F6A"/>
    <w:rsid w:val="00EC2476"/>
    <w:rsid w:val="00EC263C"/>
    <w:rsid w:val="00EC31D5"/>
    <w:rsid w:val="00EC3C1F"/>
    <w:rsid w:val="00EC3C63"/>
    <w:rsid w:val="00EC3CED"/>
    <w:rsid w:val="00EC3DDA"/>
    <w:rsid w:val="00EC4485"/>
    <w:rsid w:val="00EC46B6"/>
    <w:rsid w:val="00EC4BBC"/>
    <w:rsid w:val="00EC4EA7"/>
    <w:rsid w:val="00EC5493"/>
    <w:rsid w:val="00EC5680"/>
    <w:rsid w:val="00EC5706"/>
    <w:rsid w:val="00EC5767"/>
    <w:rsid w:val="00EC5AC3"/>
    <w:rsid w:val="00EC5BE2"/>
    <w:rsid w:val="00EC6710"/>
    <w:rsid w:val="00EC67BB"/>
    <w:rsid w:val="00EC6835"/>
    <w:rsid w:val="00EC68FB"/>
    <w:rsid w:val="00EC6918"/>
    <w:rsid w:val="00EC7138"/>
    <w:rsid w:val="00EC72FE"/>
    <w:rsid w:val="00EC7426"/>
    <w:rsid w:val="00EC74B1"/>
    <w:rsid w:val="00EC7652"/>
    <w:rsid w:val="00EC76B3"/>
    <w:rsid w:val="00EC77B3"/>
    <w:rsid w:val="00EC788A"/>
    <w:rsid w:val="00EC7BC1"/>
    <w:rsid w:val="00ED05A7"/>
    <w:rsid w:val="00ED0E5E"/>
    <w:rsid w:val="00ED1295"/>
    <w:rsid w:val="00ED166C"/>
    <w:rsid w:val="00ED1B50"/>
    <w:rsid w:val="00ED1C6A"/>
    <w:rsid w:val="00ED2097"/>
    <w:rsid w:val="00ED3274"/>
    <w:rsid w:val="00ED3C80"/>
    <w:rsid w:val="00ED409D"/>
    <w:rsid w:val="00ED49E4"/>
    <w:rsid w:val="00ED4AB5"/>
    <w:rsid w:val="00ED4CF8"/>
    <w:rsid w:val="00ED4DFF"/>
    <w:rsid w:val="00ED4E35"/>
    <w:rsid w:val="00ED5044"/>
    <w:rsid w:val="00ED5762"/>
    <w:rsid w:val="00ED5FB2"/>
    <w:rsid w:val="00ED5FC6"/>
    <w:rsid w:val="00ED62D3"/>
    <w:rsid w:val="00ED705A"/>
    <w:rsid w:val="00ED70D9"/>
    <w:rsid w:val="00ED715B"/>
    <w:rsid w:val="00ED7342"/>
    <w:rsid w:val="00ED7582"/>
    <w:rsid w:val="00ED7955"/>
    <w:rsid w:val="00ED7984"/>
    <w:rsid w:val="00ED7B4F"/>
    <w:rsid w:val="00EE0064"/>
    <w:rsid w:val="00EE0242"/>
    <w:rsid w:val="00EE035B"/>
    <w:rsid w:val="00EE04C4"/>
    <w:rsid w:val="00EE0925"/>
    <w:rsid w:val="00EE0938"/>
    <w:rsid w:val="00EE0D67"/>
    <w:rsid w:val="00EE12D8"/>
    <w:rsid w:val="00EE1BF1"/>
    <w:rsid w:val="00EE23DB"/>
    <w:rsid w:val="00EE26AF"/>
    <w:rsid w:val="00EE2AAF"/>
    <w:rsid w:val="00EE2EFE"/>
    <w:rsid w:val="00EE3722"/>
    <w:rsid w:val="00EE4512"/>
    <w:rsid w:val="00EE485E"/>
    <w:rsid w:val="00EE48B9"/>
    <w:rsid w:val="00EE4960"/>
    <w:rsid w:val="00EE5064"/>
    <w:rsid w:val="00EE530B"/>
    <w:rsid w:val="00EE54EC"/>
    <w:rsid w:val="00EE575C"/>
    <w:rsid w:val="00EE5A54"/>
    <w:rsid w:val="00EE5AB2"/>
    <w:rsid w:val="00EE5C1C"/>
    <w:rsid w:val="00EE5C91"/>
    <w:rsid w:val="00EE619F"/>
    <w:rsid w:val="00EE6699"/>
    <w:rsid w:val="00EE6810"/>
    <w:rsid w:val="00EE6951"/>
    <w:rsid w:val="00EE6A2E"/>
    <w:rsid w:val="00EE6F12"/>
    <w:rsid w:val="00EE71C5"/>
    <w:rsid w:val="00EE751A"/>
    <w:rsid w:val="00EE7558"/>
    <w:rsid w:val="00EE7BF8"/>
    <w:rsid w:val="00EF19D4"/>
    <w:rsid w:val="00EF20E5"/>
    <w:rsid w:val="00EF249A"/>
    <w:rsid w:val="00EF2756"/>
    <w:rsid w:val="00EF319D"/>
    <w:rsid w:val="00EF33DE"/>
    <w:rsid w:val="00EF36EF"/>
    <w:rsid w:val="00EF38DF"/>
    <w:rsid w:val="00EF3C71"/>
    <w:rsid w:val="00EF3E60"/>
    <w:rsid w:val="00EF41BF"/>
    <w:rsid w:val="00EF42B1"/>
    <w:rsid w:val="00EF4484"/>
    <w:rsid w:val="00EF4760"/>
    <w:rsid w:val="00EF4AFD"/>
    <w:rsid w:val="00EF5056"/>
    <w:rsid w:val="00EF5169"/>
    <w:rsid w:val="00EF5C7F"/>
    <w:rsid w:val="00EF6871"/>
    <w:rsid w:val="00EF6BE7"/>
    <w:rsid w:val="00EF6FF9"/>
    <w:rsid w:val="00EF731E"/>
    <w:rsid w:val="00EF7D5D"/>
    <w:rsid w:val="00EF7E18"/>
    <w:rsid w:val="00EF7FD8"/>
    <w:rsid w:val="00F001AB"/>
    <w:rsid w:val="00F00588"/>
    <w:rsid w:val="00F00785"/>
    <w:rsid w:val="00F01023"/>
    <w:rsid w:val="00F0109D"/>
    <w:rsid w:val="00F018E2"/>
    <w:rsid w:val="00F01BF4"/>
    <w:rsid w:val="00F01E01"/>
    <w:rsid w:val="00F0248B"/>
    <w:rsid w:val="00F025A7"/>
    <w:rsid w:val="00F0268C"/>
    <w:rsid w:val="00F028E6"/>
    <w:rsid w:val="00F03259"/>
    <w:rsid w:val="00F0378C"/>
    <w:rsid w:val="00F039F4"/>
    <w:rsid w:val="00F039F8"/>
    <w:rsid w:val="00F03D1F"/>
    <w:rsid w:val="00F04366"/>
    <w:rsid w:val="00F0447C"/>
    <w:rsid w:val="00F04C58"/>
    <w:rsid w:val="00F051F0"/>
    <w:rsid w:val="00F05493"/>
    <w:rsid w:val="00F05A6B"/>
    <w:rsid w:val="00F061BA"/>
    <w:rsid w:val="00F0632A"/>
    <w:rsid w:val="00F066A7"/>
    <w:rsid w:val="00F0687F"/>
    <w:rsid w:val="00F06A01"/>
    <w:rsid w:val="00F06A61"/>
    <w:rsid w:val="00F06D7D"/>
    <w:rsid w:val="00F06F22"/>
    <w:rsid w:val="00F071F6"/>
    <w:rsid w:val="00F0744B"/>
    <w:rsid w:val="00F07618"/>
    <w:rsid w:val="00F076F2"/>
    <w:rsid w:val="00F077EF"/>
    <w:rsid w:val="00F07BF3"/>
    <w:rsid w:val="00F1034A"/>
    <w:rsid w:val="00F1039F"/>
    <w:rsid w:val="00F103F3"/>
    <w:rsid w:val="00F104F5"/>
    <w:rsid w:val="00F113D1"/>
    <w:rsid w:val="00F11C7B"/>
    <w:rsid w:val="00F125CF"/>
    <w:rsid w:val="00F12B52"/>
    <w:rsid w:val="00F12CFA"/>
    <w:rsid w:val="00F12ED5"/>
    <w:rsid w:val="00F130FE"/>
    <w:rsid w:val="00F13234"/>
    <w:rsid w:val="00F132FF"/>
    <w:rsid w:val="00F1339A"/>
    <w:rsid w:val="00F13519"/>
    <w:rsid w:val="00F136BF"/>
    <w:rsid w:val="00F138F3"/>
    <w:rsid w:val="00F13D31"/>
    <w:rsid w:val="00F14862"/>
    <w:rsid w:val="00F148D6"/>
    <w:rsid w:val="00F14AC4"/>
    <w:rsid w:val="00F15453"/>
    <w:rsid w:val="00F1545C"/>
    <w:rsid w:val="00F15542"/>
    <w:rsid w:val="00F155FA"/>
    <w:rsid w:val="00F1567B"/>
    <w:rsid w:val="00F1573A"/>
    <w:rsid w:val="00F15978"/>
    <w:rsid w:val="00F162DA"/>
    <w:rsid w:val="00F1648D"/>
    <w:rsid w:val="00F164A6"/>
    <w:rsid w:val="00F16576"/>
    <w:rsid w:val="00F16887"/>
    <w:rsid w:val="00F16E92"/>
    <w:rsid w:val="00F173C3"/>
    <w:rsid w:val="00F1749E"/>
    <w:rsid w:val="00F1775D"/>
    <w:rsid w:val="00F17F83"/>
    <w:rsid w:val="00F20062"/>
    <w:rsid w:val="00F20B8C"/>
    <w:rsid w:val="00F20D51"/>
    <w:rsid w:val="00F217A4"/>
    <w:rsid w:val="00F21891"/>
    <w:rsid w:val="00F2189D"/>
    <w:rsid w:val="00F2193B"/>
    <w:rsid w:val="00F21BF4"/>
    <w:rsid w:val="00F21EFD"/>
    <w:rsid w:val="00F225FD"/>
    <w:rsid w:val="00F22D0E"/>
    <w:rsid w:val="00F22E23"/>
    <w:rsid w:val="00F23C3D"/>
    <w:rsid w:val="00F2446F"/>
    <w:rsid w:val="00F248B1"/>
    <w:rsid w:val="00F24997"/>
    <w:rsid w:val="00F24D42"/>
    <w:rsid w:val="00F24DC5"/>
    <w:rsid w:val="00F24F65"/>
    <w:rsid w:val="00F25387"/>
    <w:rsid w:val="00F255F5"/>
    <w:rsid w:val="00F25603"/>
    <w:rsid w:val="00F2565E"/>
    <w:rsid w:val="00F25936"/>
    <w:rsid w:val="00F25CE7"/>
    <w:rsid w:val="00F25F5A"/>
    <w:rsid w:val="00F260B2"/>
    <w:rsid w:val="00F263EA"/>
    <w:rsid w:val="00F268E3"/>
    <w:rsid w:val="00F26BFF"/>
    <w:rsid w:val="00F26C3B"/>
    <w:rsid w:val="00F26E2E"/>
    <w:rsid w:val="00F2764E"/>
    <w:rsid w:val="00F2765E"/>
    <w:rsid w:val="00F27866"/>
    <w:rsid w:val="00F2788C"/>
    <w:rsid w:val="00F27E1A"/>
    <w:rsid w:val="00F30413"/>
    <w:rsid w:val="00F310A3"/>
    <w:rsid w:val="00F3137C"/>
    <w:rsid w:val="00F3177D"/>
    <w:rsid w:val="00F318A4"/>
    <w:rsid w:val="00F31B90"/>
    <w:rsid w:val="00F322BE"/>
    <w:rsid w:val="00F325E9"/>
    <w:rsid w:val="00F3266D"/>
    <w:rsid w:val="00F328E4"/>
    <w:rsid w:val="00F32987"/>
    <w:rsid w:val="00F3372B"/>
    <w:rsid w:val="00F3416D"/>
    <w:rsid w:val="00F34518"/>
    <w:rsid w:val="00F34C14"/>
    <w:rsid w:val="00F34C5E"/>
    <w:rsid w:val="00F34E14"/>
    <w:rsid w:val="00F3505D"/>
    <w:rsid w:val="00F35145"/>
    <w:rsid w:val="00F35804"/>
    <w:rsid w:val="00F36477"/>
    <w:rsid w:val="00F36769"/>
    <w:rsid w:val="00F36773"/>
    <w:rsid w:val="00F378A2"/>
    <w:rsid w:val="00F40423"/>
    <w:rsid w:val="00F406EE"/>
    <w:rsid w:val="00F40A06"/>
    <w:rsid w:val="00F40D77"/>
    <w:rsid w:val="00F40E05"/>
    <w:rsid w:val="00F4140C"/>
    <w:rsid w:val="00F415B7"/>
    <w:rsid w:val="00F41874"/>
    <w:rsid w:val="00F41C7D"/>
    <w:rsid w:val="00F42ACF"/>
    <w:rsid w:val="00F42F30"/>
    <w:rsid w:val="00F4303E"/>
    <w:rsid w:val="00F4306E"/>
    <w:rsid w:val="00F43637"/>
    <w:rsid w:val="00F43B2E"/>
    <w:rsid w:val="00F43C35"/>
    <w:rsid w:val="00F43F34"/>
    <w:rsid w:val="00F43FED"/>
    <w:rsid w:val="00F443E1"/>
    <w:rsid w:val="00F44847"/>
    <w:rsid w:val="00F448D1"/>
    <w:rsid w:val="00F44D87"/>
    <w:rsid w:val="00F44DB7"/>
    <w:rsid w:val="00F4504A"/>
    <w:rsid w:val="00F450D7"/>
    <w:rsid w:val="00F459C6"/>
    <w:rsid w:val="00F45B6B"/>
    <w:rsid w:val="00F46E0C"/>
    <w:rsid w:val="00F46E2D"/>
    <w:rsid w:val="00F46EB8"/>
    <w:rsid w:val="00F4744D"/>
    <w:rsid w:val="00F47493"/>
    <w:rsid w:val="00F504CD"/>
    <w:rsid w:val="00F505F5"/>
    <w:rsid w:val="00F513C8"/>
    <w:rsid w:val="00F515CD"/>
    <w:rsid w:val="00F51826"/>
    <w:rsid w:val="00F51B6B"/>
    <w:rsid w:val="00F51D6B"/>
    <w:rsid w:val="00F523D6"/>
    <w:rsid w:val="00F52709"/>
    <w:rsid w:val="00F53247"/>
    <w:rsid w:val="00F532B6"/>
    <w:rsid w:val="00F5392B"/>
    <w:rsid w:val="00F541D5"/>
    <w:rsid w:val="00F547D3"/>
    <w:rsid w:val="00F548B5"/>
    <w:rsid w:val="00F54E16"/>
    <w:rsid w:val="00F54FA5"/>
    <w:rsid w:val="00F55113"/>
    <w:rsid w:val="00F55558"/>
    <w:rsid w:val="00F55732"/>
    <w:rsid w:val="00F557AE"/>
    <w:rsid w:val="00F55EF7"/>
    <w:rsid w:val="00F55F38"/>
    <w:rsid w:val="00F560C3"/>
    <w:rsid w:val="00F5630F"/>
    <w:rsid w:val="00F5650C"/>
    <w:rsid w:val="00F56E4B"/>
    <w:rsid w:val="00F571DC"/>
    <w:rsid w:val="00F57332"/>
    <w:rsid w:val="00F5741D"/>
    <w:rsid w:val="00F576BC"/>
    <w:rsid w:val="00F577E5"/>
    <w:rsid w:val="00F57A2F"/>
    <w:rsid w:val="00F57B31"/>
    <w:rsid w:val="00F6020B"/>
    <w:rsid w:val="00F604A8"/>
    <w:rsid w:val="00F60674"/>
    <w:rsid w:val="00F60E97"/>
    <w:rsid w:val="00F60FF4"/>
    <w:rsid w:val="00F610FD"/>
    <w:rsid w:val="00F6192D"/>
    <w:rsid w:val="00F61AF3"/>
    <w:rsid w:val="00F622E7"/>
    <w:rsid w:val="00F62C60"/>
    <w:rsid w:val="00F62D75"/>
    <w:rsid w:val="00F63230"/>
    <w:rsid w:val="00F634B7"/>
    <w:rsid w:val="00F63E0D"/>
    <w:rsid w:val="00F63E46"/>
    <w:rsid w:val="00F63E7F"/>
    <w:rsid w:val="00F63F6E"/>
    <w:rsid w:val="00F64038"/>
    <w:rsid w:val="00F64551"/>
    <w:rsid w:val="00F645B4"/>
    <w:rsid w:val="00F64796"/>
    <w:rsid w:val="00F64A18"/>
    <w:rsid w:val="00F64E2E"/>
    <w:rsid w:val="00F64F0B"/>
    <w:rsid w:val="00F6501E"/>
    <w:rsid w:val="00F65531"/>
    <w:rsid w:val="00F65830"/>
    <w:rsid w:val="00F65A93"/>
    <w:rsid w:val="00F65A9D"/>
    <w:rsid w:val="00F65DE4"/>
    <w:rsid w:val="00F65DF7"/>
    <w:rsid w:val="00F665CC"/>
    <w:rsid w:val="00F66B93"/>
    <w:rsid w:val="00F66CE8"/>
    <w:rsid w:val="00F66E62"/>
    <w:rsid w:val="00F67E04"/>
    <w:rsid w:val="00F67F37"/>
    <w:rsid w:val="00F7095C"/>
    <w:rsid w:val="00F70B46"/>
    <w:rsid w:val="00F710FE"/>
    <w:rsid w:val="00F7138E"/>
    <w:rsid w:val="00F715FB"/>
    <w:rsid w:val="00F7178C"/>
    <w:rsid w:val="00F7178D"/>
    <w:rsid w:val="00F71E9B"/>
    <w:rsid w:val="00F7215C"/>
    <w:rsid w:val="00F721CB"/>
    <w:rsid w:val="00F72EA2"/>
    <w:rsid w:val="00F738D1"/>
    <w:rsid w:val="00F73990"/>
    <w:rsid w:val="00F73BB7"/>
    <w:rsid w:val="00F7431A"/>
    <w:rsid w:val="00F74766"/>
    <w:rsid w:val="00F7478D"/>
    <w:rsid w:val="00F74A29"/>
    <w:rsid w:val="00F74F54"/>
    <w:rsid w:val="00F756FF"/>
    <w:rsid w:val="00F75D51"/>
    <w:rsid w:val="00F76172"/>
    <w:rsid w:val="00F7644C"/>
    <w:rsid w:val="00F7655C"/>
    <w:rsid w:val="00F76EAA"/>
    <w:rsid w:val="00F770DC"/>
    <w:rsid w:val="00F771F4"/>
    <w:rsid w:val="00F807A2"/>
    <w:rsid w:val="00F8087F"/>
    <w:rsid w:val="00F80D37"/>
    <w:rsid w:val="00F80DDD"/>
    <w:rsid w:val="00F81427"/>
    <w:rsid w:val="00F8164E"/>
    <w:rsid w:val="00F81818"/>
    <w:rsid w:val="00F81849"/>
    <w:rsid w:val="00F81A8C"/>
    <w:rsid w:val="00F81D5F"/>
    <w:rsid w:val="00F81F80"/>
    <w:rsid w:val="00F82327"/>
    <w:rsid w:val="00F83030"/>
    <w:rsid w:val="00F83065"/>
    <w:rsid w:val="00F835CA"/>
    <w:rsid w:val="00F83A13"/>
    <w:rsid w:val="00F83C48"/>
    <w:rsid w:val="00F83E50"/>
    <w:rsid w:val="00F83E69"/>
    <w:rsid w:val="00F842B6"/>
    <w:rsid w:val="00F8453F"/>
    <w:rsid w:val="00F84901"/>
    <w:rsid w:val="00F84AD2"/>
    <w:rsid w:val="00F84AD8"/>
    <w:rsid w:val="00F84DC6"/>
    <w:rsid w:val="00F84F91"/>
    <w:rsid w:val="00F85576"/>
    <w:rsid w:val="00F85719"/>
    <w:rsid w:val="00F85778"/>
    <w:rsid w:val="00F86298"/>
    <w:rsid w:val="00F8642E"/>
    <w:rsid w:val="00F8671C"/>
    <w:rsid w:val="00F86730"/>
    <w:rsid w:val="00F86F7B"/>
    <w:rsid w:val="00F8721F"/>
    <w:rsid w:val="00F877BB"/>
    <w:rsid w:val="00F878E4"/>
    <w:rsid w:val="00F90182"/>
    <w:rsid w:val="00F90DC6"/>
    <w:rsid w:val="00F915E0"/>
    <w:rsid w:val="00F916D2"/>
    <w:rsid w:val="00F91727"/>
    <w:rsid w:val="00F91B63"/>
    <w:rsid w:val="00F91BAF"/>
    <w:rsid w:val="00F91E0F"/>
    <w:rsid w:val="00F91EF5"/>
    <w:rsid w:val="00F91FEA"/>
    <w:rsid w:val="00F92416"/>
    <w:rsid w:val="00F924D4"/>
    <w:rsid w:val="00F9261E"/>
    <w:rsid w:val="00F92D19"/>
    <w:rsid w:val="00F92E32"/>
    <w:rsid w:val="00F92F98"/>
    <w:rsid w:val="00F931E7"/>
    <w:rsid w:val="00F937E5"/>
    <w:rsid w:val="00F93CBF"/>
    <w:rsid w:val="00F93D49"/>
    <w:rsid w:val="00F93E40"/>
    <w:rsid w:val="00F93EDB"/>
    <w:rsid w:val="00F94157"/>
    <w:rsid w:val="00F945C3"/>
    <w:rsid w:val="00F94D52"/>
    <w:rsid w:val="00F951D4"/>
    <w:rsid w:val="00F9548B"/>
    <w:rsid w:val="00F95ABE"/>
    <w:rsid w:val="00F95FF7"/>
    <w:rsid w:val="00F965EC"/>
    <w:rsid w:val="00F96B87"/>
    <w:rsid w:val="00F96BDD"/>
    <w:rsid w:val="00F96CC4"/>
    <w:rsid w:val="00F96CEE"/>
    <w:rsid w:val="00F96D6B"/>
    <w:rsid w:val="00F96DC4"/>
    <w:rsid w:val="00F97001"/>
    <w:rsid w:val="00F9712B"/>
    <w:rsid w:val="00F9714A"/>
    <w:rsid w:val="00F97991"/>
    <w:rsid w:val="00F97A3B"/>
    <w:rsid w:val="00FA02A6"/>
    <w:rsid w:val="00FA047A"/>
    <w:rsid w:val="00FA0837"/>
    <w:rsid w:val="00FA08C8"/>
    <w:rsid w:val="00FA0CDC"/>
    <w:rsid w:val="00FA1607"/>
    <w:rsid w:val="00FA17D7"/>
    <w:rsid w:val="00FA2B34"/>
    <w:rsid w:val="00FA2DB0"/>
    <w:rsid w:val="00FA2F79"/>
    <w:rsid w:val="00FA30A8"/>
    <w:rsid w:val="00FA3228"/>
    <w:rsid w:val="00FA415A"/>
    <w:rsid w:val="00FA4633"/>
    <w:rsid w:val="00FA4CCE"/>
    <w:rsid w:val="00FA4D76"/>
    <w:rsid w:val="00FA51F7"/>
    <w:rsid w:val="00FA547F"/>
    <w:rsid w:val="00FA62B1"/>
    <w:rsid w:val="00FA66A0"/>
    <w:rsid w:val="00FA67F3"/>
    <w:rsid w:val="00FA6932"/>
    <w:rsid w:val="00FA6D12"/>
    <w:rsid w:val="00FA6EF0"/>
    <w:rsid w:val="00FA72E5"/>
    <w:rsid w:val="00FA73E9"/>
    <w:rsid w:val="00FA78CF"/>
    <w:rsid w:val="00FA7CE0"/>
    <w:rsid w:val="00FA7E39"/>
    <w:rsid w:val="00FA7FA6"/>
    <w:rsid w:val="00FB07E7"/>
    <w:rsid w:val="00FB085B"/>
    <w:rsid w:val="00FB09C6"/>
    <w:rsid w:val="00FB0A89"/>
    <w:rsid w:val="00FB2210"/>
    <w:rsid w:val="00FB28DD"/>
    <w:rsid w:val="00FB2B92"/>
    <w:rsid w:val="00FB2CAF"/>
    <w:rsid w:val="00FB2D8A"/>
    <w:rsid w:val="00FB2F95"/>
    <w:rsid w:val="00FB3785"/>
    <w:rsid w:val="00FB386B"/>
    <w:rsid w:val="00FB391F"/>
    <w:rsid w:val="00FB3F06"/>
    <w:rsid w:val="00FB4202"/>
    <w:rsid w:val="00FB443B"/>
    <w:rsid w:val="00FB5150"/>
    <w:rsid w:val="00FB556D"/>
    <w:rsid w:val="00FB5A5A"/>
    <w:rsid w:val="00FB5CD1"/>
    <w:rsid w:val="00FB657E"/>
    <w:rsid w:val="00FB6A70"/>
    <w:rsid w:val="00FB6B17"/>
    <w:rsid w:val="00FB6ED8"/>
    <w:rsid w:val="00FB6F0E"/>
    <w:rsid w:val="00FB71DF"/>
    <w:rsid w:val="00FB732F"/>
    <w:rsid w:val="00FB7504"/>
    <w:rsid w:val="00FB77BC"/>
    <w:rsid w:val="00FB7AB2"/>
    <w:rsid w:val="00FB7C83"/>
    <w:rsid w:val="00FC0365"/>
    <w:rsid w:val="00FC0390"/>
    <w:rsid w:val="00FC0460"/>
    <w:rsid w:val="00FC1AC7"/>
    <w:rsid w:val="00FC1B1E"/>
    <w:rsid w:val="00FC1D48"/>
    <w:rsid w:val="00FC1E0E"/>
    <w:rsid w:val="00FC2166"/>
    <w:rsid w:val="00FC2953"/>
    <w:rsid w:val="00FC2A5C"/>
    <w:rsid w:val="00FC2CAD"/>
    <w:rsid w:val="00FC2D3D"/>
    <w:rsid w:val="00FC37C6"/>
    <w:rsid w:val="00FC3B35"/>
    <w:rsid w:val="00FC3E45"/>
    <w:rsid w:val="00FC467D"/>
    <w:rsid w:val="00FC47B0"/>
    <w:rsid w:val="00FC48BD"/>
    <w:rsid w:val="00FC50D4"/>
    <w:rsid w:val="00FC52C6"/>
    <w:rsid w:val="00FC5EC9"/>
    <w:rsid w:val="00FC61A9"/>
    <w:rsid w:val="00FC6242"/>
    <w:rsid w:val="00FC6C5A"/>
    <w:rsid w:val="00FC7345"/>
    <w:rsid w:val="00FC7730"/>
    <w:rsid w:val="00FC77B7"/>
    <w:rsid w:val="00FC7EB6"/>
    <w:rsid w:val="00FD0452"/>
    <w:rsid w:val="00FD0557"/>
    <w:rsid w:val="00FD05A4"/>
    <w:rsid w:val="00FD07D7"/>
    <w:rsid w:val="00FD13C5"/>
    <w:rsid w:val="00FD1D52"/>
    <w:rsid w:val="00FD1DE4"/>
    <w:rsid w:val="00FD1F5D"/>
    <w:rsid w:val="00FD1F73"/>
    <w:rsid w:val="00FD2521"/>
    <w:rsid w:val="00FD256A"/>
    <w:rsid w:val="00FD275E"/>
    <w:rsid w:val="00FD29B0"/>
    <w:rsid w:val="00FD29B7"/>
    <w:rsid w:val="00FD2AEF"/>
    <w:rsid w:val="00FD2E16"/>
    <w:rsid w:val="00FD2F0D"/>
    <w:rsid w:val="00FD36F6"/>
    <w:rsid w:val="00FD3B5A"/>
    <w:rsid w:val="00FD3CB3"/>
    <w:rsid w:val="00FD3ED7"/>
    <w:rsid w:val="00FD41EA"/>
    <w:rsid w:val="00FD4237"/>
    <w:rsid w:val="00FD42FC"/>
    <w:rsid w:val="00FD482C"/>
    <w:rsid w:val="00FD485B"/>
    <w:rsid w:val="00FD4D32"/>
    <w:rsid w:val="00FD4EEB"/>
    <w:rsid w:val="00FD5471"/>
    <w:rsid w:val="00FD5670"/>
    <w:rsid w:val="00FD5957"/>
    <w:rsid w:val="00FD5A3D"/>
    <w:rsid w:val="00FD5FFD"/>
    <w:rsid w:val="00FD6E42"/>
    <w:rsid w:val="00FD6F16"/>
    <w:rsid w:val="00FD7164"/>
    <w:rsid w:val="00FD7473"/>
    <w:rsid w:val="00FD7609"/>
    <w:rsid w:val="00FD7906"/>
    <w:rsid w:val="00FD7C37"/>
    <w:rsid w:val="00FE09A4"/>
    <w:rsid w:val="00FE0A2D"/>
    <w:rsid w:val="00FE0BE3"/>
    <w:rsid w:val="00FE1466"/>
    <w:rsid w:val="00FE1C49"/>
    <w:rsid w:val="00FE1C97"/>
    <w:rsid w:val="00FE1D44"/>
    <w:rsid w:val="00FE1E1A"/>
    <w:rsid w:val="00FE1E37"/>
    <w:rsid w:val="00FE210F"/>
    <w:rsid w:val="00FE2E3B"/>
    <w:rsid w:val="00FE2E80"/>
    <w:rsid w:val="00FE32B5"/>
    <w:rsid w:val="00FE3399"/>
    <w:rsid w:val="00FE3704"/>
    <w:rsid w:val="00FE39F3"/>
    <w:rsid w:val="00FE3F00"/>
    <w:rsid w:val="00FE3F5F"/>
    <w:rsid w:val="00FE49B7"/>
    <w:rsid w:val="00FE4CFB"/>
    <w:rsid w:val="00FE4D6A"/>
    <w:rsid w:val="00FE4E51"/>
    <w:rsid w:val="00FE546C"/>
    <w:rsid w:val="00FE573D"/>
    <w:rsid w:val="00FE59C0"/>
    <w:rsid w:val="00FE5A93"/>
    <w:rsid w:val="00FE5F84"/>
    <w:rsid w:val="00FE626E"/>
    <w:rsid w:val="00FE63F2"/>
    <w:rsid w:val="00FE661E"/>
    <w:rsid w:val="00FE6900"/>
    <w:rsid w:val="00FE698C"/>
    <w:rsid w:val="00FE7206"/>
    <w:rsid w:val="00FE7464"/>
    <w:rsid w:val="00FE7488"/>
    <w:rsid w:val="00FE75DD"/>
    <w:rsid w:val="00FE7606"/>
    <w:rsid w:val="00FE7A92"/>
    <w:rsid w:val="00FE7CE5"/>
    <w:rsid w:val="00FF053F"/>
    <w:rsid w:val="00FF05F2"/>
    <w:rsid w:val="00FF0A07"/>
    <w:rsid w:val="00FF0B2E"/>
    <w:rsid w:val="00FF0CCC"/>
    <w:rsid w:val="00FF11F9"/>
    <w:rsid w:val="00FF1384"/>
    <w:rsid w:val="00FF13A9"/>
    <w:rsid w:val="00FF1423"/>
    <w:rsid w:val="00FF1A13"/>
    <w:rsid w:val="00FF1E71"/>
    <w:rsid w:val="00FF1EAC"/>
    <w:rsid w:val="00FF203F"/>
    <w:rsid w:val="00FF20F6"/>
    <w:rsid w:val="00FF21F9"/>
    <w:rsid w:val="00FF2420"/>
    <w:rsid w:val="00FF249A"/>
    <w:rsid w:val="00FF29AB"/>
    <w:rsid w:val="00FF2D9B"/>
    <w:rsid w:val="00FF3278"/>
    <w:rsid w:val="00FF32FF"/>
    <w:rsid w:val="00FF3AE9"/>
    <w:rsid w:val="00FF562A"/>
    <w:rsid w:val="00FF5636"/>
    <w:rsid w:val="00FF572C"/>
    <w:rsid w:val="00FF5755"/>
    <w:rsid w:val="00FF5CDF"/>
    <w:rsid w:val="00FF5ED5"/>
    <w:rsid w:val="00FF6382"/>
    <w:rsid w:val="00FF6743"/>
    <w:rsid w:val="00FF6D2D"/>
    <w:rsid w:val="00FF7492"/>
    <w:rsid w:val="00FF7686"/>
    <w:rsid w:val="00FF7AE9"/>
    <w:rsid w:val="00FF7B4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50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="Arial"/>
        <w:b/>
        <w:color w:val="000000"/>
        <w:sz w:val="17"/>
        <w:szCs w:val="17"/>
        <w:lang w:val="fr-CH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4FB1"/>
    <w:pPr>
      <w:spacing w:after="200" w:line="276" w:lineRule="auto"/>
    </w:pPr>
    <w:rPr>
      <w:rFonts w:asciiTheme="minorHAnsi" w:eastAsiaTheme="minorEastAsia" w:hAnsiTheme="minorHAnsi" w:cstheme="minorBidi"/>
      <w:b w:val="0"/>
      <w:color w:val="auto"/>
      <w:sz w:val="22"/>
      <w:szCs w:val="22"/>
    </w:rPr>
  </w:style>
  <w:style w:type="paragraph" w:styleId="Titre1">
    <w:name w:val="heading 1"/>
    <w:basedOn w:val="Normal"/>
    <w:link w:val="Titre1Car"/>
    <w:uiPriority w:val="9"/>
    <w:qFormat/>
    <w:rsid w:val="00C74FB1"/>
    <w:pPr>
      <w:spacing w:before="100" w:beforeAutospacing="1" w:after="100" w:afterAutospacing="1" w:line="240" w:lineRule="auto"/>
      <w:outlineLvl w:val="0"/>
    </w:pPr>
    <w:rPr>
      <w:rFonts w:ascii="SimSun" w:eastAsia="SimSun" w:hAnsi="SimSun" w:cs="SimSun"/>
      <w:b/>
      <w:bCs/>
      <w:kern w:val="36"/>
      <w:sz w:val="48"/>
      <w:szCs w:val="48"/>
      <w:lang w:val="en-US" w:eastAsia="zh-C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D942FA"/>
    <w:pPr>
      <w:ind w:left="720"/>
      <w:contextualSpacing/>
    </w:pPr>
  </w:style>
  <w:style w:type="table" w:styleId="Grilledutableau">
    <w:name w:val="Table Grid"/>
    <w:basedOn w:val="TableauNormal"/>
    <w:uiPriority w:val="59"/>
    <w:rsid w:val="00DC2F6F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-tte">
    <w:name w:val="header"/>
    <w:basedOn w:val="Normal"/>
    <w:link w:val="En-tteCar"/>
    <w:uiPriority w:val="99"/>
    <w:unhideWhenUsed/>
    <w:rsid w:val="00945AFE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945AFE"/>
  </w:style>
  <w:style w:type="paragraph" w:styleId="Pieddepage">
    <w:name w:val="footer"/>
    <w:basedOn w:val="Normal"/>
    <w:link w:val="PieddepageCar"/>
    <w:uiPriority w:val="99"/>
    <w:unhideWhenUsed/>
    <w:rsid w:val="00945AFE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945AFE"/>
  </w:style>
  <w:style w:type="character" w:customStyle="1" w:styleId="Titre1Car">
    <w:name w:val="Titre 1 Car"/>
    <w:basedOn w:val="Policepardfaut"/>
    <w:link w:val="Titre1"/>
    <w:uiPriority w:val="9"/>
    <w:rsid w:val="00C74FB1"/>
    <w:rPr>
      <w:rFonts w:ascii="SimSun" w:eastAsia="SimSun" w:hAnsi="SimSun" w:cs="SimSun"/>
      <w:bCs/>
      <w:color w:val="auto"/>
      <w:kern w:val="36"/>
      <w:sz w:val="48"/>
      <w:szCs w:val="48"/>
      <w:lang w:val="en-US" w:eastAsia="zh-CN"/>
    </w:rPr>
  </w:style>
  <w:style w:type="paragraph" w:styleId="Sansinterligne">
    <w:name w:val="No Spacing"/>
    <w:link w:val="SansinterligneCar"/>
    <w:uiPriority w:val="1"/>
    <w:qFormat/>
    <w:rsid w:val="00C74FB1"/>
    <w:rPr>
      <w:rFonts w:asciiTheme="minorHAnsi" w:eastAsia="SimSun" w:hAnsiTheme="minorHAnsi" w:cstheme="minorBidi"/>
      <w:b w:val="0"/>
      <w:color w:val="auto"/>
      <w:sz w:val="22"/>
      <w:szCs w:val="22"/>
    </w:rPr>
  </w:style>
  <w:style w:type="character" w:customStyle="1" w:styleId="SansinterligneCar">
    <w:name w:val="Sans interligne Car"/>
    <w:basedOn w:val="Policepardfaut"/>
    <w:link w:val="Sansinterligne"/>
    <w:uiPriority w:val="1"/>
    <w:rsid w:val="00C74FB1"/>
    <w:rPr>
      <w:rFonts w:asciiTheme="minorHAnsi" w:eastAsia="SimSun" w:hAnsiTheme="minorHAnsi" w:cstheme="minorBidi"/>
      <w:b w:val="0"/>
      <w:color w:val="auto"/>
      <w:sz w:val="22"/>
      <w:szCs w:val="22"/>
    </w:rPr>
  </w:style>
  <w:style w:type="character" w:styleId="Lienhypertexte">
    <w:name w:val="Hyperlink"/>
    <w:basedOn w:val="Policepardfaut"/>
    <w:uiPriority w:val="99"/>
    <w:unhideWhenUsed/>
    <w:rsid w:val="00C74FB1"/>
    <w:rPr>
      <w:color w:val="0000FF" w:themeColor="hyperlink"/>
      <w:u w:val="single"/>
    </w:rPr>
  </w:style>
  <w:style w:type="paragraph" w:styleId="Corpsdetexte">
    <w:name w:val="Body Text"/>
    <w:basedOn w:val="Normal"/>
    <w:link w:val="CorpsdetexteCar"/>
    <w:rsid w:val="00C74FB1"/>
    <w:pPr>
      <w:spacing w:after="0" w:line="240" w:lineRule="auto"/>
    </w:pPr>
    <w:rPr>
      <w:rFonts w:ascii="Arial" w:eastAsia="Times New Roman" w:hAnsi="Arial" w:cs="Arial"/>
      <w:b/>
      <w:bCs/>
      <w:sz w:val="24"/>
      <w:szCs w:val="24"/>
      <w:lang w:val="de-DE" w:eastAsia="de-DE"/>
    </w:rPr>
  </w:style>
  <w:style w:type="character" w:customStyle="1" w:styleId="CorpsdetexteCar">
    <w:name w:val="Corps de texte Car"/>
    <w:basedOn w:val="Policepardfaut"/>
    <w:link w:val="Corpsdetexte"/>
    <w:rsid w:val="00C74FB1"/>
    <w:rPr>
      <w:rFonts w:eastAsia="Times New Roman"/>
      <w:bCs/>
      <w:color w:val="auto"/>
      <w:sz w:val="24"/>
      <w:szCs w:val="24"/>
      <w:lang w:val="de-DE" w:eastAsia="de-DE"/>
    </w:rPr>
  </w:style>
  <w:style w:type="paragraph" w:styleId="Textebrut">
    <w:name w:val="Plain Text"/>
    <w:basedOn w:val="Normal"/>
    <w:link w:val="TextebrutCar"/>
    <w:uiPriority w:val="99"/>
    <w:unhideWhenUsed/>
    <w:rsid w:val="00C74FB1"/>
    <w:pPr>
      <w:spacing w:after="0" w:line="240" w:lineRule="auto"/>
    </w:pPr>
    <w:rPr>
      <w:rFonts w:ascii="Arial" w:hAnsi="Arial" w:cs="Arial"/>
      <w:color w:val="000000"/>
      <w:sz w:val="20"/>
      <w:szCs w:val="20"/>
    </w:rPr>
  </w:style>
  <w:style w:type="character" w:customStyle="1" w:styleId="TextebrutCar">
    <w:name w:val="Texte brut Car"/>
    <w:basedOn w:val="Policepardfaut"/>
    <w:link w:val="Textebrut"/>
    <w:uiPriority w:val="99"/>
    <w:rsid w:val="00C74FB1"/>
    <w:rPr>
      <w:rFonts w:eastAsiaTheme="minorEastAsia"/>
      <w:b w:val="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C74FB1"/>
    <w:pPr>
      <w:spacing w:after="0"/>
      <w:jc w:val="center"/>
    </w:pPr>
    <w:rPr>
      <w:rFonts w:ascii="Calibri" w:eastAsia="等线" w:hAnsi="Calibri"/>
      <w:noProof/>
      <w:lang w:val="en-US"/>
    </w:rPr>
  </w:style>
  <w:style w:type="character" w:customStyle="1" w:styleId="EndNoteBibliographyTitle0">
    <w:name w:val="EndNote Bibliography Title 字符"/>
    <w:basedOn w:val="SansinterligneCar"/>
    <w:link w:val="EndNoteBibliographyTitle"/>
    <w:rsid w:val="00C74FB1"/>
    <w:rPr>
      <w:rFonts w:ascii="Calibri" w:eastAsia="等线" w:hAnsi="Calibri"/>
      <w:b w:val="0"/>
      <w:noProof/>
      <w:lang w:val="en-US"/>
    </w:rPr>
  </w:style>
  <w:style w:type="paragraph" w:customStyle="1" w:styleId="EndNoteBibliography">
    <w:name w:val="EndNote Bibliography"/>
    <w:basedOn w:val="Normal"/>
    <w:link w:val="EndNoteBibliography0"/>
    <w:rsid w:val="00C74FB1"/>
    <w:pPr>
      <w:spacing w:line="240" w:lineRule="auto"/>
    </w:pPr>
    <w:rPr>
      <w:rFonts w:ascii="Calibri" w:eastAsia="等线" w:hAnsi="Calibri"/>
      <w:noProof/>
      <w:lang w:val="en-US"/>
    </w:rPr>
  </w:style>
  <w:style w:type="character" w:customStyle="1" w:styleId="EndNoteBibliography0">
    <w:name w:val="EndNote Bibliography 字符"/>
    <w:basedOn w:val="SansinterligneCar"/>
    <w:link w:val="EndNoteBibliography"/>
    <w:rsid w:val="00C74FB1"/>
    <w:rPr>
      <w:rFonts w:ascii="Calibri" w:eastAsia="等线" w:hAnsi="Calibri"/>
      <w:b w:val="0"/>
      <w:noProof/>
      <w:lang w:val="en-US"/>
    </w:rPr>
  </w:style>
  <w:style w:type="character" w:customStyle="1" w:styleId="1">
    <w:name w:val="@他1"/>
    <w:basedOn w:val="Policepardfaut"/>
    <w:uiPriority w:val="99"/>
    <w:semiHidden/>
    <w:unhideWhenUsed/>
    <w:rsid w:val="00C74FB1"/>
    <w:rPr>
      <w:color w:val="2B579A"/>
      <w:shd w:val="clear" w:color="auto" w:fill="E6E6E6"/>
    </w:rPr>
  </w:style>
  <w:style w:type="character" w:styleId="Lienhypertextesuivivisit">
    <w:name w:val="FollowedHyperlink"/>
    <w:basedOn w:val="Policepardfaut"/>
    <w:uiPriority w:val="99"/>
    <w:semiHidden/>
    <w:unhideWhenUsed/>
    <w:rsid w:val="00C74FB1"/>
    <w:rPr>
      <w:color w:val="800080" w:themeColor="followedHyperlink"/>
      <w:u w:val="single"/>
    </w:rPr>
  </w:style>
  <w:style w:type="character" w:styleId="Marquedecommentaire">
    <w:name w:val="annotation reference"/>
    <w:basedOn w:val="Policepardfaut"/>
    <w:rsid w:val="00C74FB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C74FB1"/>
  </w:style>
  <w:style w:type="character" w:customStyle="1" w:styleId="CommentaireCar">
    <w:name w:val="Commentaire Car"/>
    <w:basedOn w:val="Policepardfaut"/>
    <w:link w:val="Commentaire"/>
    <w:uiPriority w:val="99"/>
    <w:rsid w:val="00C74FB1"/>
    <w:rPr>
      <w:rFonts w:asciiTheme="minorHAnsi" w:eastAsiaTheme="minorEastAsia" w:hAnsiTheme="minorHAnsi" w:cstheme="minorBidi"/>
      <w:b w:val="0"/>
      <w:color w:val="auto"/>
      <w:sz w:val="22"/>
      <w:szCs w:val="22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C74FB1"/>
    <w:pPr>
      <w:spacing w:after="0" w:line="240" w:lineRule="auto"/>
    </w:pPr>
    <w:rPr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C74FB1"/>
    <w:rPr>
      <w:rFonts w:asciiTheme="minorHAnsi" w:eastAsiaTheme="minorEastAsia" w:hAnsiTheme="minorHAnsi" w:cstheme="minorBidi"/>
      <w:b w:val="0"/>
      <w:color w:val="auto"/>
      <w:sz w:val="18"/>
      <w:szCs w:val="18"/>
    </w:rPr>
  </w:style>
  <w:style w:type="character" w:customStyle="1" w:styleId="2">
    <w:name w:val="@他2"/>
    <w:basedOn w:val="Policepardfaut"/>
    <w:uiPriority w:val="99"/>
    <w:rsid w:val="00C74FB1"/>
    <w:rPr>
      <w:color w:val="2B579A"/>
      <w:shd w:val="clear" w:color="auto" w:fill="E6E6E6"/>
    </w:rPr>
  </w:style>
  <w:style w:type="character" w:customStyle="1" w:styleId="apple-converted-space">
    <w:name w:val="apple-converted-space"/>
    <w:basedOn w:val="Policepardfaut"/>
    <w:rsid w:val="00C74FB1"/>
  </w:style>
  <w:style w:type="character" w:styleId="Accentuation">
    <w:name w:val="Emphasis"/>
    <w:basedOn w:val="Policepardfaut"/>
    <w:uiPriority w:val="20"/>
    <w:qFormat/>
    <w:rsid w:val="00C74FB1"/>
    <w:rPr>
      <w:i/>
      <w:iCs/>
    </w:rPr>
  </w:style>
  <w:style w:type="character" w:customStyle="1" w:styleId="3">
    <w:name w:val="@他3"/>
    <w:basedOn w:val="Policepardfaut"/>
    <w:uiPriority w:val="99"/>
    <w:semiHidden/>
    <w:unhideWhenUsed/>
    <w:rsid w:val="00C74FB1"/>
    <w:rPr>
      <w:color w:val="2B579A"/>
      <w:shd w:val="clear" w:color="auto" w:fill="E6E6E6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C74FB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C74FB1"/>
    <w:rPr>
      <w:bCs/>
    </w:rPr>
  </w:style>
  <w:style w:type="character" w:styleId="lev">
    <w:name w:val="Strong"/>
    <w:basedOn w:val="Policepardfaut"/>
    <w:uiPriority w:val="22"/>
    <w:qFormat/>
    <w:rsid w:val="00C74FB1"/>
    <w:rPr>
      <w:b/>
      <w:bCs/>
    </w:rPr>
  </w:style>
  <w:style w:type="paragraph" w:styleId="Rvision">
    <w:name w:val="Revision"/>
    <w:hidden/>
    <w:uiPriority w:val="99"/>
    <w:semiHidden/>
    <w:rsid w:val="00C74FB1"/>
    <w:rPr>
      <w:rFonts w:asciiTheme="minorHAnsi" w:eastAsiaTheme="minorEastAsia" w:hAnsiTheme="minorHAnsi" w:cstheme="minorBidi"/>
      <w:b w:val="0"/>
      <w:color w:val="auto"/>
      <w:sz w:val="22"/>
      <w:szCs w:val="22"/>
    </w:rPr>
  </w:style>
  <w:style w:type="paragraph" w:customStyle="1" w:styleId="xl65">
    <w:name w:val="xl65"/>
    <w:basedOn w:val="Normal"/>
    <w:rsid w:val="00C74FB1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fr-CH"/>
    </w:rPr>
  </w:style>
  <w:style w:type="paragraph" w:customStyle="1" w:styleId="xl66">
    <w:name w:val="xl66"/>
    <w:basedOn w:val="Normal"/>
    <w:rsid w:val="00C74FB1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4"/>
      <w:szCs w:val="24"/>
      <w:lang w:eastAsia="fr-CH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443248C-D113-4C03-A5E4-8948E93603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4</Pages>
  <Words>20805</Words>
  <Characters>114430</Characters>
  <Application>Microsoft Office Word</Application>
  <DocSecurity>0</DocSecurity>
  <Lines>953</Lines>
  <Paragraphs>26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ôpitaux Universitaires de Genève</Company>
  <LinksUpToDate>false</LinksUpToDate>
  <CharactersWithSpaces>1349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zi</dc:creator>
  <cp:lastModifiedBy>wazi</cp:lastModifiedBy>
  <cp:revision>4</cp:revision>
  <dcterms:created xsi:type="dcterms:W3CDTF">2018-01-25T10:09:00Z</dcterms:created>
  <dcterms:modified xsi:type="dcterms:W3CDTF">2018-01-25T11:36:00Z</dcterms:modified>
</cp:coreProperties>
</file>